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97CF69" w14:textId="15B7106C" w:rsidR="007630FE" w:rsidRPr="007E4EDA" w:rsidRDefault="00C57A2D" w:rsidP="00E7232A">
      <w:pPr>
        <w:spacing w:after="200" w:line="360" w:lineRule="auto"/>
        <w:jc w:val="center"/>
        <w:rPr>
          <w:sz w:val="24"/>
          <w:szCs w:val="24"/>
          <w:lang w:val="en-GB"/>
        </w:rPr>
      </w:pPr>
      <w:r>
        <w:rPr>
          <w:b/>
          <w:bCs/>
          <w:sz w:val="24"/>
          <w:szCs w:val="24"/>
          <w:lang w:val="en-GB"/>
        </w:rPr>
        <w:t xml:space="preserve">A chromogenic medium for the enumeration of </w:t>
      </w:r>
      <w:r>
        <w:rPr>
          <w:b/>
          <w:bCs/>
          <w:i/>
          <w:iCs/>
          <w:sz w:val="24"/>
          <w:szCs w:val="24"/>
          <w:lang w:val="en-GB"/>
        </w:rPr>
        <w:t>Escherichia coli</w:t>
      </w:r>
      <w:r>
        <w:rPr>
          <w:b/>
          <w:bCs/>
          <w:sz w:val="24"/>
          <w:szCs w:val="24"/>
          <w:lang w:val="en-GB"/>
        </w:rPr>
        <w:t xml:space="preserve"> and total coliforms in 100 mL water samples: validation of a novel MPN-based method according to ISO 9308-2</w:t>
      </w:r>
    </w:p>
    <w:p w14:paraId="30FCD2E0" w14:textId="2A99CA1E" w:rsidR="007630FE" w:rsidRPr="007E4EDA" w:rsidRDefault="00C20C4E" w:rsidP="00E7232A">
      <w:pPr>
        <w:spacing w:after="100" w:line="360" w:lineRule="auto"/>
        <w:jc w:val="center"/>
        <w:rPr>
          <w:sz w:val="24"/>
          <w:szCs w:val="24"/>
          <w:lang w:val="es-ES"/>
        </w:rPr>
      </w:pPr>
      <w:r>
        <w:rPr>
          <w:sz w:val="24"/>
          <w:szCs w:val="24"/>
          <w:lang w:val="es-ES"/>
        </w:rPr>
        <w:t>Anicet R. Blanch</w:t>
      </w:r>
      <w:r>
        <w:rPr>
          <w:sz w:val="24"/>
          <w:szCs w:val="24"/>
          <w:vertAlign w:val="superscript"/>
          <w:lang w:val="es-ES"/>
        </w:rPr>
        <w:t>1*</w:t>
      </w:r>
      <w:r>
        <w:rPr>
          <w:sz w:val="24"/>
          <w:szCs w:val="24"/>
          <w:lang w:val="es-ES"/>
        </w:rPr>
        <w:t>, Ariadna Jorba</w:t>
      </w:r>
      <w:r>
        <w:rPr>
          <w:sz w:val="24"/>
          <w:szCs w:val="24"/>
          <w:vertAlign w:val="superscript"/>
          <w:lang w:val="es-ES"/>
        </w:rPr>
        <w:t>1</w:t>
      </w:r>
      <w:r>
        <w:rPr>
          <w:sz w:val="24"/>
          <w:szCs w:val="24"/>
          <w:lang w:val="es-ES"/>
        </w:rPr>
        <w:t>, Julia Martín-Díaz</w:t>
      </w:r>
      <w:r>
        <w:rPr>
          <w:sz w:val="24"/>
          <w:szCs w:val="24"/>
          <w:vertAlign w:val="superscript"/>
          <w:lang w:val="es-ES"/>
        </w:rPr>
        <w:t>1</w:t>
      </w:r>
      <w:r>
        <w:rPr>
          <w:sz w:val="24"/>
          <w:szCs w:val="24"/>
          <w:lang w:val="es-ES"/>
        </w:rPr>
        <w:t>, Miriam Pascual-Benito</w:t>
      </w:r>
      <w:r>
        <w:rPr>
          <w:sz w:val="24"/>
          <w:szCs w:val="24"/>
          <w:vertAlign w:val="superscript"/>
          <w:lang w:val="es-ES"/>
        </w:rPr>
        <w:t>1</w:t>
      </w:r>
      <w:r>
        <w:rPr>
          <w:sz w:val="24"/>
          <w:szCs w:val="24"/>
          <w:lang w:val="es-ES"/>
        </w:rPr>
        <w:t>, Raquel Casas-Mangas</w:t>
      </w:r>
      <w:r>
        <w:rPr>
          <w:sz w:val="24"/>
          <w:szCs w:val="24"/>
          <w:vertAlign w:val="superscript"/>
          <w:lang w:val="es-ES"/>
        </w:rPr>
        <w:t>1</w:t>
      </w:r>
      <w:r>
        <w:rPr>
          <w:sz w:val="24"/>
          <w:szCs w:val="24"/>
          <w:lang w:val="es-ES"/>
        </w:rPr>
        <w:t>, Helga Núñez-Chapela</w:t>
      </w:r>
      <w:r>
        <w:rPr>
          <w:sz w:val="24"/>
          <w:szCs w:val="24"/>
          <w:vertAlign w:val="superscript"/>
          <w:lang w:val="es-ES"/>
        </w:rPr>
        <w:t>1,2</w:t>
      </w:r>
      <w:r>
        <w:rPr>
          <w:sz w:val="24"/>
          <w:szCs w:val="24"/>
          <w:lang w:val="es-ES"/>
        </w:rPr>
        <w:t>, Javier Méndez</w:t>
      </w:r>
      <w:r>
        <w:rPr>
          <w:sz w:val="24"/>
          <w:szCs w:val="24"/>
          <w:vertAlign w:val="superscript"/>
          <w:lang w:val="es-ES"/>
        </w:rPr>
        <w:t>1</w:t>
      </w:r>
      <w:r>
        <w:rPr>
          <w:sz w:val="24"/>
          <w:szCs w:val="24"/>
          <w:lang w:val="es-ES"/>
        </w:rPr>
        <w:t>, Daniel Asensio</w:t>
      </w:r>
      <w:r>
        <w:rPr>
          <w:sz w:val="24"/>
          <w:szCs w:val="24"/>
          <w:vertAlign w:val="superscript"/>
          <w:lang w:val="es-ES"/>
        </w:rPr>
        <w:t>2</w:t>
      </w:r>
    </w:p>
    <w:p w14:paraId="6E32AC25" w14:textId="77777777" w:rsidR="007630FE" w:rsidRPr="007E4EDA" w:rsidRDefault="00C57A2D" w:rsidP="00E7232A">
      <w:pPr>
        <w:spacing w:after="60" w:line="360" w:lineRule="auto"/>
        <w:jc w:val="center"/>
        <w:rPr>
          <w:sz w:val="24"/>
          <w:szCs w:val="24"/>
          <w:lang w:val="en-GB"/>
        </w:rPr>
      </w:pPr>
      <w:r>
        <w:rPr>
          <w:sz w:val="24"/>
          <w:szCs w:val="24"/>
          <w:vertAlign w:val="superscript"/>
          <w:lang w:val="en-GB"/>
        </w:rPr>
        <w:t>1</w:t>
      </w:r>
      <w:r>
        <w:rPr>
          <w:sz w:val="24"/>
          <w:szCs w:val="24"/>
          <w:lang w:val="en-GB"/>
        </w:rPr>
        <w:t xml:space="preserve"> Department of Genetics, Microbiology and Statistics, Faculty of Biology, Universitat de Barcelona, Diagonal 643, 08028 Barcelona, Spain</w:t>
      </w:r>
    </w:p>
    <w:p w14:paraId="0DAE971E" w14:textId="4653ABB9" w:rsidR="00E50B8C" w:rsidRPr="007E4EDA" w:rsidRDefault="00554185" w:rsidP="004F5E03">
      <w:pPr>
        <w:spacing w:after="200" w:line="360" w:lineRule="auto"/>
        <w:jc w:val="center"/>
        <w:rPr>
          <w:sz w:val="24"/>
          <w:szCs w:val="24"/>
          <w:lang w:val="es-ES"/>
        </w:rPr>
      </w:pPr>
      <w:r>
        <w:rPr>
          <w:sz w:val="24"/>
          <w:szCs w:val="24"/>
          <w:vertAlign w:val="superscript"/>
          <w:lang w:val="es-ES"/>
        </w:rPr>
        <w:t>2</w:t>
      </w:r>
      <w:r>
        <w:rPr>
          <w:sz w:val="24"/>
          <w:szCs w:val="24"/>
          <w:lang w:val="es-ES"/>
        </w:rPr>
        <w:t xml:space="preserve"> Reactivos para Diagnóstico S.L., Sentmenat, Spain</w:t>
      </w:r>
    </w:p>
    <w:p w14:paraId="340138A4" w14:textId="77777777" w:rsidR="00F42764" w:rsidRPr="007E4EDA" w:rsidRDefault="00F42764" w:rsidP="00E7232A">
      <w:pPr>
        <w:spacing w:after="200" w:line="360" w:lineRule="auto"/>
        <w:jc w:val="center"/>
        <w:rPr>
          <w:sz w:val="24"/>
          <w:szCs w:val="24"/>
          <w:lang w:val="es-ES"/>
        </w:rPr>
      </w:pPr>
    </w:p>
    <w:p w14:paraId="7C03B502" w14:textId="352EDEA7" w:rsidR="007630FE" w:rsidRPr="007E4EDA" w:rsidRDefault="00C57A2D" w:rsidP="00E7232A">
      <w:pPr>
        <w:spacing w:after="300" w:line="360" w:lineRule="auto"/>
        <w:jc w:val="center"/>
        <w:rPr>
          <w:sz w:val="24"/>
          <w:szCs w:val="24"/>
          <w:lang w:val="en-GB"/>
        </w:rPr>
      </w:pPr>
      <w:r>
        <w:rPr>
          <w:i/>
          <w:iCs/>
          <w:sz w:val="24"/>
          <w:szCs w:val="24"/>
          <w:lang w:val="en-GB"/>
        </w:rPr>
        <w:t>* Corresponding author: ablanch@ub.edu</w:t>
      </w:r>
    </w:p>
    <w:p w14:paraId="3543FFD8" w14:textId="77777777" w:rsidR="007630FE" w:rsidRPr="007E4EDA" w:rsidRDefault="00C57A2D" w:rsidP="00E7232A">
      <w:pPr>
        <w:pStyle w:val="Ttol1"/>
        <w:spacing w:before="240" w:after="120" w:line="360" w:lineRule="auto"/>
        <w:rPr>
          <w:lang w:val="en-GB"/>
        </w:rPr>
      </w:pPr>
      <w:r>
        <w:rPr>
          <w:lang w:val="en-GB"/>
        </w:rPr>
        <w:t>ABSTRACT</w:t>
      </w:r>
    </w:p>
    <w:p w14:paraId="756B4F2A" w14:textId="50EBE32A" w:rsidR="007630FE" w:rsidRPr="007E4EDA" w:rsidRDefault="00801244" w:rsidP="1A1BB182">
      <w:pPr>
        <w:spacing w:after="80" w:line="360" w:lineRule="auto"/>
        <w:rPr>
          <w:sz w:val="24"/>
          <w:szCs w:val="24"/>
          <w:lang w:val="en-GB"/>
        </w:rPr>
      </w:pPr>
      <w:r>
        <w:rPr>
          <w:sz w:val="24"/>
          <w:szCs w:val="24"/>
          <w:lang w:val="en-GB"/>
        </w:rPr>
        <w:t xml:space="preserve">Microbiological monitoring of water quality relies mainly on the detection and quantification of </w:t>
      </w:r>
      <w:r>
        <w:rPr>
          <w:i/>
          <w:iCs/>
          <w:sz w:val="24"/>
          <w:szCs w:val="24"/>
          <w:lang w:val="en-GB"/>
        </w:rPr>
        <w:t>Escherichia coli</w:t>
      </w:r>
      <w:r>
        <w:rPr>
          <w:sz w:val="24"/>
          <w:szCs w:val="24"/>
          <w:lang w:val="en-GB"/>
        </w:rPr>
        <w:t xml:space="preserve">, as required by international and European regulatory frameworks, including the EU Directives on drinking water quality, water reuse, and bathing water management. Among the methods commonly applied for </w:t>
      </w:r>
      <w:r>
        <w:rPr>
          <w:i/>
          <w:iCs/>
          <w:sz w:val="24"/>
          <w:szCs w:val="24"/>
          <w:lang w:val="en-GB"/>
        </w:rPr>
        <w:t xml:space="preserve">E. coli </w:t>
      </w:r>
      <w:r>
        <w:rPr>
          <w:sz w:val="24"/>
          <w:szCs w:val="24"/>
          <w:lang w:val="en-GB"/>
        </w:rPr>
        <w:t xml:space="preserve">enumeration, ISO 9308-2 describes a Most Probable Number approach based on the detection of β-D-glucuronidase activity using the fluorogenic substrate 4-methylumbelliferyl-β-D-glucuronide. However, fluorescence detection requires ultraviolet illumination at 365 nm, implying additional equipment requirements and potential occupational exposure concerns. Here, the ENUMERA®Coli100 method for </w:t>
      </w:r>
      <w:r>
        <w:rPr>
          <w:i/>
          <w:iCs/>
          <w:sz w:val="24"/>
          <w:szCs w:val="24"/>
          <w:lang w:val="en-GB"/>
        </w:rPr>
        <w:t xml:space="preserve">E. coli </w:t>
      </w:r>
      <w:r>
        <w:rPr>
          <w:sz w:val="24"/>
          <w:szCs w:val="24"/>
          <w:lang w:val="en-GB"/>
        </w:rPr>
        <w:t xml:space="preserve">and Total Coliforms in 100 mL is presented as a novel complete chromogenic alternative to ISO 9308-2. The method incorporates a chromogenic glucuronic acid derivative that produces a visible green colour reaction under ambient light, eliminating the need for UV irradiation. The dehydrated medium is integrated into a sealed bottle cap through a “twist-and-release” mechanism that minimizes handling steps and reduces contamination risks during sample preparation. Performance was evaluated against ISO 9308-2 using 120 water samples representing five matrices: drinking water, surface water, wastewater, reclaimed water, and seawater. Both methods yielded statistically equivalent results for </w:t>
      </w:r>
      <w:r>
        <w:rPr>
          <w:i/>
          <w:iCs/>
          <w:sz w:val="24"/>
          <w:szCs w:val="24"/>
          <w:lang w:val="en-GB"/>
        </w:rPr>
        <w:t>E. coli</w:t>
      </w:r>
      <w:r>
        <w:rPr>
          <w:sz w:val="24"/>
          <w:szCs w:val="24"/>
          <w:lang w:val="en-GB"/>
        </w:rPr>
        <w:t xml:space="preserve"> and Total Coliforms across all matrices. ENUMERA®-Coli100 demonstrated 100% sensitivity, high specificity and selectivity comparable to ISO 9308-2, excellent linearity, low limits of detection and quantification, and satisfactory accuracy. Validation was performed following ISO 16140-2 and ISO 13843 criteria. ENUMERA®-</w:t>
      </w:r>
      <w:r>
        <w:rPr>
          <w:sz w:val="24"/>
          <w:szCs w:val="24"/>
          <w:lang w:val="en-GB"/>
        </w:rPr>
        <w:lastRenderedPageBreak/>
        <w:t xml:space="preserve">Coli100 constitutes a robust, reliable, and operationally practical alternative for the enumeration of </w:t>
      </w:r>
      <w:r>
        <w:rPr>
          <w:i/>
          <w:iCs/>
          <w:sz w:val="24"/>
          <w:szCs w:val="24"/>
          <w:lang w:val="en-GB"/>
        </w:rPr>
        <w:t xml:space="preserve">E. coli </w:t>
      </w:r>
      <w:r>
        <w:rPr>
          <w:sz w:val="24"/>
          <w:szCs w:val="24"/>
          <w:lang w:val="en-GB"/>
        </w:rPr>
        <w:t>and total coliforms in water samples, simplifying result interpretation, improving laboratory safety, streamlining workflow, and eliminating UV detection equipment.</w:t>
      </w:r>
    </w:p>
    <w:p w14:paraId="30C8F505" w14:textId="77777777" w:rsidR="007630FE" w:rsidRPr="007E4EDA" w:rsidRDefault="00C57A2D" w:rsidP="00E7232A">
      <w:pPr>
        <w:spacing w:after="120" w:line="360" w:lineRule="auto"/>
        <w:jc w:val="both"/>
        <w:rPr>
          <w:sz w:val="24"/>
          <w:szCs w:val="24"/>
          <w:lang w:val="en-GB"/>
        </w:rPr>
      </w:pPr>
      <w:r>
        <w:rPr>
          <w:b/>
          <w:bCs/>
          <w:sz w:val="24"/>
          <w:szCs w:val="24"/>
          <w:lang w:val="en-GB"/>
        </w:rPr>
        <w:t xml:space="preserve">Keywords: </w:t>
      </w:r>
      <w:r>
        <w:rPr>
          <w:i/>
          <w:iCs/>
          <w:sz w:val="24"/>
          <w:szCs w:val="24"/>
          <w:lang w:val="en-GB"/>
        </w:rPr>
        <w:t>Escherichia coli</w:t>
      </w:r>
      <w:r>
        <w:rPr>
          <w:sz w:val="24"/>
          <w:szCs w:val="24"/>
          <w:lang w:val="en-GB"/>
        </w:rPr>
        <w:t>; total coliforms; water quality; MPN method; chromogenic medium; ISO 9308-2; microbial indicators; water safety</w:t>
      </w:r>
    </w:p>
    <w:p w14:paraId="68E6372B" w14:textId="77777777" w:rsidR="007630FE" w:rsidRPr="007E4EDA" w:rsidRDefault="007630FE" w:rsidP="00373AFD">
      <w:pPr>
        <w:spacing w:after="200" w:line="360" w:lineRule="auto"/>
        <w:rPr>
          <w:sz w:val="24"/>
          <w:szCs w:val="24"/>
          <w:lang w:val="en-GB"/>
        </w:rPr>
      </w:pPr>
    </w:p>
    <w:p w14:paraId="3191AF20" w14:textId="4E4BA101" w:rsidR="007630FE" w:rsidRPr="007E4EDA" w:rsidRDefault="00C57A2D" w:rsidP="00B01E19">
      <w:pPr>
        <w:pStyle w:val="Ttol1"/>
        <w:spacing w:before="240" w:after="120" w:line="360" w:lineRule="auto"/>
        <w:rPr>
          <w:lang w:val="en-GB"/>
        </w:rPr>
      </w:pPr>
      <w:r>
        <w:rPr>
          <w:lang w:val="en-GB"/>
        </w:rPr>
        <w:t>1. Introduction</w:t>
      </w:r>
    </w:p>
    <w:p w14:paraId="7EDFE152" w14:textId="6D00DEB6" w:rsidR="00A805FC" w:rsidRPr="007E4EDA" w:rsidRDefault="00A805FC" w:rsidP="00A805FC">
      <w:pPr>
        <w:spacing w:after="80" w:line="360" w:lineRule="auto"/>
        <w:rPr>
          <w:sz w:val="24"/>
          <w:szCs w:val="24"/>
          <w:lang w:val="en-GB"/>
        </w:rPr>
      </w:pPr>
      <w:r>
        <w:rPr>
          <w:sz w:val="24"/>
          <w:szCs w:val="24"/>
          <w:lang w:val="en-GB"/>
        </w:rPr>
        <w:t xml:space="preserve">Faecal contamination of water remains one of the major global threats to public health and is responsible for millions of cases of waterborne disease each year </w:t>
      </w:r>
      <w:r>
        <w:rPr>
          <w:sz w:val="24"/>
          <w:szCs w:val="24"/>
          <w:lang w:val="en-GB"/>
        </w:rPr>
        <w:fldChar w:fldCharType="begin"/>
      </w:r>
      <w:r>
        <w:rPr>
          <w:sz w:val="24"/>
          <w:szCs w:val="24"/>
          <w:lang w:val="en-GB"/>
        </w:rPr>
        <w:instrText xml:space="preserve"> ADDIN ZOTERO_ITEM CSL_CITATION {"citationID":"o0evknOA","properties":{"unsorted":false,"formattedCitation":"(UN-Water, 2021)","plainCitation":"(UN-Water, 2021)","noteIndex":0},"citationItems":[{"id":29361,"uris":["http://zotero.org/users/19779089/items/H893E3N6"],"itemData":{"id":29361,"type":"report","citation-key":"unwater2021","note":"citation-key: unwater2021","publisher":"UN-Water","publisher-place":"Geneva, Switzerland","title":"Summary Progress Update 2021 – SDG 6 – water and sanitation for all","URL":"https://www.unwater.org/sites/default/files/app/uploads/2021/12/SDG-6-Summary-Progress-Update-2021_Version-July-2021a.pdf","author":[{"literal":"UN-Water"}],"issued":{"date-parts":[["2021"]]}}}],"schema":"https://github.com/citation-style-language/schema/raw/master/csl-citation.json"} </w:instrText>
      </w:r>
      <w:r>
        <w:rPr>
          <w:sz w:val="24"/>
          <w:szCs w:val="24"/>
          <w:lang w:val="en-GB"/>
        </w:rPr>
        <w:fldChar w:fldCharType="separate"/>
      </w:r>
      <w:r>
        <w:rPr>
          <w:sz w:val="24"/>
          <w:lang w:val="en-GB"/>
        </w:rPr>
        <w:t>(UN-Water, 2021)</w:t>
      </w:r>
      <w:r>
        <w:rPr>
          <w:sz w:val="24"/>
          <w:szCs w:val="24"/>
          <w:lang w:val="en-GB"/>
        </w:rPr>
        <w:fldChar w:fldCharType="end"/>
      </w:r>
      <w:r>
        <w:rPr>
          <w:sz w:val="24"/>
          <w:szCs w:val="24"/>
          <w:lang w:val="en-GB"/>
        </w:rPr>
        <w:t xml:space="preserve">. Among the microbiological indicators used to assess this risk, </w:t>
      </w:r>
      <w:r>
        <w:rPr>
          <w:i/>
          <w:iCs/>
          <w:sz w:val="24"/>
          <w:szCs w:val="24"/>
          <w:lang w:val="en-GB"/>
        </w:rPr>
        <w:t>Escherichia coli</w:t>
      </w:r>
      <w:r>
        <w:rPr>
          <w:sz w:val="24"/>
          <w:szCs w:val="24"/>
          <w:lang w:val="en-GB"/>
        </w:rPr>
        <w:t xml:space="preserve"> has long been regarded as the reference faecal indicator bacterium owing to its specific association with faecal contamination from warm-blooded animals and its suitability for routine culture-based detection </w:t>
      </w:r>
      <w:r>
        <w:rPr>
          <w:sz w:val="24"/>
          <w:szCs w:val="24"/>
          <w:lang w:val="en-GB"/>
        </w:rPr>
        <w:fldChar w:fldCharType="begin"/>
      </w:r>
      <w:r>
        <w:rPr>
          <w:sz w:val="24"/>
          <w:szCs w:val="24"/>
          <w:lang w:val="en-GB"/>
        </w:rPr>
        <w:instrText xml:space="preserve"> ADDIN ZOTERO_ITEM CSL_CITATION {"citationID":"I3wcz2Iz","properties":{"unsorted":false,"formattedCitation":"(Baudi\\uc0\\u353{}ov\\uc0\\u225{}, 1997; Dufour et al., 1981)","plainCitation":"(Baudišová, 1997; Dufour et al., 1981)","noteIndex":0},"citationItems":[{"id":29324,"uris":["http://zotero.org/users/19779089/items/LJD5TF34"],"itemData":{"id":29324,"type":"article-journal","citation-key":"baudisova1997","container-title":"Water Science and Technology","DOI":"10.2166/wst.1997.0755","issue":"11–12","note":"citation-key: baudisova1997","page":"333–336","title":"Evaluation of &lt;span class=\"nocase\"&gt;Escherichia coli&lt;/span&gt; as the main indicator of faecal pollution","volume":"35","author":[{"family":"Baudišová","given":"D."}],"issued":{"date-parts":[["1997"]]}}},{"id":29333,"uris":["http://zotero.org/users/19779089/items/732MEMX7"],"itemData":{"id":29333,"type":"article-journal","citation-key":"dufour1981","container-title":"Applied and Environmental Microbiology","DOI":"10.1128/aem.41.5.1152-1158.1981","issue":"5","note":"citation-key: dufour1981","page":"1152–1158","title":"Membrane filter method for enumerating &lt;span class=\"nocase\"&gt;Escherichia coli&lt;/span&gt;","volume":"41","author":[{"family":"Dufour","given":"A. P."},{"family":"Strickland","given":"E. R."},{"family":"Cabelli","given":"V. J."}],"issued":{"date-parts":[["1981"]]}}}],"schema":"https://github.com/citation-style-language/schema/raw/master/csl-citation.json"} </w:instrText>
      </w:r>
      <w:r>
        <w:rPr>
          <w:sz w:val="24"/>
          <w:szCs w:val="24"/>
          <w:lang w:val="en-GB"/>
        </w:rPr>
        <w:fldChar w:fldCharType="separate"/>
      </w:r>
      <w:r>
        <w:rPr>
          <w:sz w:val="24"/>
        </w:rPr>
        <w:t>(Baudišová, 1997; Dufour et al., 1981)</w:t>
      </w:r>
      <w:r>
        <w:rPr>
          <w:sz w:val="24"/>
          <w:szCs w:val="24"/>
          <w:lang w:val="en-GB"/>
        </w:rPr>
        <w:fldChar w:fldCharType="end"/>
      </w:r>
      <w:r>
        <w:rPr>
          <w:sz w:val="24"/>
          <w:szCs w:val="24"/>
          <w:lang w:val="en-GB"/>
        </w:rPr>
        <w:t xml:space="preserve">. As a member of the coliform group, defined by the ability to ferment lactose and express β-galactosidase activity, </w:t>
      </w:r>
      <w:r>
        <w:rPr>
          <w:i/>
          <w:iCs/>
          <w:sz w:val="24"/>
          <w:szCs w:val="24"/>
          <w:lang w:val="en-GB"/>
        </w:rPr>
        <w:t>E. coli</w:t>
      </w:r>
      <w:r>
        <w:rPr>
          <w:sz w:val="24"/>
          <w:szCs w:val="24"/>
          <w:lang w:val="en-GB"/>
        </w:rPr>
        <w:t xml:space="preserve"> can be differentiated from other coliform bacteria by its constitutive production of β-D-glucuronidase, an enzymatic activity that is largely specific to this species within the Enterobacteriaceae </w:t>
      </w:r>
      <w:r>
        <w:rPr>
          <w:sz w:val="24"/>
          <w:szCs w:val="24"/>
          <w:lang w:val="en-GB"/>
        </w:rPr>
        <w:fldChar w:fldCharType="begin"/>
      </w:r>
      <w:r>
        <w:rPr>
          <w:sz w:val="24"/>
          <w:szCs w:val="24"/>
          <w:lang w:val="en-GB"/>
        </w:rPr>
        <w:instrText xml:space="preserve"> ADDIN ZOTERO_ITEM CSL_CITATION {"citationID":"Nl1okaOQ","properties":{"unsorted":false,"formattedCitation":"(Blanch et al., 2007; Feng and Hartman, 1982)","plainCitation":"(Blanch et al., 2007; Feng and Hartman, 1982)","noteIndex":0},"citationItems":[{"id":19505,"uris":["http://zotero.org/users/19779089/items/S82D8BT4"],"itemData":{"id":19505,"type":"article-journal","abstract":"Aims: To compare the bacterial coliforms detected from occurrences in three zones of a water distribution system supplied by two separate water sources. Methods and Results: Conventional and standardized protocols for identifying enterobacterial populations were applied. Additional tests to confirm isolates were included. Analyses of diversity and population similarity were performed using the Phene Plate System, a miniaturized biochemical phenotyping method. Isolates were identified by the API 20E system in tandem with biochemical phenotyping. A total of 16 576 samples were taken from the water distribution system, with 1416 isolates analysed. A low number of coliform occurrences were observed (2%). Escherichia coli was not detected in either water origin or in Zone 2 samples; however, in Zones 1 and 3 a low number of cases of E. coli were recorded. The percentages of E. coli depended on the identification criteria. Eight biochemical profiles for coliform populations were defined according to the results of the confirmative tests. There was a high diversity among these populations in the three zones studied, although no significant variations in their composition (associated with occurrences in the different zones) were observed. Klebsiella oxytoca was the most commonly detected species irrespective of zone, although seven other enterobacterial genera were also found. Conclusions: Analysis of the enzymatic activity of beta-glucuronidase or application of the criteria established in the norm ISO 9308-1, in tandem with thermotolerance was needed to evaluate the occurrence of E. coli in the distribution systems. Detected occurrences of bacterial coliforms could be associated with re-growth patterns for specific sampling points in the distribution system. Seasonal differences, independent of the studied zones, were observed. Significance and Impact of the Study: Biochemical phenotyping of bacterial coliforms was shown to be a useful method on the characterization of occurrences in water distribution systems.","citation-key":"blanchCharacterizationBacterialColiform2007","container-title":"JOURNAL OF APPLIED MICROBIOLOGY","DOI":"10.1111/j.1365-2672.2006.03141.x","ISSN":"1364-5072","issue":"3","language":"english","note":"citation-key: blanchCharacterizationBacterialColiform2007","page":"711–721","title":"Characterization of bacterial coliform occurrences in different zones of a drinking water distribution system","volume":"102","author":[{"family":"Blanch","given":"AR"},{"family":"Galofré","given":"B"},{"family":"Lucena","given":"F"},{"family":"Terradillos","given":"A"},{"family":"Vilanova","given":"X"},{"family":"Ribas","given":"F"}],"issued":{"date-parts":[["2007",3]]}}},{"id":29336,"uris":["http://zotero.org/users/19779089/items/DZEBDLIK"],"itemData":{"id":29336,"type":"article-journal","citation-key":"feng1982","container-title":"Applied and Environmental Microbiology","note":"citation-key: feng1982","page":"1320–1329","title":"Fluorogenic assays for immediate confirmation of &lt;span class=\"nocase\"&gt;Escherichia coli&lt;/span&gt;","volume":"43","author":[{"family":"Feng","given":"P. C. S."},{"family":"Hartman","given":"P. A."}],"issued":{"date-parts":[["1982"]]}}}],"schema":"https://github.com/citation-style-language/schema/raw/master/csl-citation.json"} </w:instrText>
      </w:r>
      <w:r>
        <w:rPr>
          <w:sz w:val="24"/>
          <w:szCs w:val="24"/>
          <w:lang w:val="en-GB"/>
        </w:rPr>
        <w:fldChar w:fldCharType="separate"/>
      </w:r>
      <w:r>
        <w:rPr>
          <w:sz w:val="24"/>
          <w:lang w:val="en-GB"/>
        </w:rPr>
        <w:t>(Blanch et al., 2007; Feng and Hartman, 1982)</w:t>
      </w:r>
      <w:r>
        <w:rPr>
          <w:sz w:val="24"/>
          <w:szCs w:val="24"/>
          <w:lang w:val="en-GB"/>
        </w:rPr>
        <w:fldChar w:fldCharType="end"/>
      </w:r>
      <w:r>
        <w:rPr>
          <w:sz w:val="24"/>
          <w:szCs w:val="24"/>
          <w:lang w:val="en-GB"/>
        </w:rPr>
        <w:t xml:space="preserve">. This biochemical distinction underpins modern fluorogenic and chromogenic methods for the detection and enumeration of </w:t>
      </w:r>
      <w:r>
        <w:rPr>
          <w:i/>
          <w:iCs/>
          <w:sz w:val="24"/>
          <w:szCs w:val="24"/>
          <w:lang w:val="en-GB"/>
        </w:rPr>
        <w:t>E. coli</w:t>
      </w:r>
      <w:r>
        <w:rPr>
          <w:sz w:val="24"/>
          <w:szCs w:val="24"/>
          <w:lang w:val="en-GB"/>
        </w:rPr>
        <w:t xml:space="preserve"> in water.</w:t>
      </w:r>
    </w:p>
    <w:p w14:paraId="6DD40471" w14:textId="3B47DE25" w:rsidR="00A805FC" w:rsidRPr="007E4EDA" w:rsidRDefault="00A805FC" w:rsidP="00A805FC">
      <w:pPr>
        <w:spacing w:after="80" w:line="360" w:lineRule="auto"/>
        <w:rPr>
          <w:sz w:val="24"/>
          <w:szCs w:val="24"/>
          <w:lang w:val="en-GB"/>
        </w:rPr>
      </w:pPr>
      <w:r>
        <w:rPr>
          <w:sz w:val="24"/>
          <w:szCs w:val="24"/>
          <w:lang w:val="en-GB"/>
        </w:rPr>
        <w:t xml:space="preserve">The principal international standard methods currently available for the detection and enumeration of </w:t>
      </w:r>
      <w:r>
        <w:rPr>
          <w:i/>
          <w:iCs/>
          <w:sz w:val="24"/>
          <w:szCs w:val="24"/>
          <w:lang w:val="en-GB"/>
        </w:rPr>
        <w:t>E. coli</w:t>
      </w:r>
      <w:r>
        <w:rPr>
          <w:sz w:val="24"/>
          <w:szCs w:val="24"/>
          <w:lang w:val="en-GB"/>
        </w:rPr>
        <w:t xml:space="preserve"> in water include ISO 9308-1 </w:t>
      </w:r>
      <w:r>
        <w:rPr>
          <w:sz w:val="24"/>
          <w:szCs w:val="24"/>
          <w:lang w:val="en-GB"/>
        </w:rPr>
        <w:fldChar w:fldCharType="begin"/>
      </w:r>
      <w:r>
        <w:rPr>
          <w:sz w:val="24"/>
          <w:szCs w:val="24"/>
          <w:lang w:val="en-GB"/>
        </w:rPr>
        <w:instrText xml:space="preserve"> ADDIN ZOTERO_ITEM CSL_CITATION {"citationID":"qiuIJeZM","properties":{"unsorted":false,"formattedCitation":"(International Organization for Standardization, 2014)","plainCitation":"(International Organization for Standardization, 2014)","noteIndex":0},"citationItems":[{"id":29347,"uris":["http://zotero.org/users/19779089/items/UEDHTM8S"],"itemData":{"id":29347,"type":"report","citation-key":"iso9308-1-2014","note":"citation-key: iso9308-1-2014","publisher":"International Organization for Standardization","publisher-place":"Geneva, Switzerland","title":"ISO 9308-1:2014. Water quality — Detection and enumeration of &lt;span class=\"nocase\"&gt;Escherichia coli&lt;/span&gt; and coliform bacteria — Part 1: Membrane filtration method for waters with low bacterial background flora","author":[{"literal":"International Organization for Standardization"}],"issued":{"date-parts":[["2014"]]}}}],"schema":"https://github.com/citation-style-language/schema/raw/master/csl-citation.json"} </w:instrText>
      </w:r>
      <w:r>
        <w:rPr>
          <w:sz w:val="24"/>
          <w:szCs w:val="24"/>
          <w:lang w:val="en-GB"/>
        </w:rPr>
        <w:fldChar w:fldCharType="separate"/>
      </w:r>
      <w:r>
        <w:rPr>
          <w:sz w:val="24"/>
          <w:lang w:val="en-GB"/>
        </w:rPr>
        <w:t>(International Organization for Standardization, 2014)</w:t>
      </w:r>
      <w:r>
        <w:rPr>
          <w:sz w:val="24"/>
          <w:szCs w:val="24"/>
          <w:lang w:val="en-GB"/>
        </w:rPr>
        <w:fldChar w:fldCharType="end"/>
      </w:r>
      <w:r>
        <w:rPr>
          <w:sz w:val="24"/>
          <w:szCs w:val="24"/>
          <w:lang w:val="en-GB"/>
        </w:rPr>
        <w:t xml:space="preserve">, based on membrane filtration for waters with low background flora; ISO 9308-2, based on a Most Probable Number (MPN) format using multi-well trays and applicable to a wide variety of water types, including turbid and heavily loaded samples </w:t>
      </w:r>
      <w:r>
        <w:rPr>
          <w:sz w:val="24"/>
          <w:szCs w:val="24"/>
          <w:lang w:val="en-GB"/>
        </w:rPr>
        <w:fldChar w:fldCharType="begin"/>
      </w:r>
      <w:r>
        <w:rPr>
          <w:sz w:val="24"/>
          <w:szCs w:val="24"/>
          <w:lang w:val="en-GB"/>
        </w:rPr>
        <w:instrText xml:space="preserve"> ADDIN ZOTERO_ITEM CSL_CITATION {"citationID":"s1o29HsG","properties":{"unsorted":false,"formattedCitation":"(International Organization for Standardization, 2012)","plainCitation":"(International Organization for Standardization, 2012)","noteIndex":0},"citationItems":[{"id":29346,"uris":["http://zotero.org/users/19779089/items/CIQX262D"],"itemData":{"id":29346,"type":"report","citation-key":"iso9308-2-2012","note":"citation-key: iso9308-2-2012","publisher":"International Organization for Standardization","publisher-place":"Geneva, Switzerland","title":"ISO 9308-2:2012. Water quality — Enumeration of &lt;span class=\"nocase\"&gt;Escherichia coli&lt;/span&gt; and coliform bacteria — Part 2: Most probable number method","author":[{"literal":"International Organization for Standardization"}],"issued":{"date-parts":[["2012"]]}}}],"schema":"https://github.com/citation-style-language/schema/raw/master/csl-citation.json"} </w:instrText>
      </w:r>
      <w:r>
        <w:rPr>
          <w:sz w:val="24"/>
          <w:szCs w:val="24"/>
          <w:lang w:val="en-GB"/>
        </w:rPr>
        <w:fldChar w:fldCharType="separate"/>
      </w:r>
      <w:r>
        <w:rPr>
          <w:sz w:val="24"/>
          <w:lang w:val="en-GB"/>
        </w:rPr>
        <w:t>(International Organization for Standardization, 2012)</w:t>
      </w:r>
      <w:r>
        <w:rPr>
          <w:sz w:val="24"/>
          <w:szCs w:val="24"/>
          <w:lang w:val="en-GB"/>
        </w:rPr>
        <w:fldChar w:fldCharType="end"/>
      </w:r>
      <w:r>
        <w:rPr>
          <w:sz w:val="24"/>
          <w:szCs w:val="24"/>
          <w:lang w:val="en-GB"/>
        </w:rPr>
        <w:t xml:space="preserve">; and ISO 9308-3, based on a miniaturised liquid-medium format intended for surface and waste waters, especially those containing high levels of suspended matter, but not for drinking water </w:t>
      </w:r>
      <w:r>
        <w:rPr>
          <w:sz w:val="24"/>
          <w:szCs w:val="24"/>
          <w:lang w:val="en-GB"/>
        </w:rPr>
        <w:fldChar w:fldCharType="begin"/>
      </w:r>
      <w:r>
        <w:rPr>
          <w:sz w:val="24"/>
          <w:szCs w:val="24"/>
          <w:lang w:val="en-GB"/>
        </w:rPr>
        <w:instrText xml:space="preserve"> ADDIN ZOTERO_ITEM CSL_CITATION {"citationID":"um7pLcO2","properties":{"unsorted":false,"formattedCitation":"(International Organization for Standardization, 1999)","plainCitation":"(International Organization for Standardization, 1999)","noteIndex":0},"citationItems":[{"id":29345,"uris":["http://zotero.org/users/19779089/items/DEGKNCKF"],"itemData":{"id":29345,"type":"report","citation-key":"iso9308-3-1999","note":"citation-key: iso9308-3-1999","publisher":"International Organization for Standardization","publisher-place":"Geneva, Switzerland","title":"ISO 9308-3:1999. Water quality — Detection and enumeration of &lt;span class=\"nocase\"&gt;Escherichia coli&lt;/span&gt; and coliform bacteria — Part 3: Miniaturized method (Most Probable Number) by inoculation in liquid medium","author":[{"literal":"International Organization for Standardization"}],"issued":{"date-parts":[["1999"]]}}}],"schema":"https://github.com/citation-style-language/schema/raw/master/csl-citation.json"} </w:instrText>
      </w:r>
      <w:r>
        <w:rPr>
          <w:sz w:val="24"/>
          <w:szCs w:val="24"/>
          <w:lang w:val="en-GB"/>
        </w:rPr>
        <w:fldChar w:fldCharType="separate"/>
      </w:r>
      <w:r>
        <w:rPr>
          <w:sz w:val="24"/>
          <w:lang w:val="en-GB"/>
        </w:rPr>
        <w:t>(International Organization for Standardization, 1999)</w:t>
      </w:r>
      <w:r>
        <w:rPr>
          <w:sz w:val="24"/>
          <w:szCs w:val="24"/>
          <w:lang w:val="en-GB"/>
        </w:rPr>
        <w:fldChar w:fldCharType="end"/>
      </w:r>
      <w:r>
        <w:rPr>
          <w:sz w:val="24"/>
          <w:szCs w:val="24"/>
          <w:lang w:val="en-GB"/>
        </w:rPr>
        <w:t xml:space="preserve">. Among these standards, ISO 9308-2 has become one of the most widely adopted methods for the routine assessment of microbiological water quality. This method specifies a selective medium containing two defined substrates: </w:t>
      </w:r>
      <w:r>
        <w:rPr>
          <w:i/>
          <w:iCs/>
          <w:sz w:val="24"/>
          <w:szCs w:val="24"/>
          <w:lang w:val="en-GB"/>
        </w:rPr>
        <w:t>ortho</w:t>
      </w:r>
      <w:r>
        <w:rPr>
          <w:sz w:val="24"/>
          <w:szCs w:val="24"/>
          <w:lang w:val="en-GB"/>
        </w:rPr>
        <w:t xml:space="preserve">-nitrophenyl-β-D-galactopyranoside (ONPG), hydrolysed by the β-galactosidase of coliform </w:t>
      </w:r>
      <w:r>
        <w:rPr>
          <w:sz w:val="24"/>
          <w:szCs w:val="24"/>
          <w:lang w:val="en-GB"/>
        </w:rPr>
        <w:lastRenderedPageBreak/>
        <w:t xml:space="preserve">bacteria to produce a yellow colour, and 4-methylumbelliferyl-β-D-glucuronide (MUG), hydrolysed by the β-glucuronidase of </w:t>
      </w:r>
      <w:r>
        <w:rPr>
          <w:i/>
          <w:iCs/>
          <w:sz w:val="24"/>
          <w:szCs w:val="24"/>
          <w:lang w:val="en-GB"/>
        </w:rPr>
        <w:t>E. coli</w:t>
      </w:r>
      <w:r>
        <w:rPr>
          <w:sz w:val="24"/>
          <w:szCs w:val="24"/>
          <w:lang w:val="en-GB"/>
        </w:rPr>
        <w:t xml:space="preserve"> to release fluorescent 4-methylumbelliferone, detectable under UV illumination at 365 nm. At the same time, the composition of the medium is described in relatively broad and non-specific terms, thereby allowing substantial variation in formulation. Within the European regulatory framework, the EU Drinking Water Directive on the quality of water intended for human consumption (2020/2184), the EU on minimum requirements for water reuse (2020/741) and, the EU Directive concerning the management of bathing water quality (2006/7/EC) and their national transpositions require the use of standardised methods for enumeration of </w:t>
      </w:r>
      <w:r>
        <w:rPr>
          <w:i/>
          <w:iCs/>
          <w:sz w:val="24"/>
          <w:szCs w:val="24"/>
          <w:lang w:val="en-GB"/>
        </w:rPr>
        <w:t>Escherichia coli</w:t>
      </w:r>
      <w:r>
        <w:rPr>
          <w:sz w:val="24"/>
          <w:szCs w:val="24"/>
          <w:lang w:val="en-GB"/>
        </w:rPr>
        <w:t xml:space="preserve"> such as ISO 9308-1 and ISO 9308-3. While the method ISO 9308-2 is not explicitly required by the principal EU water legislation, it is nevertheless widely recognized and implemented across European laboratories as a harmonized ISO standard for the microbiological assessment of drinking water, reclaimed water, and other regulated water matrices. Consequently, this reference method or other validated equivalent methods for routine surveillance are applied by laboratories. In this regard, the current wording of ISO 9308-2 has been regarded by some authors as being closely aligned with the characteristics of certain defined-substrate commercial systems, while nevertheless allowing the validation of alternative equivalent methods within the applicable regulatory framework </w:t>
      </w:r>
      <w:r>
        <w:rPr>
          <w:sz w:val="24"/>
          <w:szCs w:val="24"/>
          <w:lang w:val="en-GB"/>
        </w:rPr>
        <w:fldChar w:fldCharType="begin"/>
      </w:r>
      <w:r>
        <w:rPr>
          <w:sz w:val="24"/>
          <w:szCs w:val="24"/>
          <w:lang w:val="en-GB"/>
        </w:rPr>
        <w:instrText xml:space="preserve"> ADDIN ZOTERO_ITEM CSL_CITATION {"citationID":"hoCICoIX","properties":{"unsorted":false,"formattedCitation":"(Boubetra et al., 2011)","plainCitation":"(Boubetra et al., 2011)","noteIndex":0},"citationItems":[{"id":8565,"uris":["http://zotero.org/users/19779089/items/RYCTSELL"],"itemData":{"id":8565,"type":"article-journal","abstract":"In Europe, the Drinking Water Directive of the European Commission indicates which methods (most of which are CEN/ISO-standardized methods) should be used for the analysis of microbiological parameters (European Commission, Environment, Council Directive 98/83/EC of 3 November 1998). According to the Directive, alternative methods \"may be used, providing it can be demonstrated that the results obtained are at least as reliable as those produced by the methods specified.\" The prerequisite for the routine use of any alternative method is to provide evidence that this method performs equivalently to the corresponding reference method. In this respect, the ISO 16140 standard (ISO, ISO 16140. Microbiology of Food and Animal Feeding Stuffs-Protocol for the Validation of Alternative Methods, 2003) represents a key issue in generating such a procedure based on an interlaboratory study. A new statistical tool, called the accuracy profile, has been developed to better interpret the data. The study presented here is based upon the enumeration of Escherichia coli bacteria in water. The reference method may require up to 72 h to provide a confirmed result. The aim of this publication is to present data for an alternative method by which results can be obtained in 18 h (Colilert-18/Quanti-Tray) based upon defined substrate technology (DST). The accuracy profile is a statistical and graphical decision-making tool and consists of simultaneously combining, in a single graphic, β expectation tolerance intervals (β-ETIs) and acceptability limits (λ). The study presents the validation criteria calculated at the three levels of contamination used in the trial for a β equal to 80% and a λ equal to ±0.3 and combines the accuracy profiles of Escherichia coli for a λ of ±0.3 log10 unit/100 ml, a λ of ±0.4 log10 unit/100 ml, and a β of 80% or 90%. Several interesting conclusions can be drawn from these data. The accuracy profile method has been applied to the validation of the Colilert-18/Quanti-Tray method against reference method ISO 9308-1 (ISO, ISO 9308-1. Water Quality-Detection and Enumeration of Escherichia coli and Coliform Bacteria. Part 1. Membrane Filtration Method, 2000), using a β of 80% and a λ of 0.4; the alternative method can be validated between 1.00 and 2.05 log10 units/100 ml, equivalent to 10 to 112 CFU/100 ml. © 2011, American Society for Microbiology. All Rights Reserved.","citation-key":"boubetraValidationAlternativeMethods2011","container-title":"Applied and Environmental Microbiology","DOI":"10.1128/AEM.00020-11","ISSN":"00992240","issue":"10","note":"citation-key: boubetra2011","page":"3360-3367","PMID":"21441332","title":"Validation of alternative methods for the analysis of drinking water and their application to Escherichia coli","volume":"77","author":[{"family":"Boubetra","given":"Abdelkader"},{"family":"Nestour","given":"François Le"},{"family":"Allaert","given":"Corrie"},{"family":"Feinberg","given":"Max"}],"issued":{"date-parts":[["2011",5]]}}}],"schema":"https://github.com/citation-style-language/schema/raw/master/csl-citation.json"} </w:instrText>
      </w:r>
      <w:r>
        <w:rPr>
          <w:sz w:val="24"/>
          <w:szCs w:val="24"/>
          <w:lang w:val="en-GB"/>
        </w:rPr>
        <w:fldChar w:fldCharType="separate"/>
      </w:r>
      <w:r>
        <w:rPr>
          <w:sz w:val="24"/>
          <w:lang w:val="en-GB"/>
        </w:rPr>
        <w:t>(Boubetra et al., 2011)</w:t>
      </w:r>
      <w:r>
        <w:rPr>
          <w:sz w:val="24"/>
          <w:szCs w:val="24"/>
          <w:lang w:val="en-GB"/>
        </w:rPr>
        <w:fldChar w:fldCharType="end"/>
      </w:r>
      <w:r>
        <w:rPr>
          <w:sz w:val="24"/>
          <w:szCs w:val="24"/>
          <w:lang w:val="en-GB"/>
        </w:rPr>
        <w:t>.</w:t>
      </w:r>
    </w:p>
    <w:p w14:paraId="79BB546A" w14:textId="60CDC462" w:rsidR="00A805FC" w:rsidRPr="007E4EDA" w:rsidRDefault="00A805FC" w:rsidP="00A805FC">
      <w:pPr>
        <w:spacing w:after="80" w:line="360" w:lineRule="auto"/>
        <w:rPr>
          <w:sz w:val="24"/>
          <w:szCs w:val="24"/>
          <w:lang w:val="en-GB"/>
        </w:rPr>
      </w:pPr>
      <w:r>
        <w:rPr>
          <w:sz w:val="24"/>
          <w:szCs w:val="24"/>
          <w:lang w:val="en-GB"/>
        </w:rPr>
        <w:t xml:space="preserve">A wide range of media and test formats has been developed for the detection and enumeration of </w:t>
      </w:r>
      <w:r>
        <w:rPr>
          <w:i/>
          <w:iCs/>
          <w:sz w:val="24"/>
          <w:szCs w:val="24"/>
          <w:lang w:val="en-GB"/>
        </w:rPr>
        <w:t>E. coli</w:t>
      </w:r>
      <w:r>
        <w:rPr>
          <w:sz w:val="24"/>
          <w:szCs w:val="24"/>
          <w:lang w:val="en-GB"/>
        </w:rPr>
        <w:t xml:space="preserve">, many of them relying on fluorogenic substrates for the detection of β-glucuronidase activity </w:t>
      </w:r>
      <w:r>
        <w:rPr>
          <w:sz w:val="24"/>
          <w:szCs w:val="24"/>
          <w:lang w:val="en-GB"/>
        </w:rPr>
        <w:fldChar w:fldCharType="begin"/>
      </w:r>
      <w:r>
        <w:rPr>
          <w:sz w:val="24"/>
          <w:szCs w:val="24"/>
          <w:lang w:val="en-GB"/>
        </w:rPr>
        <w:instrText xml:space="preserve"> ADDIN ZOTERO_ITEM CSL_CITATION {"citationID":"7FLnd3xI","properties":{"unsorted":false,"formattedCitation":"(Olstadt et al., 2007)","plainCitation":"(Olstadt et al., 2007)","noteIndex":0},"citationItems":[{"id":29356,"uris":["http://zotero.org/users/19779089/items/UNVMFRWC"],"itemData":{"id":29356,"type":"article-journal","citation-key":"olstadt2007","container-title":"Journal of Water and Health","issue":"2","note":"citation-key: olstadt2007","page":"267–282","title":"A comparison of ten USEPA approved total coliform/&lt;span class=\"nocase\"&gt;E. coli&lt;/span&gt; tests","volume":"5","author":[{"family":"Olstadt","given":"J."},{"family":"Schauer","given":"J. J."},{"family":"Standridge","given":"J."},{"family":"Kluender","given":"S."}],"issued":{"date-parts":[["2007"]]}}}],"schema":"https://github.com/citation-style-language/schema/raw/master/csl-citation.json"} </w:instrText>
      </w:r>
      <w:r>
        <w:rPr>
          <w:sz w:val="24"/>
          <w:szCs w:val="24"/>
          <w:lang w:val="en-GB"/>
        </w:rPr>
        <w:fldChar w:fldCharType="separate"/>
      </w:r>
      <w:r>
        <w:rPr>
          <w:sz w:val="24"/>
          <w:lang w:val="en-GB"/>
        </w:rPr>
        <w:t>(Olstadt et al., 2007)</w:t>
      </w:r>
      <w:r>
        <w:rPr>
          <w:sz w:val="24"/>
          <w:szCs w:val="24"/>
          <w:lang w:val="en-GB"/>
        </w:rPr>
        <w:fldChar w:fldCharType="end"/>
      </w:r>
      <w:r>
        <w:rPr>
          <w:sz w:val="24"/>
          <w:szCs w:val="24"/>
          <w:lang w:val="en-GB"/>
        </w:rPr>
        <w:t xml:space="preserve">. Although these systems are analytically robust, their dependence on UV illumination for result interpretation introduces additional equipment requirements, maintenance needs, and practical constraints in routine laboratory use. By contrast, chromogenic substrates based on indoxyl derivatives, such as 5-bromo-4-chloro-3-indolyl-β-D-glucuronide (X-Gluc), generate a visible blue-green precipitate under ambient light following hydrolysis by β-glucuronidase, thus offering an attractive alternative to fluorogenic detection </w:t>
      </w:r>
      <w:r>
        <w:rPr>
          <w:sz w:val="24"/>
          <w:szCs w:val="24"/>
          <w:lang w:val="en-GB"/>
        </w:rPr>
        <w:fldChar w:fldCharType="begin"/>
      </w:r>
      <w:r>
        <w:rPr>
          <w:sz w:val="24"/>
          <w:szCs w:val="24"/>
          <w:lang w:val="en-GB"/>
        </w:rPr>
        <w:instrText xml:space="preserve"> ADDIN ZOTERO_ITEM CSL_CITATION {"citationID":"bqrUDpPR","properties":{"unsorted":false,"formattedCitation":"(Blackburn et al., 2023; Fricker et al., 1997; Manafi, 2000; Olstadt et al., 2007)","plainCitation":"(Blackburn et al., 2023; Fricker et al., 1997; Manafi, 2000; Olstadt et al., 2007)","noteIndex":0},"citationItems":[{"id":19491,"uris":["http://zotero.org/users/19779089/items/SJT7CZDW"],"itemData":{"id":19491,"type":"article-journal","abstract":"BACKGROUND: The AquaCHROM™ ECC method from CHROMagar is intended for the detection and enumeration of Escherichia coli and coliform bacteria in 100 mL water samples after 18-24 h of incubation at 35-37°C. OBJECTIVE: To validate the AquaCHROM ECC method for qualitative and quantitative detection of E. coli and coliforms with different water matrixes. METHODS: Inclusivity/exclusivity studies were conducted. AquaCHROM ECC was compared to U.S. cultural reference methods in unpaired matrix studies for detection of E. coli and coliforms in tap water, well water, lake water, and bottled water, and for enumeration in tap water, well water, and lake water. Three production lots of AquaCHROM ECC were tested for product consistency and stability. Variations in incubation time and temperature were evaluated in robustness testing. RESULTS: Inclusivity/exclusivity results demonstrated expected performance with the exception of three strains of Salmonella enterica, two species of Shigella, and one strain of Aeromonas, which turned the media blue or yellow. Results from the matrix studies demonstrated that AquaCHROM ECC and the reference methods are not statistically different for detection of E. coli and coliforms and statistically equivalent for enumeration of E. coli and coliforms. The AquaCHROM ECC powder production was proven to be consistent with a 24-month shelf life. Variation in temperature did not affect the method performance. Shortening the incubation time is not recommended. CONCLUSION: AquaCHROM ECC is an effective method for the detection and enumeration of E. coli and coliforms for the water matrixes evaluated. HIGHLIGHTS: The AquaCHROM ECC method is a quick, one-step method for the recovery and enumeration of E. coli and coliforms in 100 mL water samples. It is a non-agar-based chromogenic medium which provides a clear result without the use of a UV lamp.","citation-key":"blackburnValidationAquaCHROMECC2023","container-title":"Journal of AOAC International","DOI":"10.1093/jaoacint/qsac120","ISSN":"19447922","issue":"3","note":"citation-key: blackburnValidationAquaCHROMECC2023","page":"678–689","PMID":"36222550","publisher":"NLM (Medline)","title":"Validation of the AquaCHROM™ ECC for the Detection and Enumeration of Coliforms and Escherichia coli in Water Samples: AOAC Performance Tested MethodSM 072202","volume":"106","author":[{"family":"Blackburn","given":"Jonathan"},{"family":"Deterding","given":"Andrew"},{"family":"Thompson","given":"Wesley"},{"family":"Benzinger","given":"M. Joseph"},{"family":"Bastin","given":"Benjamin"},{"family":"Evrard","given":"Julie"},{"family":"Wentrup","given":"Cecilia"},{"family":"Michon","given":"Christophe"},{"family":"Cruz Ramos","given":"Hugo"}],"issued":{"date-parts":[["2023",5]]}}},{"id":29339,"uris":["http://zotero.org/users/19779089/items/NGKH3QQA"],"itemData":{"id":29339,"type":"article-journal","citation-key":"fricker1997","container-title":"Journal of the American Water Works Association","note":"citation-key: fricker1997","page":"131–136","title":"Using IDEXX Colilert and Quantitray for the simultaneous detection and enumeration of total coliforms and &lt;span class=\"nocase\"&gt;E. coli&lt;/span&gt;","volume":"89","author":[{"family":"Fricker","given":"E. J."},{"family":"Iliffe","given":"M."},{"family":"Fricker","given":"C. R."}],"issued":{"date-parts":[["1997"]]}}},{"id":2256,"uris":["http://zotero.org/users/19779089/items/FTMIWV5B"],"itemData":{"id":2256,"type":"article-journal","abstract":"This review describes some recent developments in chromogenic and fluorogenic culture media in microbiological diagnostic. The detection of beta-D-glucuronidase (GUD) activity for enumeration of Escherichia coli is well known. E. coli O157:H7 strains are usually GUD-negative and do not ferment sorbitol. These characteristics are used in selective media for these organisms and new chromogenic media are available. Some of the new chromogenic media make the Salmonella diagnostic easier and faster. The use of chromogenic and fluorogenic substrates for detection of beta-D-glucosidase (beta-GLU) activity to differentiate enterococci has received considerable attention and new media are described. Rapid detection of Clostridium perfringens, Listeria monocytogenes, Bacillus cereus and Staphylococcus aureus are other application of enzyme detection methods in food and water microbiology","citation-key":"manafiNewDevelopmentsChromogenic2000","container-title":"INTERNATIONAL JOURNAL OF FOOD MICROBIOLOGY","DOI":"10.1016/S0168-1605(00)00312-3","issue":"2-3","note":"citation-key: manafiNewDevelopmentsChromogenic2000","page":"205-218","publisher-place":"Hygiene Institute, University of Vienna, Kinderspitalgasse 15, A-1095, Vienna, Austria","title":"New developments in chromogenic and fluorogenic culture media","volume":"60","author":[{"family":"Manafi","given":"M"}],"issued":{"date-parts":[["2000",9,25]]}}},{"id":29356,"uris":["http://zotero.org/users/19779089/items/UNVMFRWC"],"itemData":{"id":29356,"type":"article-journal","citation-key":"olstadt2007","container-title":"Journal of Water and Health","issue":"2","note":"citation-key: olstadt2007","page":"267–282","title":"A comparison of ten USEPA approved total coliform/&lt;span class=\"nocase\"&gt;E. coli&lt;/span&gt; tests","volume":"5","author":[{"family":"Olstadt","given":"J."},{"family":"Schauer","given":"J. J."},{"family":"Standridge","given":"J."},{"family":"Kluender","given":"S."}],"issued":{"date-parts":[["2007"]]}}}],"schema":"https://github.com/citation-style-language/schema/raw/master/csl-citation.json"} </w:instrText>
      </w:r>
      <w:r>
        <w:rPr>
          <w:sz w:val="24"/>
          <w:szCs w:val="24"/>
          <w:lang w:val="en-GB"/>
        </w:rPr>
        <w:fldChar w:fldCharType="separate"/>
      </w:r>
      <w:r>
        <w:rPr>
          <w:sz w:val="24"/>
          <w:lang w:val="en-GB"/>
        </w:rPr>
        <w:t>(Blackburn et al., 2023; Fricker et al., 1997; Manafi, 2000; Olstadt et al., 2007)</w:t>
      </w:r>
      <w:r>
        <w:rPr>
          <w:sz w:val="24"/>
          <w:szCs w:val="24"/>
          <w:lang w:val="en-GB"/>
        </w:rPr>
        <w:fldChar w:fldCharType="end"/>
      </w:r>
      <w:r>
        <w:rPr>
          <w:sz w:val="24"/>
          <w:szCs w:val="24"/>
          <w:lang w:val="en-GB"/>
        </w:rPr>
        <w:t xml:space="preserve">. This principle has already been applied successfully in both solid media and liquid MPN formats. In particular, the AquaCHROM ECC method demonstrated that a non-agar-based chromogenic medium can provide detection and enumeration of coliforms and </w:t>
      </w:r>
      <w:r>
        <w:rPr>
          <w:i/>
          <w:iCs/>
          <w:sz w:val="24"/>
          <w:szCs w:val="24"/>
          <w:lang w:val="en-GB"/>
        </w:rPr>
        <w:t>E. coli</w:t>
      </w:r>
      <w:r>
        <w:rPr>
          <w:sz w:val="24"/>
          <w:szCs w:val="24"/>
          <w:lang w:val="en-GB"/>
        </w:rPr>
        <w:t xml:space="preserve"> in 100 mL water samples without UV-based reading, thereby representing an important precedent in the development of practical chromogenic alternatives for routine water analysis </w:t>
      </w:r>
      <w:r>
        <w:rPr>
          <w:sz w:val="24"/>
          <w:szCs w:val="24"/>
          <w:lang w:val="en-GB"/>
        </w:rPr>
        <w:fldChar w:fldCharType="begin"/>
      </w:r>
      <w:r>
        <w:rPr>
          <w:sz w:val="24"/>
          <w:szCs w:val="24"/>
          <w:lang w:val="en-GB"/>
        </w:rPr>
        <w:instrText xml:space="preserve"> ADDIN ZOTERO_ITEM CSL_CITATION {"citationID":"iPsZ6Yky","properties":{"unsorted":false,"formattedCitation":"(Blackburn et al., 2023)","plainCitation":"(Blackburn et al., 2023)","noteIndex":0},"citationItems":[{"id":19491,"uris":["http://zotero.org/users/19779089/items/SJT7CZDW"],"itemData":{"id":19491,"type":"article-journal","abstract":"BACKGROUND: The AquaCHROM™ ECC method from CHROMagar is intended for the detection and enumeration of Escherichia coli and coliform bacteria in 100 mL water samples after 18-24 h of incubation at 35-37°C. OBJECTIVE: To validate the AquaCHROM ECC method for qualitative and quantitative detection of E. coli and coliforms with different water matrixes. METHODS: Inclusivity/exclusivity studies were conducted. AquaCHROM ECC was compared to U.S. cultural reference methods in unpaired matrix studies for detection of E. coli and coliforms in tap water, well water, lake water, and bottled water, and for enumeration in tap water, well water, and lake water. Three production lots of AquaCHROM ECC were tested for product consistency and stability. Variations in incubation time and temperature were evaluated in robustness testing. RESULTS: Inclusivity/exclusivity results demonstrated expected performance with the exception of three strains of Salmonella enterica, two species of Shigella, and one strain of Aeromonas, which turned the media blue or yellow. Results from the matrix studies demonstrated that AquaCHROM ECC and the reference methods are not statistically different for detection of E. coli and coliforms and statistically equivalent for enumeration of E. coli and coliforms. The AquaCHROM ECC powder production was proven to be consistent with a 24-month shelf life. Variation in temperature did not affect the method performance. Shortening the incubation time is not recommended. CONCLUSION: AquaCHROM ECC is an effective method for the detection and enumeration of E. coli and coliforms for the water matrixes evaluated. HIGHLIGHTS: The AquaCHROM ECC method is a quick, one-step method for the recovery and enumeration of E. coli and coliforms in 100 mL water samples. It is a non-agar-based chromogenic medium which provides a clear result without the use of a UV lamp.","citation-key":"blackburnValidationAquaCHROMECC2023","container-title":"Journal of AOAC International","DOI":"10.1093/jaoacint/qsac120","ISSN":"19447922","issue":"3","note":"citation-key: blackburnValidationAquaCHROMECC2023","page":"678–689","PMID":"36222550","publisher":"NLM (Medline)","title":"Validation of the AquaCHROM™ ECC for the Detection and Enumeration of Coliforms and Escherichia coli in Water Samples: AOAC Performance Tested MethodSM 072202","volume":"106","author":[{"family":"Blackburn","given":"Jonathan"},{"family":"Deterding","given":"Andrew"},{"family":"Thompson","given":"Wesley"},{"family":"Benzinger","given":"M. Joseph"},{"family":"Bastin","given":"Benjamin"},{"family":"Evrard","given":"Julie"},{"family":"Wentrup","given":"Cecilia"},{"family":"Michon","given":"Christophe"},{"family":"Cruz Ramos","given":"Hugo"}],"issued":{"date-parts":[["2023",5]]}}}],"schema":"https://github.com/citation-style-language/schema/raw/master/csl-citation.json"} </w:instrText>
      </w:r>
      <w:r>
        <w:rPr>
          <w:sz w:val="24"/>
          <w:szCs w:val="24"/>
          <w:lang w:val="en-GB"/>
        </w:rPr>
        <w:fldChar w:fldCharType="separate"/>
      </w:r>
      <w:r>
        <w:rPr>
          <w:sz w:val="24"/>
          <w:lang w:val="en-GB"/>
        </w:rPr>
        <w:t>(Blackburn et al., 2023)</w:t>
      </w:r>
      <w:r>
        <w:rPr>
          <w:sz w:val="24"/>
          <w:szCs w:val="24"/>
          <w:lang w:val="en-GB"/>
        </w:rPr>
        <w:fldChar w:fldCharType="end"/>
      </w:r>
      <w:r>
        <w:rPr>
          <w:sz w:val="24"/>
          <w:szCs w:val="24"/>
          <w:lang w:val="en-GB"/>
        </w:rPr>
        <w:t xml:space="preserve">. However, there remains scope for formats that combine </w:t>
      </w:r>
      <w:r>
        <w:rPr>
          <w:sz w:val="24"/>
          <w:szCs w:val="24"/>
          <w:lang w:val="en-GB"/>
        </w:rPr>
        <w:lastRenderedPageBreak/>
        <w:t>chromogenic detection with greater operational simplicity, closed-system handling, and direct compatibility with the ISO 9308-2 analytical workflow.</w:t>
      </w:r>
    </w:p>
    <w:p w14:paraId="411A2866" w14:textId="7161755C" w:rsidR="00404944" w:rsidRPr="007E4EDA" w:rsidRDefault="006C35A2" w:rsidP="006C35A2">
      <w:pPr>
        <w:spacing w:after="80" w:line="360" w:lineRule="auto"/>
        <w:rPr>
          <w:sz w:val="24"/>
          <w:szCs w:val="24"/>
          <w:lang w:val="en-GB"/>
        </w:rPr>
      </w:pPr>
      <w:r>
        <w:rPr>
          <w:sz w:val="24"/>
          <w:szCs w:val="24"/>
          <w:lang w:val="en-GB"/>
        </w:rPr>
        <w:t>Another important aspect to consider in procedures based on the Most Probable Number (MPN) approach is the intrinsically statistical nature of the method. Unlike direct counting techniques, the MPN method estimates the concentration of microorganisms in a sample from the distribution of positive and negative growth responses obtained after incubation in multiple analytical compartments (wells) of defined volumes. The final concentration is calculated by comparing the observed pattern of positive wells with standardized probability tables or mathematical algorithms. Consequently, the estimated MPN value is strongly dependent on the nominal volume assigned to each analytical well. Even small differences in well volumes may lead to variations in the calculated MPN, despite identical patterns of positive and negative wells. This effect becomes particularly relevant at high microbial concentrations, where a large proportion of wells are positive and the statistical calculation becomes increasingly sensitive to minor variations in compartment volume. Under these conditions, relatively small differences in the assumed analytical volumes may produce noticeable differences in the estimated MPN values, even when the observed growth distribution remains unchanged</w:t>
      </w:r>
      <w:r w:rsidR="002F41E8">
        <w:rPr>
          <w:sz w:val="24"/>
          <w:szCs w:val="24"/>
          <w:lang w:val="en-GB"/>
        </w:rPr>
        <w:t xml:space="preserve"> </w:t>
      </w:r>
      <w:r w:rsidR="002170CE">
        <w:rPr>
          <w:sz w:val="24"/>
          <w:szCs w:val="24"/>
          <w:lang w:val="en-GB"/>
        </w:rPr>
        <w:fldChar w:fldCharType="begin"/>
      </w:r>
      <w:r w:rsidR="002170CE">
        <w:rPr>
          <w:sz w:val="24"/>
          <w:szCs w:val="24"/>
          <w:lang w:val="en-GB"/>
        </w:rPr>
        <w:instrText xml:space="preserve"> ADDIN ZOTERO_ITEM CSL_CITATION {"citationID":"QQEWa3LU","properties":{"unsorted":false,"formattedCitation":"(McBride, 2003)","plainCitation":"(McBride, 2003)","noteIndex":0},"citationItems":[{"id":29353,"uris":["http://zotero.org/users/19779089/items/33QW3LBW"],"itemData":{"id":29353,"type":"report","citation-key":"mcbride2003","note":"citation-key: mcbride2003","number":"Technical Report 121","page":"62","publisher":"NIWA","title":"Preparing exact Most Probable Number (MPN) tables using occupancy theory, and accompanying measures of uncertainty","author":[{"family":"McBride","given":"G. B."}],"issued":{"date-parts":[["2003"]]}}}],"schema":"https://github.com/citation-style-language/schema/raw/master/csl-citation.json"} </w:instrText>
      </w:r>
      <w:r w:rsidR="002170CE">
        <w:rPr>
          <w:sz w:val="24"/>
          <w:szCs w:val="24"/>
          <w:lang w:val="en-GB"/>
        </w:rPr>
        <w:fldChar w:fldCharType="separate"/>
      </w:r>
      <w:r w:rsidR="002170CE" w:rsidRPr="002170CE">
        <w:rPr>
          <w:sz w:val="24"/>
          <w:lang w:val="en-GB"/>
        </w:rPr>
        <w:t>(McBride, 2003)</w:t>
      </w:r>
      <w:r w:rsidR="002170CE">
        <w:rPr>
          <w:sz w:val="24"/>
          <w:szCs w:val="24"/>
          <w:lang w:val="en-GB"/>
        </w:rPr>
        <w:fldChar w:fldCharType="end"/>
      </w:r>
      <w:r w:rsidR="002170CE">
        <w:rPr>
          <w:sz w:val="24"/>
          <w:szCs w:val="24"/>
          <w:lang w:val="en-GB"/>
        </w:rPr>
        <w:t>.</w:t>
      </w:r>
    </w:p>
    <w:p w14:paraId="5C7CA11C" w14:textId="59297481" w:rsidR="0054380A" w:rsidRPr="007E4EDA" w:rsidRDefault="007D65DA" w:rsidP="00E7232A">
      <w:pPr>
        <w:spacing w:after="80" w:line="360" w:lineRule="auto"/>
        <w:rPr>
          <w:sz w:val="24"/>
          <w:szCs w:val="24"/>
          <w:lang w:val="en-GB"/>
        </w:rPr>
      </w:pPr>
      <w:r>
        <w:rPr>
          <w:sz w:val="24"/>
          <w:szCs w:val="24"/>
          <w:lang w:val="en-GB"/>
        </w:rPr>
        <w:t xml:space="preserve">Building on previous experience in rapid viral indicator detection </w:t>
      </w:r>
      <w:r>
        <w:rPr>
          <w:sz w:val="24"/>
          <w:szCs w:val="24"/>
          <w:lang w:val="en-GB"/>
        </w:rPr>
        <w:fldChar w:fldCharType="begin"/>
      </w:r>
      <w:r>
        <w:rPr>
          <w:sz w:val="24"/>
          <w:szCs w:val="24"/>
          <w:lang w:val="en-GB"/>
        </w:rPr>
        <w:instrText xml:space="preserve"> ADDIN ZOTERO_ITEM CSL_CITATION {"citationID":"AqV2vcwC","properties":{"unsorted":false,"formattedCitation":"(Pascual-Benito et al., 2024)","plainCitation":"(Pascual-Benito et al., 2024)","noteIndex":0},"citationItems":[{"id":29357,"uris":["http://zotero.org/users/19779089/items/JJI46A5Z"],"itemData":{"id":29357,"type":"article-journal","citation-key":"pascualbenito2024","container-title":"Science of the Total Environment","DOI":"10.1016/j.scitotenv.2024.177500","note":"citation-key: pascualbenito2024","page":"177500","title":"Efficient quantification of somatic coliphages in water: Development and validation of the Enumera®Rapid kit","volume":"957","author":[{"family":"Pascual-Benito","given":"M."},{"family":"Méndez","given":"J."},{"family":"Ramos-Barbero","given":"M. D."},{"family":"Jorba-Plassa","given":"A."},{"family":"Martín-Díaz","given":"J."},{"family":"Blanch","given":"A. R."}],"issued":{"date-parts":[["2024"]]}}}],"schema":"https://github.com/citation-style-language/schema/raw/master/csl-citation.json"} </w:instrText>
      </w:r>
      <w:r>
        <w:rPr>
          <w:sz w:val="24"/>
          <w:szCs w:val="24"/>
          <w:lang w:val="en-GB"/>
        </w:rPr>
        <w:fldChar w:fldCharType="separate"/>
      </w:r>
      <w:r>
        <w:rPr>
          <w:sz w:val="24"/>
          <w:szCs w:val="24"/>
          <w:lang w:val="en-GB"/>
        </w:rPr>
        <w:t>(Pascual-Benito et al., 2024)</w:t>
      </w:r>
      <w:r>
        <w:rPr>
          <w:sz w:val="24"/>
          <w:szCs w:val="24"/>
          <w:lang w:val="en-GB"/>
        </w:rPr>
        <w:fldChar w:fldCharType="end"/>
      </w:r>
      <w:r>
        <w:rPr>
          <w:sz w:val="24"/>
          <w:szCs w:val="24"/>
          <w:lang w:val="en-GB"/>
        </w:rPr>
        <w:t xml:space="preserve">, the ENUMERA®-Coli100 method for </w:t>
      </w:r>
      <w:r>
        <w:rPr>
          <w:i/>
          <w:iCs/>
          <w:sz w:val="24"/>
          <w:szCs w:val="24"/>
          <w:lang w:val="en-GB"/>
        </w:rPr>
        <w:t>E. coli</w:t>
      </w:r>
      <w:r>
        <w:rPr>
          <w:sz w:val="24"/>
          <w:szCs w:val="24"/>
          <w:lang w:val="en-GB"/>
        </w:rPr>
        <w:t xml:space="preserve"> and Total Coliforms in 100 mL was developed as a chromogenic liquid MPN method aligned with the workflow described in ISO 9308-2. The method incorporates a novel liquid culture medium (Aquacoli), in which β-galactosidase activity generates a yellow colour indicative of total coliforms, while β-glucuronidase activity produces a visible green colour specific for </w:t>
      </w:r>
      <w:r>
        <w:rPr>
          <w:i/>
          <w:iCs/>
          <w:sz w:val="24"/>
          <w:szCs w:val="24"/>
          <w:lang w:val="en-GB"/>
        </w:rPr>
        <w:t>E. coli</w:t>
      </w:r>
      <w:r>
        <w:rPr>
          <w:sz w:val="24"/>
          <w:szCs w:val="24"/>
          <w:lang w:val="en-GB"/>
        </w:rPr>
        <w:t xml:space="preserve"> under ambient light conditions, thereby eliminating the need for UV-based result interpretation. The system also integrates a closed reagent-in-cap device that enables aseptic resuspension of the dehydrated medium directly inside the sample bottle, simplifying handling procedures and minimizing sample manipulation. Quantification is performed using a proprietary 95-well ENUMERA® tray </w:t>
      </w:r>
      <w:r>
        <w:rPr>
          <w:sz w:val="24"/>
          <w:szCs w:val="24"/>
          <w:lang w:val="en-GB"/>
        </w:rPr>
        <w:fldChar w:fldCharType="begin"/>
      </w:r>
      <w:r>
        <w:rPr>
          <w:sz w:val="24"/>
          <w:szCs w:val="24"/>
          <w:lang w:val="en-GB"/>
        </w:rPr>
        <w:instrText xml:space="preserve"> ADDIN ZOTERO_ITEM CSL_CITATION {"citationID":"TXYUJD7F","properties":{"unsorted":false,"formattedCitation":"(Pascual-Benito et al., 2024)","plainCitation":"(Pascual-Benito et al., 2024)","noteIndex":0},"citationItems":[{"id":29357,"uris":["http://zotero.org/users/19779089/items/JJI46A5Z"],"itemData":{"id":29357,"type":"article-journal","citation-key":"pascualbenito2024","container-title":"Science of the Total Environment","DOI":"10.1016/j.scitotenv.2024.177500","note":"citation-key: pascualbenito2024","page":"177500","title":"Efficient quantification of somatic coliphages in water: Development and validation of the Enumera®Rapid kit","volume":"957","author":[{"family":"Pascual-Benito","given":"M."},{"family":"Méndez","given":"J."},{"family":"Ramos-Barbero","given":"M. D."},{"family":"Jorba-Plassa","given":"A."},{"family":"Martín-Díaz","given":"J."},{"family":"Blanch","given":"A. R."}],"issued":{"date-parts":[["2024"]]}}}],"schema":"https://github.com/citation-style-language/schema/raw/master/csl-citation.json"} </w:instrText>
      </w:r>
      <w:r>
        <w:rPr>
          <w:sz w:val="24"/>
          <w:szCs w:val="24"/>
          <w:lang w:val="en-GB"/>
        </w:rPr>
        <w:fldChar w:fldCharType="separate"/>
      </w:r>
      <w:r>
        <w:rPr>
          <w:sz w:val="24"/>
          <w:szCs w:val="24"/>
          <w:lang w:val="en-GB"/>
        </w:rPr>
        <w:t>(Pascual-Benito et al., 2024)</w:t>
      </w:r>
      <w:r>
        <w:rPr>
          <w:sz w:val="24"/>
          <w:szCs w:val="24"/>
          <w:lang w:val="en-GB"/>
        </w:rPr>
        <w:fldChar w:fldCharType="end"/>
      </w:r>
      <w:r>
        <w:rPr>
          <w:sz w:val="24"/>
          <w:szCs w:val="24"/>
          <w:lang w:val="en-GB"/>
        </w:rPr>
        <w:t xml:space="preserve">, designed to provide a broad analytical working range for 100 mL samples. The tray geometry and corresponding MPN table were specifically designed together to ensure internal consistency between the physical configuration and the statistical estimation model used for enumeration. The aim of the present study was to validate the equivalence of ENUMERA®-Coli100 method as an alternative procedure to the ISO 9308-2 reference method by evaluating its sensitivity, selectivity, specificity, accuracy, </w:t>
      </w:r>
      <w:r>
        <w:rPr>
          <w:sz w:val="24"/>
          <w:szCs w:val="24"/>
          <w:lang w:val="en-GB"/>
        </w:rPr>
        <w:lastRenderedPageBreak/>
        <w:t xml:space="preserve">linearity, and limits of detection and quantification across five ecologically and analytically distinct water matrices. Method performance was assessed in accordance with the principles and requirements established in ISO 16140-2 </w:t>
      </w:r>
      <w:r>
        <w:rPr>
          <w:sz w:val="24"/>
          <w:szCs w:val="24"/>
          <w:lang w:val="en-GB"/>
        </w:rPr>
        <w:fldChar w:fldCharType="begin"/>
      </w:r>
      <w:r>
        <w:rPr>
          <w:sz w:val="24"/>
          <w:szCs w:val="24"/>
          <w:lang w:val="en-GB"/>
        </w:rPr>
        <w:instrText xml:space="preserve"> ADDIN ZOTERO_ITEM CSL_CITATION {"citationID":"GWm1lNzz","properties":{"unsorted":false,"formattedCitation":"(International Organization for Standardization, 2016)","plainCitation":"(International Organization for Standardization, 2016)","noteIndex":0},"citationItems":[{"id":29348,"uris":["http://zotero.org/users/19779089/items/2U4JENBK"],"itemData":{"id":29348,"type":"report","citation-key":"iso16140-2-2016","note":"citation-key: iso16140-2-2016","publisher":"International Organization for Standardization","publisher-place":"Geneva, Switzerland","title":"ISO 16140-2:2016. Microbiology of the food chain — Method validation — Part 2: Protocol for the validation of alternative (proprietary) methods against a reference method","author":[{"literal":"International Organization for Standardization"}],"issued":{"date-parts":[["2016"]]}}}],"schema":"https://github.com/citation-style-language/schema/raw/master/csl-citation.json"} </w:instrText>
      </w:r>
      <w:r>
        <w:rPr>
          <w:sz w:val="24"/>
          <w:szCs w:val="24"/>
          <w:lang w:val="en-GB"/>
        </w:rPr>
        <w:fldChar w:fldCharType="separate"/>
      </w:r>
      <w:r>
        <w:rPr>
          <w:sz w:val="24"/>
          <w:szCs w:val="24"/>
          <w:lang w:val="en-GB"/>
        </w:rPr>
        <w:t>(International Organization for Standardization, 2016)</w:t>
      </w:r>
      <w:r>
        <w:rPr>
          <w:sz w:val="24"/>
          <w:szCs w:val="24"/>
          <w:lang w:val="en-GB"/>
        </w:rPr>
        <w:fldChar w:fldCharType="end"/>
      </w:r>
      <w:r>
        <w:rPr>
          <w:sz w:val="24"/>
          <w:szCs w:val="24"/>
          <w:lang w:val="en-GB"/>
        </w:rPr>
        <w:t xml:space="preserve"> and ISO 13843 </w:t>
      </w:r>
      <w:r>
        <w:rPr>
          <w:sz w:val="24"/>
          <w:szCs w:val="24"/>
          <w:lang w:val="en-GB"/>
        </w:rPr>
        <w:fldChar w:fldCharType="begin"/>
      </w:r>
      <w:r>
        <w:rPr>
          <w:sz w:val="24"/>
          <w:szCs w:val="24"/>
          <w:lang w:val="en-GB"/>
        </w:rPr>
        <w:instrText xml:space="preserve"> ADDIN ZOTERO_ITEM CSL_CITATION {"citationID":"1Ciz3Lwl","properties":{"unsorted":false,"formattedCitation":"(International Organization for Standardization, 2017)","plainCitation":"(International Organization for Standardization, 2017)","noteIndex":0},"citationItems":[{"id":29349,"uris":["http://zotero.org/users/19779089/items/LN5Q7FKZ"],"itemData":{"id":29349,"type":"report","citation-key":"iso13843-2017","note":"citation-key: iso13843-2017","publisher":"International Organization for Standardization","publisher-place":"Geneva, Switzerland","title":"ISO 13843:2017. Water quality — Requirements for establishing performance characteristics of quantitative microbiological methods","author":[{"literal":"International Organization for Standardization"}],"issued":{"date-parts":[["2017"]]}}}],"schema":"https://github.com/citation-style-language/schema/raw/master/csl-citation.json"} </w:instrText>
      </w:r>
      <w:r>
        <w:rPr>
          <w:sz w:val="24"/>
          <w:szCs w:val="24"/>
          <w:lang w:val="en-GB"/>
        </w:rPr>
        <w:fldChar w:fldCharType="separate"/>
      </w:r>
      <w:r>
        <w:rPr>
          <w:sz w:val="24"/>
          <w:szCs w:val="24"/>
          <w:lang w:val="en-GB"/>
        </w:rPr>
        <w:t>(International Organization for Standardization, 2017)</w:t>
      </w:r>
      <w:r>
        <w:rPr>
          <w:sz w:val="24"/>
          <w:szCs w:val="24"/>
          <w:lang w:val="en-GB"/>
        </w:rPr>
        <w:fldChar w:fldCharType="end"/>
      </w:r>
      <w:r>
        <w:rPr>
          <w:sz w:val="24"/>
          <w:szCs w:val="24"/>
          <w:lang w:val="en-GB"/>
        </w:rPr>
        <w:t>.</w:t>
      </w:r>
    </w:p>
    <w:p w14:paraId="014493E6" w14:textId="77777777" w:rsidR="007D65DA" w:rsidRPr="007E4EDA" w:rsidRDefault="007D65DA" w:rsidP="00E7232A">
      <w:pPr>
        <w:spacing w:after="80" w:line="360" w:lineRule="auto"/>
        <w:rPr>
          <w:sz w:val="24"/>
          <w:szCs w:val="24"/>
          <w:lang w:val="en-GB"/>
        </w:rPr>
      </w:pPr>
    </w:p>
    <w:p w14:paraId="3CF83B9D" w14:textId="77777777" w:rsidR="007630FE" w:rsidRPr="007E4EDA" w:rsidRDefault="00C57A2D" w:rsidP="00E7232A">
      <w:pPr>
        <w:pStyle w:val="Ttol1"/>
        <w:spacing w:before="240" w:after="120" w:line="360" w:lineRule="auto"/>
        <w:rPr>
          <w:lang w:val="en-GB"/>
        </w:rPr>
      </w:pPr>
      <w:r>
        <w:rPr>
          <w:lang w:val="en-GB"/>
        </w:rPr>
        <w:t>2. Materials and Methods</w:t>
      </w:r>
    </w:p>
    <w:p w14:paraId="1A13B979" w14:textId="77777777" w:rsidR="007630FE" w:rsidRPr="007E4EDA" w:rsidRDefault="00C57A2D" w:rsidP="00E7232A">
      <w:pPr>
        <w:pStyle w:val="Ttol2"/>
        <w:spacing w:line="360" w:lineRule="auto"/>
        <w:rPr>
          <w:sz w:val="24"/>
          <w:szCs w:val="24"/>
          <w:lang w:val="en-GB"/>
        </w:rPr>
      </w:pPr>
      <w:r>
        <w:rPr>
          <w:sz w:val="24"/>
          <w:szCs w:val="24"/>
          <w:lang w:val="en-GB"/>
        </w:rPr>
        <w:t>2.1. Water matrices and sample preparation</w:t>
      </w:r>
    </w:p>
    <w:p w14:paraId="5FA16591" w14:textId="68BAFCB9" w:rsidR="00670DAA" w:rsidRPr="007E4EDA" w:rsidRDefault="00670DAA" w:rsidP="00670DAA">
      <w:pPr>
        <w:spacing w:after="80" w:line="360" w:lineRule="auto"/>
        <w:rPr>
          <w:sz w:val="24"/>
          <w:szCs w:val="24"/>
          <w:lang w:val="en-GB"/>
        </w:rPr>
      </w:pPr>
      <w:r>
        <w:rPr>
          <w:sz w:val="24"/>
          <w:szCs w:val="24"/>
          <w:lang w:val="en-GB"/>
        </w:rPr>
        <w:t>Five water matrices were included in the study: drinking water, surface water, reclaimed water, wastewater, and seawater. Drinking water consisted of bottled mineral water purchased from a local retailer to avoid interference from residual chlorine. Surface water was collected from the lower course of the Llobregat River (Catalonia, Spain). Reclaimed water and wastewater were collected after tertiary and secondary treatment, respectively, from a municipal wastewater treatment plant serving approximately two million inhabitant-equivalents in the Barcelona Metropolitan Area. Seawater was collected from two beaches located in the same metropolitan area. River water, reclaimed water, and wastewater samples were collected in sterile 1 L polyethylene containers, transported under refrigeration, and analysed within 24 h of collection.</w:t>
      </w:r>
    </w:p>
    <w:p w14:paraId="4FD8F2AC" w14:textId="64977E66" w:rsidR="00670DAA" w:rsidRPr="007E4EDA" w:rsidRDefault="00670DAA" w:rsidP="00E7232A">
      <w:pPr>
        <w:spacing w:after="80" w:line="360" w:lineRule="auto"/>
        <w:rPr>
          <w:sz w:val="24"/>
          <w:szCs w:val="24"/>
          <w:lang w:val="en-GB"/>
        </w:rPr>
      </w:pPr>
      <w:r>
        <w:rPr>
          <w:sz w:val="24"/>
          <w:szCs w:val="24"/>
          <w:lang w:val="en-GB"/>
        </w:rPr>
        <w:t>A total of 120 water samples were analysed, corresponding to 24 samples for each water matrix. Matrices with naturally occurring coliform bacteria were diluted with sterile water from the same source, whereas matrices without detectable coliforms were spiked with secondary-treated wastewater. For each experimental unit, 500 mL of sample were prepared, homogenised by magnetic stirring for 10 min, and divided into four 100 mL aliquots. Two aliquots were analysed using the reference method (ISO 9308-2), and the remaining two were analysed using the ENUMERA®-Coli100 kit. Seawater samples were diluted 1:10 in sterile distilled water prior to analysis, in accordance with ISO 9308-2, to minimise the inhibitory effect of salinity on bacterial growth.</w:t>
      </w:r>
    </w:p>
    <w:p w14:paraId="2C9E3AA7" w14:textId="77777777" w:rsidR="007630FE" w:rsidRPr="007E4EDA" w:rsidRDefault="00C57A2D" w:rsidP="00E7232A">
      <w:pPr>
        <w:pStyle w:val="Ttol2"/>
        <w:spacing w:line="360" w:lineRule="auto"/>
        <w:rPr>
          <w:sz w:val="24"/>
          <w:szCs w:val="24"/>
          <w:lang w:val="en-GB"/>
        </w:rPr>
      </w:pPr>
      <w:r>
        <w:rPr>
          <w:sz w:val="24"/>
          <w:szCs w:val="24"/>
          <w:lang w:val="en-GB"/>
        </w:rPr>
        <w:t>2.2. Reference method: ISO 9308-2</w:t>
      </w:r>
    </w:p>
    <w:p w14:paraId="33EB9106" w14:textId="50645206" w:rsidR="007630FE" w:rsidRPr="007E4EDA" w:rsidRDefault="00B80DF6" w:rsidP="00B01E19">
      <w:pPr>
        <w:spacing w:after="120" w:line="360" w:lineRule="auto"/>
        <w:jc w:val="both"/>
        <w:rPr>
          <w:sz w:val="24"/>
          <w:szCs w:val="24"/>
          <w:lang w:val="en-GB"/>
        </w:rPr>
      </w:pPr>
      <w:r>
        <w:rPr>
          <w:i/>
          <w:iCs/>
          <w:sz w:val="24"/>
          <w:szCs w:val="24"/>
          <w:lang w:val="en-GB"/>
        </w:rPr>
        <w:t>Escherichia coli</w:t>
      </w:r>
      <w:r>
        <w:rPr>
          <w:sz w:val="24"/>
          <w:szCs w:val="24"/>
          <w:lang w:val="en-GB"/>
        </w:rPr>
        <w:t xml:space="preserve"> and coliform bacteria were enumerated using the Colilert-18/Quanti-Tray system (IDEXX Laboratories, Westbrook, ME, USA), following the most probable number (MPN) procedure described in ISO 9308-2:2012. The assay is based on the presence of o-nitrophenyl-β-D-galactopyranoside (ONPG), used to detect coliform bacteria, and 4-</w:t>
      </w:r>
      <w:r>
        <w:rPr>
          <w:sz w:val="24"/>
          <w:szCs w:val="24"/>
          <w:lang w:val="en-GB"/>
        </w:rPr>
        <w:lastRenderedPageBreak/>
        <w:t xml:space="preserve">methylumbelliferyl-β-D-glucuronide (MUG), used to detect </w:t>
      </w:r>
      <w:r>
        <w:rPr>
          <w:i/>
          <w:iCs/>
          <w:sz w:val="24"/>
          <w:szCs w:val="24"/>
          <w:lang w:val="en-GB"/>
        </w:rPr>
        <w:t>E. coli</w:t>
      </w:r>
      <w:r>
        <w:rPr>
          <w:sz w:val="24"/>
          <w:szCs w:val="24"/>
          <w:lang w:val="en-GB"/>
        </w:rPr>
        <w:t xml:space="preserve">. Briefly, 100 mL of sample were mixed with the reconstituted medium and distributed into a 97-well Quanti-Tray consisting of one overflow well, 48 large wells, and 48 small wells, comprising one overflow well with a maximum volume of 2.08 mL, 48 large wells with a maximum volume of 1.88 mL, and 48 small wells with a maximum volume of 0.160 mL (McBride, 2003). Following incubation at 36 ± 2 °C for 18 ± 2 h, yellow wells were scored as positive for coliform bacteria, and wells exhibiting fluorescence under UV light (365 nm) were scored as positive for </w:t>
      </w:r>
      <w:r>
        <w:rPr>
          <w:i/>
          <w:iCs/>
          <w:sz w:val="24"/>
          <w:szCs w:val="24"/>
          <w:lang w:val="en-GB"/>
        </w:rPr>
        <w:t>E. coli</w:t>
      </w:r>
      <w:r>
        <w:rPr>
          <w:sz w:val="24"/>
          <w:szCs w:val="24"/>
          <w:lang w:val="en-GB"/>
        </w:rPr>
        <w:t>. Final results were expressed as MPN values according to the standard interpretation table provided by the manufacturer.</w:t>
      </w:r>
    </w:p>
    <w:p w14:paraId="6F276107" w14:textId="575F4C45" w:rsidR="007630FE" w:rsidRPr="007E4EDA" w:rsidRDefault="00C57A2D" w:rsidP="00E7232A">
      <w:pPr>
        <w:pStyle w:val="Ttol2"/>
        <w:spacing w:line="360" w:lineRule="auto"/>
        <w:rPr>
          <w:sz w:val="24"/>
          <w:szCs w:val="24"/>
          <w:lang w:val="en-GB"/>
        </w:rPr>
      </w:pPr>
      <w:r>
        <w:rPr>
          <w:sz w:val="24"/>
          <w:szCs w:val="24"/>
          <w:lang w:val="en-GB"/>
        </w:rPr>
        <w:t>2.3. Alternative method: ENUMERA®-Coli100 method</w:t>
      </w:r>
    </w:p>
    <w:p w14:paraId="2499B9FE" w14:textId="6F6194DC" w:rsidR="00A7047A" w:rsidRPr="007E4EDA" w:rsidRDefault="00A7047A" w:rsidP="00A7047A">
      <w:pPr>
        <w:spacing w:after="120" w:line="360" w:lineRule="auto"/>
        <w:jc w:val="both"/>
        <w:rPr>
          <w:sz w:val="24"/>
          <w:szCs w:val="24"/>
          <w:lang w:val="en-GB"/>
        </w:rPr>
      </w:pPr>
      <w:r>
        <w:rPr>
          <w:sz w:val="24"/>
          <w:szCs w:val="24"/>
          <w:lang w:val="en-GB"/>
        </w:rPr>
        <w:t xml:space="preserve">The ENUMERA®-Coli100 method, designed for the enumeration of </w:t>
      </w:r>
      <w:r>
        <w:rPr>
          <w:i/>
          <w:iCs/>
          <w:sz w:val="24"/>
          <w:szCs w:val="24"/>
          <w:lang w:val="en-GB"/>
        </w:rPr>
        <w:t>E. coli</w:t>
      </w:r>
      <w:r>
        <w:rPr>
          <w:sz w:val="24"/>
          <w:szCs w:val="24"/>
          <w:lang w:val="en-GB"/>
        </w:rPr>
        <w:t xml:space="preserve"> and total coliforms in 100 mL water samples, consists of two components: (i) a 125 mL testing bottle fitted with a proprietary integrated cap (“reagent-in-cap”) containing the dehydrated chromogenic medium Aquacoli sealed in a blister within the cap threads; (ii) a 95-well ENUMERA® tray </w:t>
      </w:r>
      <w:r>
        <w:rPr>
          <w:sz w:val="24"/>
          <w:szCs w:val="24"/>
          <w:lang w:val="en-GB"/>
        </w:rPr>
        <w:fldChar w:fldCharType="begin"/>
      </w:r>
      <w:r>
        <w:rPr>
          <w:sz w:val="24"/>
          <w:szCs w:val="24"/>
          <w:lang w:val="en-GB"/>
        </w:rPr>
        <w:instrText xml:space="preserve"> ADDIN ZOTERO_ITEM CSL_CITATION {"citationID":"1G0rowgn","properties":{"unsorted":false,"formattedCitation":"(Pascual-Benito et al., 2024)","plainCitation":"(Pascual-Benito et al., 2024)","noteIndex":0},"citationItems":[{"id":29357,"uris":["http://zotero.org/users/19779089/items/JJI46A5Z"],"itemData":{"id":29357,"type":"article-journal","citation-key":"pascualbenito2024","container-title":"Science of the Total Environment","DOI":"10.1016/j.scitotenv.2024.177500","note":"citation-key: pascualbenito2024","page":"177500","title":"Efficient quantification of somatic coliphages in water: Development and validation of the Enumera®Rapid kit","volume":"957","author":[{"family":"Pascual-Benito","given":"M."},{"family":"Méndez","given":"J."},{"family":"Ramos-Barbero","given":"M. D."},{"family":"Jorba-Plassa","given":"A."},{"family":"Martín-Díaz","given":"J."},{"family":"Blanch","given":"A. R."}],"issued":{"date-parts":[["2024"]]}}}],"schema":"https://github.com/citation-style-language/schema/raw/master/csl-citation.json"} </w:instrText>
      </w:r>
      <w:r>
        <w:rPr>
          <w:sz w:val="24"/>
          <w:szCs w:val="24"/>
          <w:lang w:val="en-GB"/>
        </w:rPr>
        <w:fldChar w:fldCharType="separate"/>
      </w:r>
      <w:r>
        <w:rPr>
          <w:sz w:val="24"/>
          <w:szCs w:val="24"/>
          <w:lang w:val="en-GB"/>
        </w:rPr>
        <w:t>(Pascual-Benito et al., 2024)</w:t>
      </w:r>
      <w:r>
        <w:rPr>
          <w:sz w:val="24"/>
          <w:szCs w:val="24"/>
          <w:lang w:val="en-GB"/>
        </w:rPr>
        <w:fldChar w:fldCharType="end"/>
      </w:r>
      <w:r>
        <w:rPr>
          <w:sz w:val="24"/>
          <w:szCs w:val="24"/>
          <w:lang w:val="en-GB"/>
        </w:rPr>
        <w:t xml:space="preserve"> composed of one overflow well, 46 large wells, and 48 small wells. The chromogenic medium is based on the components described in the ISO 9308-2 and contains ONPG for the detection of β-galactosidase activity, used to indicate total coliforms by a yellow colour change, and a chromogenic glucuronic acid derivative (indoxyl-β-D-glucuronide family substrate) for the detection of β-glucuronidase activity, used to indicate </w:t>
      </w:r>
      <w:r>
        <w:rPr>
          <w:i/>
          <w:iCs/>
          <w:sz w:val="24"/>
          <w:szCs w:val="24"/>
          <w:lang w:val="en-GB"/>
        </w:rPr>
        <w:t>E. coli</w:t>
      </w:r>
      <w:r>
        <w:rPr>
          <w:sz w:val="24"/>
          <w:szCs w:val="24"/>
          <w:lang w:val="en-GB"/>
        </w:rPr>
        <w:t xml:space="preserve"> by a green colour change.</w:t>
      </w:r>
    </w:p>
    <w:p w14:paraId="71720F88" w14:textId="70B6E76C" w:rsidR="007630FE" w:rsidRPr="007E4EDA" w:rsidRDefault="00A7047A" w:rsidP="24A6ABCE">
      <w:pPr>
        <w:spacing w:after="120" w:line="360" w:lineRule="auto"/>
        <w:jc w:val="both"/>
        <w:rPr>
          <w:sz w:val="24"/>
          <w:szCs w:val="24"/>
          <w:lang w:val="en-GB"/>
        </w:rPr>
      </w:pPr>
      <w:r>
        <w:rPr>
          <w:sz w:val="24"/>
          <w:szCs w:val="24"/>
          <w:lang w:val="en-GB"/>
        </w:rPr>
        <w:t xml:space="preserve">Briefly, the water sample was transferred into the testing bottle, and the cap was twisted to release the dehydrated medium directly into the sample without opening the bottle. After gentle mixing for 1 min, the reaction mixture was dispensed into the ENUMERA® tray, thermosealed, and incubated at 36 ± 2 °C for 18 ± 2 h. Results were read under ambient white light. Wells exhibiting a yellow or green colour reaction were recorded as positive for total coliforms, whereas wells exhibiting a green colour reaction were additionally recorded as positive for </w:t>
      </w:r>
      <w:r>
        <w:rPr>
          <w:i/>
          <w:iCs/>
          <w:sz w:val="24"/>
          <w:szCs w:val="24"/>
          <w:lang w:val="en-GB"/>
        </w:rPr>
        <w:t>E. coli</w:t>
      </w:r>
      <w:r>
        <w:rPr>
          <w:sz w:val="24"/>
          <w:szCs w:val="24"/>
          <w:lang w:val="en-GB"/>
        </w:rPr>
        <w:t>.</w:t>
      </w:r>
    </w:p>
    <w:p w14:paraId="0F878B86" w14:textId="10AA9EFE" w:rsidR="007630FE" w:rsidRPr="007E4EDA" w:rsidRDefault="00A7047A" w:rsidP="24A6ABCE">
      <w:pPr>
        <w:spacing w:after="120" w:line="360" w:lineRule="auto"/>
        <w:jc w:val="both"/>
        <w:rPr>
          <w:sz w:val="24"/>
          <w:szCs w:val="24"/>
          <w:lang w:val="en-GB"/>
        </w:rPr>
      </w:pPr>
      <w:r>
        <w:rPr>
          <w:sz w:val="24"/>
          <w:szCs w:val="24"/>
          <w:lang w:val="en-GB"/>
        </w:rPr>
        <w:t xml:space="preserve">In tray-based MPN systems, the estimated concentration is derived from the observed combination of positive and negative wells across defined inoculated volumes; therefore, the physical geometry of the tray is directly embedded in the statistical model used for enumeration. In the development of the ENUMERA® tray, particular attention was therefore paid to ensuring traceability between tray design and MPN estimation. The tray comprises one </w:t>
      </w:r>
      <w:r>
        <w:rPr>
          <w:sz w:val="24"/>
          <w:szCs w:val="24"/>
          <w:lang w:val="en-GB"/>
        </w:rPr>
        <w:lastRenderedPageBreak/>
        <w:t xml:space="preserve">overflow well collecting 5.51 mL, 46 large wells of 1.86 mL each, and 48 small wells of 0.186 mL each, providing a total nominal sample volume of 100 mL. The corresponding MPN table was specifically derived for this configuration using the methodology previously described </w:t>
      </w:r>
      <w:r>
        <w:rPr>
          <w:sz w:val="24"/>
          <w:szCs w:val="24"/>
          <w:lang w:val="en-GB"/>
        </w:rPr>
        <w:fldChar w:fldCharType="begin"/>
      </w:r>
      <w:r>
        <w:rPr>
          <w:sz w:val="24"/>
          <w:szCs w:val="24"/>
          <w:lang w:val="en-GB"/>
        </w:rPr>
        <w:instrText xml:space="preserve"> ADDIN ZOTERO_ITEM CSL_CITATION {"citationID":"vGkpwL5t","properties":{"unsorted":false,"formattedCitation":"(Hurley and Roscoe, 1983)","plainCitation":"(Hurley and Roscoe, 1983)","noteIndex":0},"citationItems":[{"id":29342,"uris":["http://zotero.org/users/19779089/items/J8VX36PU"],"itemData":{"id":29342,"type":"article-journal","citation-key":"hurley1983","container-title":"Journal of Applied Bacteriology","note":"citation-key: hurley1983","page":"159–164","title":"Automated statistical analysis of microbial enumeration by dilution series","volume":"55","author":[{"family":"Hurley","given":"M. A."},{"family":"Roscoe","given":"M. E."}],"issued":{"date-parts":[["1983"]]}}}],"schema":"https://github.com/citation-style-language/schema/raw/master/csl-citation.json"} </w:instrText>
      </w:r>
      <w:r>
        <w:rPr>
          <w:sz w:val="24"/>
          <w:szCs w:val="24"/>
          <w:lang w:val="en-GB"/>
        </w:rPr>
        <w:fldChar w:fldCharType="separate"/>
      </w:r>
      <w:r>
        <w:rPr>
          <w:sz w:val="24"/>
          <w:szCs w:val="24"/>
          <w:lang w:val="en-GB"/>
        </w:rPr>
        <w:t>(Hurley and Roscoe, 1983)</w:t>
      </w:r>
      <w:r>
        <w:rPr>
          <w:sz w:val="24"/>
          <w:szCs w:val="24"/>
          <w:lang w:val="en-GB"/>
        </w:rPr>
        <w:fldChar w:fldCharType="end"/>
      </w:r>
      <w:r>
        <w:rPr>
          <w:sz w:val="24"/>
          <w:szCs w:val="24"/>
          <w:lang w:val="en-GB"/>
        </w:rPr>
        <w:t>, following the principles of ISO 9308-2 and incorporating the nominal well volumes defined for this tray geometry. This approach provides a transparent and reproducible basis for interpreting enumeration results and ensures consistency between the physical tray configuration and the statistical framework applied (see Supplementary Material for the complete MPN table).</w:t>
      </w:r>
    </w:p>
    <w:p w14:paraId="2144351D" w14:textId="77777777" w:rsidR="00875BA0" w:rsidRPr="007E4EDA" w:rsidRDefault="00875BA0" w:rsidP="00B01E19">
      <w:pPr>
        <w:spacing w:after="120" w:line="360" w:lineRule="auto"/>
        <w:jc w:val="both"/>
        <w:rPr>
          <w:sz w:val="24"/>
          <w:szCs w:val="24"/>
          <w:lang w:val="en-GB"/>
        </w:rPr>
      </w:pPr>
    </w:p>
    <w:p w14:paraId="05D158B8" w14:textId="156BF388" w:rsidR="00875BA0" w:rsidRPr="007E4EDA" w:rsidRDefault="00875BA0" w:rsidP="00875BA0">
      <w:pPr>
        <w:pStyle w:val="Ttol2"/>
        <w:spacing w:line="360" w:lineRule="auto"/>
        <w:rPr>
          <w:sz w:val="24"/>
          <w:szCs w:val="24"/>
          <w:lang w:val="en-GB"/>
        </w:rPr>
      </w:pPr>
      <w:r>
        <w:rPr>
          <w:sz w:val="24"/>
          <w:szCs w:val="24"/>
          <w:lang w:val="en-GB"/>
        </w:rPr>
        <w:t>2.4. Comparison of the main components of both MPN methods</w:t>
      </w:r>
    </w:p>
    <w:p w14:paraId="7AC1D7D6" w14:textId="77777777" w:rsidR="000A028A" w:rsidRPr="007E4EDA" w:rsidRDefault="000A028A" w:rsidP="000A028A">
      <w:pPr>
        <w:spacing w:after="80" w:line="360" w:lineRule="auto"/>
        <w:rPr>
          <w:sz w:val="24"/>
          <w:szCs w:val="24"/>
          <w:lang w:val="en-GB"/>
        </w:rPr>
      </w:pPr>
      <w:r>
        <w:rPr>
          <w:sz w:val="24"/>
          <w:szCs w:val="24"/>
          <w:lang w:val="en-GB"/>
        </w:rPr>
        <w:t>The two MPN methods mainly differ in the composition of the chromogenic or fluorogenic culture media and in the characteristics of the MPN trays, including well number, well volume, tray geometry, and sealing membrane materials. To comparatively evaluate the influence of these components on analytical performance, a cross-assessment of the media and tray formats was performed.</w:t>
      </w:r>
    </w:p>
    <w:p w14:paraId="4911A8BD" w14:textId="4905717B" w:rsidR="00875BA0" w:rsidRPr="007E4EDA" w:rsidRDefault="00BA5A90" w:rsidP="00B01E19">
      <w:pPr>
        <w:spacing w:after="120" w:line="360" w:lineRule="auto"/>
        <w:jc w:val="both"/>
        <w:rPr>
          <w:sz w:val="24"/>
          <w:szCs w:val="24"/>
          <w:lang w:val="en-GB"/>
        </w:rPr>
      </w:pPr>
      <w:r>
        <w:rPr>
          <w:sz w:val="24"/>
          <w:szCs w:val="24"/>
          <w:lang w:val="en-GB"/>
        </w:rPr>
        <w:t>Ten surface water samples were analysed using different combinations of media and tray systems. The Aquacoli chromogenic medium from the ENUMERA®-Coli100 method was applied both in the proprietary ENUMERA® tray and in the Quanti-Tray® system, while the Colilert-18 fluorogenic medium was similarly evaluated in both tray formats. The obtained enumeration results were compared with those generated using the original configurations of each commercial kit.</w:t>
      </w:r>
    </w:p>
    <w:p w14:paraId="5E005E02" w14:textId="0CEF1AD4" w:rsidR="007630FE" w:rsidRPr="007E4EDA" w:rsidRDefault="00C57A2D" w:rsidP="00E7232A">
      <w:pPr>
        <w:pStyle w:val="Ttol2"/>
        <w:spacing w:line="360" w:lineRule="auto"/>
        <w:rPr>
          <w:sz w:val="24"/>
          <w:szCs w:val="24"/>
          <w:lang w:val="en-GB"/>
        </w:rPr>
      </w:pPr>
      <w:r>
        <w:rPr>
          <w:sz w:val="24"/>
          <w:szCs w:val="24"/>
          <w:lang w:val="en-GB"/>
        </w:rPr>
        <w:t>2.5. Selectivity and specificity testing</w:t>
      </w:r>
    </w:p>
    <w:p w14:paraId="7309A601" w14:textId="7288CAD3" w:rsidR="00121B6E" w:rsidRPr="007E4EDA" w:rsidRDefault="00121B6E" w:rsidP="00E7232A">
      <w:pPr>
        <w:spacing w:after="80" w:line="360" w:lineRule="auto"/>
        <w:rPr>
          <w:sz w:val="24"/>
          <w:szCs w:val="24"/>
          <w:lang w:val="en-GB"/>
        </w:rPr>
      </w:pPr>
      <w:r>
        <w:rPr>
          <w:sz w:val="24"/>
          <w:szCs w:val="24"/>
          <w:lang w:val="en-GB"/>
        </w:rPr>
        <w:t xml:space="preserve">Selectivity (inclusivity) was evaluated using 20 coliform and </w:t>
      </w:r>
      <w:r>
        <w:rPr>
          <w:i/>
          <w:iCs/>
          <w:sz w:val="24"/>
          <w:szCs w:val="24"/>
          <w:lang w:val="en-GB"/>
        </w:rPr>
        <w:t>E. coli</w:t>
      </w:r>
      <w:r>
        <w:rPr>
          <w:sz w:val="24"/>
          <w:szCs w:val="24"/>
          <w:lang w:val="en-GB"/>
        </w:rPr>
        <w:t xml:space="preserve"> strains (Table 1), whereas specificity (exclusivity) was assessed using 10 non-coliform strains (Table 2). Pure cultures were grown overnight in Tryptic Soy Broth (TSB, Condalab, Spain) and tested with both the ENUMERA®-Coli100 method and the Colilert-18/Quanti-Tray system (ISO 9308-2) under the same conditions described above. Results were recorded as positive (+) or negative (−) for total coliform and </w:t>
      </w:r>
      <w:r>
        <w:rPr>
          <w:i/>
          <w:iCs/>
          <w:sz w:val="24"/>
          <w:szCs w:val="24"/>
          <w:lang w:val="en-GB"/>
        </w:rPr>
        <w:t>E. coli</w:t>
      </w:r>
      <w:r>
        <w:rPr>
          <w:sz w:val="24"/>
          <w:szCs w:val="24"/>
          <w:lang w:val="en-GB"/>
        </w:rPr>
        <w:t xml:space="preserve"> detection.</w:t>
      </w:r>
    </w:p>
    <w:p w14:paraId="57A96D39" w14:textId="728BB401" w:rsidR="007630FE" w:rsidRPr="007E4EDA" w:rsidRDefault="00C57A2D" w:rsidP="00E7232A">
      <w:pPr>
        <w:pStyle w:val="Ttol2"/>
        <w:spacing w:line="360" w:lineRule="auto"/>
        <w:rPr>
          <w:sz w:val="24"/>
          <w:szCs w:val="24"/>
          <w:lang w:val="en-GB"/>
        </w:rPr>
      </w:pPr>
      <w:r>
        <w:rPr>
          <w:sz w:val="24"/>
          <w:szCs w:val="24"/>
          <w:lang w:val="en-GB"/>
        </w:rPr>
        <w:t>2.6. Statistical analysis</w:t>
      </w:r>
    </w:p>
    <w:p w14:paraId="18F70195" w14:textId="395BE2E4" w:rsidR="00783E20" w:rsidRPr="007E4EDA" w:rsidRDefault="00783E20" w:rsidP="00783E20">
      <w:pPr>
        <w:pStyle w:val="Ttol2"/>
        <w:spacing w:line="360" w:lineRule="auto"/>
        <w:rPr>
          <w:b w:val="0"/>
          <w:bCs w:val="0"/>
          <w:sz w:val="24"/>
          <w:szCs w:val="24"/>
          <w:lang w:val="en-GB"/>
        </w:rPr>
      </w:pPr>
      <w:r>
        <w:rPr>
          <w:b w:val="0"/>
          <w:bCs w:val="0"/>
          <w:sz w:val="24"/>
          <w:szCs w:val="24"/>
          <w:lang w:val="en-GB"/>
        </w:rPr>
        <w:lastRenderedPageBreak/>
        <w:t>Method validation was undertaken within the general framework of ISO 16140-2 for the evaluation of alternative microbiological methods against a reference method. For quantitative methods, this framework emphasises the assessment of relative trueness, bias, and agreement between the alternative and reference procedures. Relative trueness was therefore evaluated using the Bland-Altman approach described in ISO 16140-2, while additional regression-based analyses were used as complementary tools for method comparison.</w:t>
      </w:r>
    </w:p>
    <w:p w14:paraId="57045FF5" w14:textId="681357EC" w:rsidR="00783E20" w:rsidRPr="007E4EDA" w:rsidRDefault="00783E20" w:rsidP="00783E20">
      <w:pPr>
        <w:pStyle w:val="Ttol2"/>
        <w:spacing w:line="360" w:lineRule="auto"/>
        <w:rPr>
          <w:b w:val="0"/>
          <w:bCs w:val="0"/>
          <w:sz w:val="24"/>
          <w:szCs w:val="24"/>
          <w:lang w:val="en-GB"/>
        </w:rPr>
      </w:pPr>
      <w:r>
        <w:rPr>
          <w:b w:val="0"/>
          <w:bCs w:val="0"/>
          <w:sz w:val="24"/>
          <w:szCs w:val="24"/>
          <w:lang w:val="en-GB"/>
        </w:rPr>
        <w:t xml:space="preserve">Statistical analyses were performed using R (version 4.5.3). All titres were calculated using the MPN package (version 0.4.0; Ferguson &amp; Ihrie, 2024), with a 95% confidence level and the Jarvis confidence interval method </w:t>
      </w:r>
      <w:r>
        <w:rPr>
          <w:b w:val="0"/>
          <w:bCs w:val="0"/>
          <w:sz w:val="24"/>
          <w:szCs w:val="24"/>
          <w:lang w:val="en-GB"/>
        </w:rPr>
        <w:fldChar w:fldCharType="begin"/>
      </w:r>
      <w:r>
        <w:rPr>
          <w:b w:val="0"/>
          <w:bCs w:val="0"/>
          <w:sz w:val="24"/>
          <w:szCs w:val="24"/>
          <w:lang w:val="en-GB"/>
        </w:rPr>
        <w:instrText xml:space="preserve"> ADDIN ZOTERO_ITEM CSL_CITATION {"citationID":"wjvXxgGW","properties":{"unsorted":false,"formattedCitation":"(Jarvis et al., 2010)","plainCitation":"(Jarvis et al., 2010)","noteIndex":0},"citationItems":[{"id":7260,"uris":["http://zotero.org/users/19779089/items/6YW2K8XY"],"itemData":{"id":7260,"type":"article-journal","abstract":"Aims: The purpose of this work was to derive a simple Excel spreadsheet and a set of standard tables of most probable number (MPN) values that can be applied by users of International Standard Methods to obtain the same output values for MPN, SD of the MPN, 95% confidence limits and test validity. With respect to the latter, it is considered that the Blodgett concept of 'rarity' is more valuable than the frequently used approach of improbability (vide de Man).Methods and Results: The paper describes the statistical procedures used in the work and the reasons for introducing a new set of conceptual and practical approaches to the determination of MPNs and their parameters. Examples of MPNs derived using these procedures are provided. The Excel spreadsheet can be downloaded from .Conclusions: The application of the revised approach to the determination of MPN parameters permits those who wish to use tabulated values, and those who require access to a simple spreadsheet to determine values for nonstandard test protocols, to obtain the same output values for any specific set of multiple test results. The concept of 'rarity' is a more easily understood parameter to describe test result combinations that are not statistically valid. Provision of the SD of the log MPN value permits derivation of uncertainty parameters that have not previously been possible.Significance and Impact of the Study: A consistent approach for the derivation of MPNs and their parameters is essential for coherence between International Standard Methods. It is intended that future microbiology standard methods will be based on the procedures described in this paper. © 2010 The Authors. Journal of Applied Microbiology © 2010 The Society for Applied Microbiology.","citation-key":"jarvisReconsiderationDerivationMost2010","container-title":"Journal of Applied Microbiology","DOI":"10.1111/j.1365-2672.2010.04792.x","ISSN":"13645072","issue":"5","note":"citation-key: jarvisReconsiderationDerivationMost2010","page":"1660-1667","PMID":"20602657","title":"Reconsideration of the derivation of Most Probable Numbers, their standard deviations, confidence bounds and rarity values","volume":"109","author":[{"family":"Jarvis","given":"B."},{"family":"Wilrich","given":"C."},{"family":"Wilrich","given":"P. T."}],"issued":{"date-parts":[["2010"]]}}}],"schema":"https://github.com/citation-style-language/schema/raw/master/csl-citation.json"} </w:instrText>
      </w:r>
      <w:r>
        <w:rPr>
          <w:b w:val="0"/>
          <w:bCs w:val="0"/>
          <w:sz w:val="24"/>
          <w:szCs w:val="24"/>
          <w:lang w:val="en-GB"/>
        </w:rPr>
        <w:fldChar w:fldCharType="separate"/>
      </w:r>
      <w:r>
        <w:rPr>
          <w:b w:val="0"/>
          <w:bCs w:val="0"/>
          <w:sz w:val="24"/>
          <w:szCs w:val="24"/>
          <w:lang w:val="en-GB"/>
        </w:rPr>
        <w:t>(Jarvis et al., 2010)</w:t>
      </w:r>
      <w:r>
        <w:rPr>
          <w:b w:val="0"/>
          <w:bCs w:val="0"/>
          <w:sz w:val="24"/>
          <w:szCs w:val="24"/>
          <w:lang w:val="en-GB"/>
        </w:rPr>
        <w:fldChar w:fldCharType="end"/>
      </w:r>
      <w:r>
        <w:rPr>
          <w:b w:val="0"/>
          <w:bCs w:val="0"/>
          <w:sz w:val="24"/>
          <w:szCs w:val="24"/>
          <w:lang w:val="en-GB"/>
        </w:rPr>
        <w:t xml:space="preserve">. Relative trueness (bias) between methods was evaluated using the valytics package (version 0.4.1) </w:t>
      </w:r>
      <w:r>
        <w:rPr>
          <w:b w:val="0"/>
          <w:bCs w:val="0"/>
          <w:sz w:val="24"/>
          <w:szCs w:val="24"/>
          <w:lang w:val="en-GB"/>
        </w:rPr>
        <w:fldChar w:fldCharType="begin"/>
      </w:r>
      <w:r>
        <w:rPr>
          <w:b w:val="0"/>
          <w:bCs w:val="0"/>
          <w:sz w:val="24"/>
          <w:szCs w:val="24"/>
          <w:lang w:val="en-GB"/>
        </w:rPr>
        <w:instrText xml:space="preserve"> ADDIN ZOTERO_ITEM CSL_CITATION {"citationID":"g4M7BeHB","properties":{"unsorted":false,"formattedCitation":"(Grassi, 2026)","plainCitation":"(Grassi, 2026)","noteIndex":0},"citationItems":[{"id":29340,"uris":["http://zotero.org/users/19779089/items/AL3QCZE8"],"itemData":{"id":29340,"type":"report","citation-key":"grassi2026","DOI":"10.32614/CRAN.package.valytics","genre":"manual","note":"citation-key: grassi2026","title":"&lt;span class=\"nocase\"&gt;valytics&lt;/span&gt;: Statistical methods for analytical method comparison and validation","URL":"https://CRAN.R-project.org/package=valytics","author":[{"family":"Grassi","given":"M."}],"issued":{"date-parts":[["2026"]]}}}],"schema":"https://github.com/citation-style-language/schema/raw/master/csl-citation.json"} </w:instrText>
      </w:r>
      <w:r>
        <w:rPr>
          <w:b w:val="0"/>
          <w:bCs w:val="0"/>
          <w:sz w:val="24"/>
          <w:szCs w:val="24"/>
          <w:lang w:val="en-GB"/>
        </w:rPr>
        <w:fldChar w:fldCharType="separate"/>
      </w:r>
      <w:r>
        <w:rPr>
          <w:b w:val="0"/>
          <w:bCs w:val="0"/>
          <w:sz w:val="24"/>
          <w:szCs w:val="24"/>
          <w:lang w:val="en-GB"/>
        </w:rPr>
        <w:t>(Grassi, 2026)</w:t>
      </w:r>
      <w:r>
        <w:rPr>
          <w:b w:val="0"/>
          <w:bCs w:val="0"/>
          <w:sz w:val="24"/>
          <w:szCs w:val="24"/>
          <w:lang w:val="en-GB"/>
        </w:rPr>
        <w:fldChar w:fldCharType="end"/>
      </w:r>
      <w:r>
        <w:rPr>
          <w:b w:val="0"/>
          <w:bCs w:val="0"/>
          <w:sz w:val="24"/>
          <w:szCs w:val="24"/>
          <w:lang w:val="en-GB"/>
        </w:rPr>
        <w:t xml:space="preserve">. Method comparison was assessed by Deming and Passing-Bablok regression analyses using the mcr package (version 1.3.3.1) </w:t>
      </w:r>
      <w:r>
        <w:rPr>
          <w:b w:val="0"/>
          <w:bCs w:val="0"/>
          <w:sz w:val="24"/>
          <w:szCs w:val="24"/>
          <w:lang w:val="en-GB"/>
        </w:rPr>
        <w:fldChar w:fldCharType="begin"/>
      </w:r>
      <w:r>
        <w:rPr>
          <w:b w:val="0"/>
          <w:bCs w:val="0"/>
          <w:sz w:val="24"/>
          <w:szCs w:val="24"/>
          <w:lang w:val="en-GB"/>
        </w:rPr>
        <w:instrText xml:space="preserve"> ADDIN ZOTERO_ITEM CSL_CITATION {"citationID":"YKLSrRTC","properties":{"unsorted":false,"formattedCitation":"(Potapov et al., 2024)","plainCitation":"(Potapov et al., 2024)","noteIndex":0},"citationItems":[{"id":29358,"uris":["http://zotero.org/users/19779089/items/KSGRNAKA"],"itemData":{"id":29358,"type":"report","citation-key":"potapov2024","DOI":"10.32614/CRAN.package.mcr","genre":"manual","note":"citation-key: potapov2024","title":"&lt;span class=\"nocase\"&gt;mcr&lt;/span&gt;: Method comparison regression","URL":"https://CRAN.R-project.org/package=mcr","author":[{"family":"Potapov","given":"S."},{"family":"Model","given":"F."},{"family":"Schuetzenmeister","given":"A."},{"family":"Manuilova","given":"E."},{"family":"Dufey","given":"F."},{"family":"Raymaekers","given":"J."}],"issued":{"date-parts":[["2024"]]}}}],"schema":"https://github.com/citation-style-language/schema/raw/master/csl-citation.json"} </w:instrText>
      </w:r>
      <w:r>
        <w:rPr>
          <w:b w:val="0"/>
          <w:bCs w:val="0"/>
          <w:sz w:val="24"/>
          <w:szCs w:val="24"/>
          <w:lang w:val="en-GB"/>
        </w:rPr>
        <w:fldChar w:fldCharType="separate"/>
      </w:r>
      <w:r>
        <w:rPr>
          <w:b w:val="0"/>
          <w:bCs w:val="0"/>
          <w:sz w:val="24"/>
          <w:szCs w:val="24"/>
          <w:lang w:val="en-GB"/>
        </w:rPr>
        <w:t>(Potapov et al., 2024)</w:t>
      </w:r>
      <w:r>
        <w:rPr>
          <w:b w:val="0"/>
          <w:bCs w:val="0"/>
          <w:sz w:val="24"/>
          <w:szCs w:val="24"/>
          <w:lang w:val="en-GB"/>
        </w:rPr>
        <w:fldChar w:fldCharType="end"/>
      </w:r>
      <w:r>
        <w:rPr>
          <w:b w:val="0"/>
          <w:bCs w:val="0"/>
          <w:sz w:val="24"/>
          <w:szCs w:val="24"/>
          <w:lang w:val="en-GB"/>
        </w:rPr>
        <w:t>.</w:t>
      </w:r>
    </w:p>
    <w:p w14:paraId="69C4854C" w14:textId="3AF9CAC2" w:rsidR="00E23E70" w:rsidRPr="007E4EDA" w:rsidRDefault="00783E20" w:rsidP="001E0D42">
      <w:pPr>
        <w:pStyle w:val="Ttol2"/>
        <w:spacing w:line="360" w:lineRule="auto"/>
        <w:rPr>
          <w:b w:val="0"/>
          <w:bCs w:val="0"/>
          <w:sz w:val="24"/>
          <w:szCs w:val="24"/>
          <w:lang w:val="en-GB"/>
        </w:rPr>
      </w:pPr>
      <w:r>
        <w:rPr>
          <w:b w:val="0"/>
          <w:bCs w:val="0"/>
          <w:sz w:val="24"/>
          <w:szCs w:val="24"/>
          <w:lang w:val="en-GB"/>
        </w:rPr>
        <w:t>The linear regression relating the reference method to the alternative method was evaluated in terms of linearity, functional form, and heteroscedasticity using the Harvey-Collier test, the Ramsey RESET test, and the Harrison-McCabe test, respectively, as implemented in the lmtest package. Additionally, the limit of detection (LOD) and limit of quantification (LOQ) were determined following ISO 16140-2 and ISO 13843.</w:t>
      </w:r>
      <w:r>
        <w:rPr>
          <w:sz w:val="24"/>
          <w:szCs w:val="24"/>
          <w:lang w:val="en-GB"/>
        </w:rPr>
        <w:t xml:space="preserve"> </w:t>
      </w:r>
    </w:p>
    <w:p w14:paraId="2CBC0F9C" w14:textId="77777777" w:rsidR="00E23E70" w:rsidRPr="007E4EDA" w:rsidRDefault="00E23E70" w:rsidP="000C34B2">
      <w:pPr>
        <w:spacing w:after="80" w:line="360" w:lineRule="auto"/>
        <w:rPr>
          <w:sz w:val="24"/>
          <w:szCs w:val="24"/>
          <w:lang w:val="en-GB"/>
        </w:rPr>
      </w:pPr>
    </w:p>
    <w:p w14:paraId="2F6315C4" w14:textId="77777777" w:rsidR="007630FE" w:rsidRPr="007E4EDA" w:rsidRDefault="00C57A2D" w:rsidP="00E7232A">
      <w:pPr>
        <w:pStyle w:val="Ttol1"/>
        <w:spacing w:before="240" w:after="120" w:line="360" w:lineRule="auto"/>
        <w:rPr>
          <w:lang w:val="en-GB"/>
        </w:rPr>
      </w:pPr>
      <w:r>
        <w:rPr>
          <w:lang w:val="en-GB"/>
        </w:rPr>
        <w:t>3. Results</w:t>
      </w:r>
    </w:p>
    <w:p w14:paraId="0746D88C" w14:textId="09F95F91" w:rsidR="007630FE" w:rsidRPr="007E4EDA" w:rsidRDefault="00C57A2D" w:rsidP="00E7232A">
      <w:pPr>
        <w:pStyle w:val="Ttol2"/>
        <w:spacing w:line="360" w:lineRule="auto"/>
        <w:rPr>
          <w:sz w:val="24"/>
          <w:szCs w:val="24"/>
          <w:lang w:val="en-GB"/>
        </w:rPr>
      </w:pPr>
      <w:r>
        <w:rPr>
          <w:sz w:val="24"/>
          <w:szCs w:val="24"/>
          <w:lang w:val="en-GB"/>
        </w:rPr>
        <w:t>3.1. Water matrices</w:t>
      </w:r>
    </w:p>
    <w:p w14:paraId="53387AA2" w14:textId="4DBD12D6" w:rsidR="00252266" w:rsidRPr="007E4EDA" w:rsidRDefault="00252266" w:rsidP="00252266">
      <w:pPr>
        <w:pStyle w:val="Ttol1"/>
        <w:spacing w:before="240" w:after="120" w:line="360" w:lineRule="auto"/>
        <w:rPr>
          <w:b w:val="0"/>
          <w:bCs w:val="0"/>
          <w:lang w:val="en-GB"/>
        </w:rPr>
      </w:pPr>
      <w:r>
        <w:rPr>
          <w:b w:val="0"/>
          <w:bCs w:val="0"/>
          <w:lang w:val="en-GB"/>
        </w:rPr>
        <w:t xml:space="preserve">Following the processing of the 120 samples, 117 were successfully quantified for </w:t>
      </w:r>
      <w:r>
        <w:rPr>
          <w:b w:val="0"/>
          <w:bCs w:val="0"/>
          <w:i/>
          <w:iCs/>
          <w:lang w:val="en-GB"/>
        </w:rPr>
        <w:t>E. coli</w:t>
      </w:r>
      <w:r>
        <w:rPr>
          <w:b w:val="0"/>
          <w:bCs w:val="0"/>
          <w:lang w:val="en-GB"/>
        </w:rPr>
        <w:t xml:space="preserve">, whereas the number of samples quantified for total coliforms was reduced to 102. In the case of </w:t>
      </w:r>
      <w:r>
        <w:rPr>
          <w:b w:val="0"/>
          <w:bCs w:val="0"/>
          <w:i/>
          <w:iCs/>
          <w:lang w:val="en-GB"/>
        </w:rPr>
        <w:t>E. coli</w:t>
      </w:r>
      <w:r>
        <w:rPr>
          <w:b w:val="0"/>
          <w:bCs w:val="0"/>
          <w:lang w:val="en-GB"/>
        </w:rPr>
        <w:t>, two drinking water samples were excluded owing to insufficient spiking, while one wastewater sample was discarded because its concentration exceeded the quantifiable range of the MPN method, resulting in positive readings in all tubes. For total coliforms, eight drinking water samples and ten wastewater samples were excluded for the same reason, namely concentrations above the quantifiable range. In addition, three surface water samples were omitted from the final analysis due to detected lack of homogeneity, as their values fell outside the expected range.</w:t>
      </w:r>
    </w:p>
    <w:p w14:paraId="561B875D" w14:textId="3E87BD9E" w:rsidR="006467CA" w:rsidRPr="007E4EDA" w:rsidRDefault="00252266" w:rsidP="00252266">
      <w:pPr>
        <w:spacing w:after="120" w:line="360" w:lineRule="auto"/>
        <w:rPr>
          <w:sz w:val="24"/>
          <w:szCs w:val="24"/>
          <w:lang w:val="en-GB"/>
        </w:rPr>
      </w:pPr>
      <w:r>
        <w:rPr>
          <w:sz w:val="24"/>
          <w:szCs w:val="24"/>
          <w:lang w:val="en-GB"/>
        </w:rPr>
        <w:lastRenderedPageBreak/>
        <w:t xml:space="preserve">For statistical purposes, the matrices were classified into four groups according to their expected </w:t>
      </w:r>
      <w:r>
        <w:rPr>
          <w:i/>
          <w:iCs/>
          <w:sz w:val="24"/>
          <w:szCs w:val="24"/>
          <w:lang w:val="en-GB"/>
        </w:rPr>
        <w:t>E. coli</w:t>
      </w:r>
      <w:r>
        <w:rPr>
          <w:sz w:val="24"/>
          <w:szCs w:val="24"/>
          <w:lang w:val="en-GB"/>
        </w:rPr>
        <w:t xml:space="preserve"> and total coliform levels. Drinking water samples (DW) were considered separately, as they reflected low levels of both indicators. Surface water (SW) and reclaimed water (RW) were combined into a single group corresponding to intermediate levels, whereas diluted wastewater samples (WW) were assigned to a third group characterised by high levels. Marine water samples (MW) were treated as a distinct category because their salinity required prior dilution. DW and MW samples were spiked with a reference material of environmental origin, whereas SW, RW and WW samples were naturally contaminated (Figure 1). </w:t>
      </w:r>
    </w:p>
    <w:p w14:paraId="4E02D1C2" w14:textId="77777777" w:rsidR="007630FE" w:rsidRPr="007E4EDA" w:rsidRDefault="00C57A2D" w:rsidP="00E7232A">
      <w:pPr>
        <w:pStyle w:val="Ttol2"/>
        <w:spacing w:line="360" w:lineRule="auto"/>
        <w:rPr>
          <w:sz w:val="24"/>
          <w:szCs w:val="24"/>
          <w:lang w:val="en-GB"/>
        </w:rPr>
      </w:pPr>
      <w:r>
        <w:rPr>
          <w:sz w:val="24"/>
          <w:szCs w:val="24"/>
          <w:lang w:val="en-GB"/>
        </w:rPr>
        <w:t>3.2. Sensitivity</w:t>
      </w:r>
    </w:p>
    <w:p w14:paraId="7890AB0E" w14:textId="4CEFD140" w:rsidR="007630FE" w:rsidRPr="007E4EDA" w:rsidRDefault="005007AB" w:rsidP="005007AB">
      <w:pPr>
        <w:spacing w:after="120" w:line="360" w:lineRule="auto"/>
        <w:rPr>
          <w:sz w:val="24"/>
          <w:szCs w:val="24"/>
          <w:lang w:val="en-GB"/>
        </w:rPr>
      </w:pPr>
      <w:r>
        <w:rPr>
          <w:sz w:val="24"/>
          <w:szCs w:val="24"/>
          <w:lang w:val="en-GB"/>
        </w:rPr>
        <w:t xml:space="preserve">All samples positive by the reference method (ISO 9308-2) were also scored as positive by the ENUMERA®-Coli100 method (Table 1 and 2). Accordingly, the sensitivity of the alternative method was 100% for both </w:t>
      </w:r>
      <w:r>
        <w:rPr>
          <w:i/>
          <w:iCs/>
          <w:sz w:val="24"/>
          <w:szCs w:val="24"/>
          <w:lang w:val="en-GB"/>
        </w:rPr>
        <w:t>E. coli</w:t>
      </w:r>
      <w:r>
        <w:rPr>
          <w:sz w:val="24"/>
          <w:szCs w:val="24"/>
          <w:lang w:val="en-GB"/>
        </w:rPr>
        <w:t xml:space="preserve"> and total coliforms across all water matrices included in the study. </w:t>
      </w:r>
    </w:p>
    <w:p w14:paraId="60FF403B" w14:textId="77777777" w:rsidR="007630FE" w:rsidRPr="007E4EDA" w:rsidRDefault="00C57A2D" w:rsidP="00E7232A">
      <w:pPr>
        <w:pStyle w:val="Ttol2"/>
        <w:spacing w:line="360" w:lineRule="auto"/>
        <w:rPr>
          <w:sz w:val="24"/>
          <w:szCs w:val="24"/>
          <w:lang w:val="en-GB"/>
        </w:rPr>
      </w:pPr>
      <w:r>
        <w:rPr>
          <w:sz w:val="24"/>
          <w:szCs w:val="24"/>
          <w:lang w:val="en-GB"/>
        </w:rPr>
        <w:t>3.3. Selectivity (inclusivity) and specificity (exclusivity)</w:t>
      </w:r>
    </w:p>
    <w:p w14:paraId="0E168AFC" w14:textId="55800EB7" w:rsidR="00A87A77" w:rsidRPr="007E4EDA" w:rsidRDefault="00A87A77" w:rsidP="00B01E19">
      <w:pPr>
        <w:spacing w:after="120" w:line="360" w:lineRule="auto"/>
        <w:rPr>
          <w:sz w:val="24"/>
          <w:szCs w:val="24"/>
          <w:lang w:val="en-GB"/>
        </w:rPr>
      </w:pPr>
      <w:r>
        <w:rPr>
          <w:sz w:val="24"/>
          <w:szCs w:val="24"/>
          <w:lang w:val="en-GB"/>
        </w:rPr>
        <w:t xml:space="preserve">Selectivity testing was performed using 20 coliform strains, including 13 </w:t>
      </w:r>
      <w:r>
        <w:rPr>
          <w:i/>
          <w:iCs/>
          <w:sz w:val="24"/>
          <w:szCs w:val="24"/>
          <w:lang w:val="en-GB"/>
        </w:rPr>
        <w:t>E. coli</w:t>
      </w:r>
      <w:r>
        <w:rPr>
          <w:sz w:val="24"/>
          <w:szCs w:val="24"/>
          <w:lang w:val="en-GB"/>
        </w:rPr>
        <w:t xml:space="preserve"> strains and seven strains belonging to other coliform genera (Table 1). The ENUMERA®-Coli100 method correctly identified all coliform strains in full agreement with ISO 9308-2. All </w:t>
      </w:r>
      <w:r>
        <w:rPr>
          <w:i/>
          <w:iCs/>
          <w:sz w:val="24"/>
          <w:szCs w:val="24"/>
          <w:lang w:val="en-GB"/>
        </w:rPr>
        <w:t>E. coli</w:t>
      </w:r>
      <w:r>
        <w:rPr>
          <w:sz w:val="24"/>
          <w:szCs w:val="24"/>
          <w:lang w:val="en-GB"/>
        </w:rPr>
        <w:t xml:space="preserve"> strains, including clinically relevant serotypes such as O25:H4, were correctly detected as positive for both total coliforms and </w:t>
      </w:r>
      <w:r>
        <w:rPr>
          <w:i/>
          <w:iCs/>
          <w:sz w:val="24"/>
          <w:szCs w:val="24"/>
          <w:lang w:val="en-GB"/>
        </w:rPr>
        <w:t>E. coli</w:t>
      </w:r>
      <w:r>
        <w:rPr>
          <w:sz w:val="24"/>
          <w:szCs w:val="24"/>
          <w:lang w:val="en-GB"/>
        </w:rPr>
        <w:t xml:space="preserve">. The only exception was </w:t>
      </w:r>
      <w:r>
        <w:rPr>
          <w:i/>
          <w:iCs/>
          <w:sz w:val="24"/>
          <w:szCs w:val="24"/>
          <w:lang w:val="en-GB"/>
        </w:rPr>
        <w:t>E. coli</w:t>
      </w:r>
      <w:r>
        <w:rPr>
          <w:sz w:val="24"/>
          <w:szCs w:val="24"/>
          <w:lang w:val="en-GB"/>
        </w:rPr>
        <w:t xml:space="preserve"> DH5α, a laboratory strain lacking β-galactosidase activity, which was therefore negative for total coliform detection but positive for </w:t>
      </w:r>
      <w:r>
        <w:rPr>
          <w:i/>
          <w:iCs/>
          <w:sz w:val="24"/>
          <w:szCs w:val="24"/>
          <w:lang w:val="en-GB"/>
        </w:rPr>
        <w:t>E. coli</w:t>
      </w:r>
      <w:r>
        <w:rPr>
          <w:sz w:val="24"/>
          <w:szCs w:val="24"/>
          <w:lang w:val="en-GB"/>
        </w:rPr>
        <w:t xml:space="preserve"> in both methods. Likewise, non-</w:t>
      </w:r>
      <w:r>
        <w:rPr>
          <w:i/>
          <w:iCs/>
          <w:sz w:val="24"/>
          <w:szCs w:val="24"/>
          <w:lang w:val="en-GB"/>
        </w:rPr>
        <w:t>E. coli</w:t>
      </w:r>
      <w:r>
        <w:rPr>
          <w:sz w:val="24"/>
          <w:szCs w:val="24"/>
          <w:lang w:val="en-GB"/>
        </w:rPr>
        <w:t xml:space="preserve"> coliforms such as </w:t>
      </w:r>
      <w:r>
        <w:rPr>
          <w:i/>
          <w:iCs/>
          <w:sz w:val="24"/>
          <w:szCs w:val="24"/>
          <w:lang w:val="en-GB"/>
        </w:rPr>
        <w:t>Citrobacter freundii</w:t>
      </w:r>
      <w:r>
        <w:rPr>
          <w:sz w:val="24"/>
          <w:szCs w:val="24"/>
          <w:lang w:val="en-GB"/>
        </w:rPr>
        <w:t xml:space="preserve">, </w:t>
      </w:r>
      <w:r>
        <w:rPr>
          <w:i/>
          <w:iCs/>
          <w:sz w:val="24"/>
          <w:szCs w:val="24"/>
          <w:lang w:val="en-GB"/>
        </w:rPr>
        <w:t>Enterobacter cloacae</w:t>
      </w:r>
      <w:r>
        <w:rPr>
          <w:sz w:val="24"/>
          <w:szCs w:val="24"/>
          <w:lang w:val="en-GB"/>
        </w:rPr>
        <w:t xml:space="preserve">, </w:t>
      </w:r>
      <w:r>
        <w:rPr>
          <w:i/>
          <w:iCs/>
          <w:sz w:val="24"/>
          <w:szCs w:val="24"/>
          <w:lang w:val="en-GB"/>
        </w:rPr>
        <w:t>Klebsiella pneumoniae</w:t>
      </w:r>
      <w:r>
        <w:rPr>
          <w:sz w:val="24"/>
          <w:szCs w:val="24"/>
          <w:lang w:val="en-GB"/>
        </w:rPr>
        <w:t xml:space="preserve">, and </w:t>
      </w:r>
      <w:r>
        <w:rPr>
          <w:i/>
          <w:iCs/>
          <w:sz w:val="24"/>
          <w:szCs w:val="24"/>
          <w:lang w:val="en-GB"/>
        </w:rPr>
        <w:t>Kluyvera ascorbata</w:t>
      </w:r>
      <w:r>
        <w:rPr>
          <w:sz w:val="24"/>
          <w:szCs w:val="24"/>
          <w:lang w:val="en-GB"/>
        </w:rPr>
        <w:t xml:space="preserve"> were correctly scored as coliform-positive and </w:t>
      </w:r>
      <w:r>
        <w:rPr>
          <w:i/>
          <w:iCs/>
          <w:sz w:val="24"/>
          <w:szCs w:val="24"/>
          <w:lang w:val="en-GB"/>
        </w:rPr>
        <w:t>E. coli</w:t>
      </w:r>
      <w:r>
        <w:rPr>
          <w:sz w:val="24"/>
          <w:szCs w:val="24"/>
          <w:lang w:val="en-GB"/>
        </w:rPr>
        <w:t>-negative by both methods.</w:t>
      </w:r>
    </w:p>
    <w:p w14:paraId="1B9E7FBA" w14:textId="2F418D43" w:rsidR="007630FE" w:rsidRPr="007E4EDA" w:rsidRDefault="003F5136" w:rsidP="00B01E19">
      <w:pPr>
        <w:spacing w:after="120" w:line="360" w:lineRule="auto"/>
        <w:rPr>
          <w:sz w:val="24"/>
          <w:szCs w:val="24"/>
          <w:lang w:val="en-GB"/>
        </w:rPr>
      </w:pPr>
      <w:r>
        <w:rPr>
          <w:sz w:val="24"/>
          <w:szCs w:val="24"/>
          <w:lang w:val="en-GB"/>
        </w:rPr>
        <w:t xml:space="preserve">Specificity testing was carried out using 10 non-coliform strains (Table 2). No false-positive results were observed for </w:t>
      </w:r>
      <w:r>
        <w:rPr>
          <w:i/>
          <w:iCs/>
          <w:sz w:val="24"/>
          <w:szCs w:val="24"/>
          <w:lang w:val="en-GB"/>
        </w:rPr>
        <w:t>Salmonella enteritidis</w:t>
      </w:r>
      <w:r>
        <w:rPr>
          <w:sz w:val="24"/>
          <w:szCs w:val="24"/>
          <w:lang w:val="en-GB"/>
        </w:rPr>
        <w:t xml:space="preserve">, </w:t>
      </w:r>
      <w:r>
        <w:rPr>
          <w:i/>
          <w:iCs/>
          <w:sz w:val="24"/>
          <w:szCs w:val="24"/>
          <w:lang w:val="en-GB"/>
        </w:rPr>
        <w:t>Aeromonas</w:t>
      </w:r>
      <w:r>
        <w:rPr>
          <w:sz w:val="24"/>
          <w:szCs w:val="24"/>
          <w:lang w:val="en-GB"/>
        </w:rPr>
        <w:t xml:space="preserve"> sp., </w:t>
      </w:r>
      <w:r>
        <w:rPr>
          <w:i/>
          <w:iCs/>
          <w:sz w:val="24"/>
          <w:szCs w:val="24"/>
          <w:lang w:val="en-GB"/>
        </w:rPr>
        <w:t>Pseudomonas aeruginosa</w:t>
      </w:r>
      <w:r>
        <w:rPr>
          <w:sz w:val="24"/>
          <w:szCs w:val="24"/>
          <w:lang w:val="en-GB"/>
        </w:rPr>
        <w:t xml:space="preserve">, </w:t>
      </w:r>
      <w:r>
        <w:rPr>
          <w:i/>
          <w:iCs/>
          <w:sz w:val="24"/>
          <w:szCs w:val="24"/>
          <w:lang w:val="en-GB"/>
        </w:rPr>
        <w:t>Enterococcus faecalis</w:t>
      </w:r>
      <w:r>
        <w:rPr>
          <w:sz w:val="24"/>
          <w:szCs w:val="24"/>
          <w:lang w:val="en-GB"/>
        </w:rPr>
        <w:t xml:space="preserve">, or </w:t>
      </w:r>
      <w:r>
        <w:rPr>
          <w:i/>
          <w:iCs/>
          <w:sz w:val="24"/>
          <w:szCs w:val="24"/>
          <w:lang w:val="en-GB"/>
        </w:rPr>
        <w:t>Staphylococcus aureus</w:t>
      </w:r>
      <w:r>
        <w:rPr>
          <w:sz w:val="24"/>
          <w:szCs w:val="24"/>
          <w:lang w:val="en-GB"/>
        </w:rPr>
        <w:t xml:space="preserve">. In contrast, </w:t>
      </w:r>
      <w:r>
        <w:rPr>
          <w:i/>
          <w:iCs/>
          <w:sz w:val="24"/>
          <w:szCs w:val="24"/>
          <w:lang w:val="en-GB"/>
        </w:rPr>
        <w:t>Shigella dysenteriae</w:t>
      </w:r>
      <w:r>
        <w:rPr>
          <w:sz w:val="24"/>
          <w:szCs w:val="24"/>
          <w:lang w:val="en-GB"/>
        </w:rPr>
        <w:t xml:space="preserve">, </w:t>
      </w:r>
      <w:r>
        <w:rPr>
          <w:i/>
          <w:iCs/>
          <w:sz w:val="24"/>
          <w:szCs w:val="24"/>
          <w:lang w:val="en-GB"/>
        </w:rPr>
        <w:t>Shigella flexneri</w:t>
      </w:r>
      <w:r>
        <w:rPr>
          <w:sz w:val="24"/>
          <w:szCs w:val="24"/>
          <w:lang w:val="en-GB"/>
        </w:rPr>
        <w:t xml:space="preserve">, and </w:t>
      </w:r>
      <w:r>
        <w:rPr>
          <w:i/>
          <w:iCs/>
          <w:sz w:val="24"/>
          <w:szCs w:val="24"/>
          <w:lang w:val="en-GB"/>
        </w:rPr>
        <w:t>Shigella sonnei</w:t>
      </w:r>
      <w:r>
        <w:rPr>
          <w:sz w:val="24"/>
          <w:szCs w:val="24"/>
          <w:lang w:val="en-GB"/>
        </w:rPr>
        <w:t xml:space="preserve"> tested positive for both total coliform and </w:t>
      </w:r>
      <w:r>
        <w:rPr>
          <w:i/>
          <w:iCs/>
          <w:sz w:val="24"/>
          <w:szCs w:val="24"/>
          <w:lang w:val="en-GB"/>
        </w:rPr>
        <w:t>E. coli</w:t>
      </w:r>
      <w:r>
        <w:rPr>
          <w:sz w:val="24"/>
          <w:szCs w:val="24"/>
          <w:lang w:val="en-GB"/>
        </w:rPr>
        <w:t xml:space="preserve"> markers in the ENUMERA®-Coli100 method as well as in ISO 9308-2. Overall, the selectivity and specificity profiles of the ENUMERA®-Coli100 method were equivalent to those of the reference method.</w:t>
      </w:r>
    </w:p>
    <w:p w14:paraId="5C2C51C5" w14:textId="1A5D82B5" w:rsidR="0052530C" w:rsidRPr="007E4EDA" w:rsidRDefault="0052530C" w:rsidP="0052530C">
      <w:pPr>
        <w:pStyle w:val="Ttol2"/>
        <w:spacing w:line="360" w:lineRule="auto"/>
        <w:rPr>
          <w:sz w:val="24"/>
          <w:szCs w:val="24"/>
          <w:lang w:val="en-GB"/>
        </w:rPr>
      </w:pPr>
      <w:bookmarkStart w:id="0" w:name="_Hlk231385955"/>
      <w:r>
        <w:rPr>
          <w:sz w:val="24"/>
          <w:szCs w:val="24"/>
          <w:lang w:val="en-GB"/>
        </w:rPr>
        <w:lastRenderedPageBreak/>
        <w:t>3.4. Precision</w:t>
      </w:r>
    </w:p>
    <w:p w14:paraId="2B49C823" w14:textId="038B3D0B" w:rsidR="0052530C" w:rsidRPr="007E4EDA" w:rsidRDefault="0052530C" w:rsidP="0052530C">
      <w:pPr>
        <w:spacing w:after="80" w:line="360" w:lineRule="auto"/>
        <w:rPr>
          <w:sz w:val="24"/>
          <w:szCs w:val="24"/>
          <w:lang w:val="en-GB"/>
        </w:rPr>
      </w:pPr>
      <w:r>
        <w:rPr>
          <w:sz w:val="24"/>
          <w:szCs w:val="24"/>
          <w:lang w:val="en-GB"/>
        </w:rPr>
        <w:t xml:space="preserve">Precision of the ENUMERA®-Coli100 method was expressed as the standard deviation of reproducibility (SR) and the coefficient of variation (CV) for each matrix and defined group (Table 3). For </w:t>
      </w:r>
      <w:r>
        <w:rPr>
          <w:i/>
          <w:iCs/>
          <w:sz w:val="24"/>
          <w:szCs w:val="24"/>
          <w:lang w:val="en-GB"/>
        </w:rPr>
        <w:t>E. coli</w:t>
      </w:r>
      <w:r>
        <w:rPr>
          <w:sz w:val="24"/>
          <w:szCs w:val="24"/>
          <w:lang w:val="en-GB"/>
        </w:rPr>
        <w:t xml:space="preserve">, SR ranged from 0.060 to 0.143. For total </w:t>
      </w:r>
      <w:bookmarkEnd w:id="0"/>
      <w:r>
        <w:rPr>
          <w:sz w:val="24"/>
          <w:szCs w:val="24"/>
          <w:lang w:val="en-GB"/>
        </w:rPr>
        <w:t xml:space="preserve">coliforms, SR ranged from 0.067 to 0.195 log10. The corresponding CV values ranged from 12.98 % to 28.12 % for </w:t>
      </w:r>
      <w:r>
        <w:rPr>
          <w:i/>
          <w:iCs/>
          <w:sz w:val="24"/>
          <w:szCs w:val="24"/>
          <w:lang w:val="en-GB"/>
        </w:rPr>
        <w:t>E. coli</w:t>
      </w:r>
      <w:r>
        <w:rPr>
          <w:sz w:val="24"/>
          <w:szCs w:val="24"/>
          <w:lang w:val="en-GB"/>
        </w:rPr>
        <w:t xml:space="preserve"> and from 14.28 % to 36.20 % for total coliforms. All values were within the generally accepted performance limits of 0.2 log10 for SR and 37 % for CV. These results indicate that the precision of the ENUMERA®-Coli100 method was satisfactory in all water matrices and comparable to that of the reference method (Figure 2).</w:t>
      </w:r>
    </w:p>
    <w:p w14:paraId="4A993EC3" w14:textId="06973EEA" w:rsidR="0052530C" w:rsidRPr="007E4EDA" w:rsidRDefault="0052530C" w:rsidP="0052530C">
      <w:pPr>
        <w:pStyle w:val="Ttol2"/>
        <w:spacing w:line="360" w:lineRule="auto"/>
        <w:rPr>
          <w:sz w:val="24"/>
          <w:szCs w:val="24"/>
          <w:lang w:val="en-GB"/>
        </w:rPr>
      </w:pPr>
      <w:r>
        <w:rPr>
          <w:sz w:val="24"/>
          <w:szCs w:val="24"/>
          <w:lang w:val="en-GB"/>
        </w:rPr>
        <w:t>3.5. Overall performance of the method</w:t>
      </w:r>
    </w:p>
    <w:p w14:paraId="74099E12" w14:textId="77777777" w:rsidR="0052530C" w:rsidRPr="007E4EDA" w:rsidRDefault="0052530C" w:rsidP="0052530C">
      <w:pPr>
        <w:spacing w:after="120" w:line="360" w:lineRule="auto"/>
        <w:rPr>
          <w:sz w:val="24"/>
          <w:szCs w:val="24"/>
          <w:lang w:val="en-GB"/>
        </w:rPr>
      </w:pPr>
      <w:r>
        <w:rPr>
          <w:sz w:val="24"/>
          <w:szCs w:val="24"/>
          <w:lang w:val="en-GB"/>
        </w:rPr>
        <w:t>The productivity ratio (P</w:t>
      </w:r>
      <w:r>
        <w:rPr>
          <w:sz w:val="24"/>
          <w:szCs w:val="24"/>
          <w:vertAlign w:val="subscript"/>
          <w:lang w:val="en-GB"/>
        </w:rPr>
        <w:t>R</w:t>
      </w:r>
      <w:r>
        <w:rPr>
          <w:sz w:val="24"/>
          <w:szCs w:val="24"/>
          <w:lang w:val="en-GB"/>
        </w:rPr>
        <w:t>) was defined as (ENUMERA (MPN/100 mL)/REFERENCE (MPN/100 mL)). For each type of matrix, uncertainty around the median ratio was estimated by bootstrap using bias-corrected and accelerated (BCa) 95 % confidence intervals.</w:t>
      </w:r>
    </w:p>
    <w:p w14:paraId="30021393" w14:textId="599CB619" w:rsidR="0052530C" w:rsidRPr="007E4EDA" w:rsidRDefault="0052530C" w:rsidP="0052530C">
      <w:pPr>
        <w:spacing w:after="120" w:line="360" w:lineRule="auto"/>
        <w:rPr>
          <w:sz w:val="24"/>
          <w:szCs w:val="24"/>
          <w:lang w:val="en-GB"/>
        </w:rPr>
      </w:pPr>
      <w:r>
        <w:rPr>
          <w:sz w:val="24"/>
          <w:szCs w:val="24"/>
          <w:lang w:val="en-GB"/>
        </w:rPr>
        <w:t>To assess whether the P</w:t>
      </w:r>
      <w:r>
        <w:rPr>
          <w:sz w:val="24"/>
          <w:szCs w:val="24"/>
          <w:vertAlign w:val="subscript"/>
          <w:lang w:val="en-GB"/>
        </w:rPr>
        <w:t>R</w:t>
      </w:r>
      <w:r>
        <w:rPr>
          <w:sz w:val="24"/>
          <w:szCs w:val="24"/>
          <w:lang w:val="en-GB"/>
        </w:rPr>
        <w:t xml:space="preserve"> differed significantly from 1, a two-sided one-sample Wilcoxon signed-rank test was performed. The resulting p-values were adjusted for multiple comparisons using the Holm procedure. For </w:t>
      </w:r>
      <w:r>
        <w:rPr>
          <w:i/>
          <w:iCs/>
          <w:sz w:val="24"/>
          <w:szCs w:val="24"/>
          <w:lang w:val="en-GB"/>
        </w:rPr>
        <w:t>E. coli</w:t>
      </w:r>
      <w:r>
        <w:rPr>
          <w:sz w:val="24"/>
          <w:szCs w:val="24"/>
          <w:lang w:val="en-GB"/>
        </w:rPr>
        <w:t xml:space="preserve">, a statistically significant deviation from 1 after Holm correction was observed only for MW (adjusted </w:t>
      </w:r>
      <w:r>
        <w:rPr>
          <w:i/>
          <w:iCs/>
          <w:sz w:val="24"/>
          <w:szCs w:val="24"/>
          <w:lang w:val="en-GB"/>
        </w:rPr>
        <w:t>p</w:t>
      </w:r>
      <w:r>
        <w:rPr>
          <w:sz w:val="24"/>
          <w:szCs w:val="24"/>
          <w:lang w:val="en-GB"/>
        </w:rPr>
        <w:t xml:space="preserve"> ≤ 0.05), whereas no statistically significant differences were detected for the remaining matrices and groups. A similar pattern was observed for total coliforms: all matrices yielded adjusted </w:t>
      </w:r>
      <w:r>
        <w:rPr>
          <w:i/>
          <w:iCs/>
          <w:sz w:val="24"/>
          <w:szCs w:val="24"/>
          <w:lang w:val="en-GB"/>
        </w:rPr>
        <w:t>p</w:t>
      </w:r>
      <w:r>
        <w:rPr>
          <w:sz w:val="24"/>
          <w:szCs w:val="24"/>
          <w:lang w:val="en-GB"/>
        </w:rPr>
        <w:t>-values &gt; 0.05, with the exception of the intermediate-level group (SW + RW). From a practical standpoint, the MPN method in this format consists of a tray comprising three different types of wells, whose number and volume are known, which are filled with the sample and a specific culture medium. To verify that neither the medium nor the tray exerted an effect on the P</w:t>
      </w:r>
      <w:r>
        <w:rPr>
          <w:sz w:val="24"/>
          <w:szCs w:val="24"/>
          <w:vertAlign w:val="subscript"/>
          <w:lang w:val="en-GB"/>
        </w:rPr>
        <w:t>R</w:t>
      </w:r>
      <w:r>
        <w:rPr>
          <w:sz w:val="24"/>
          <w:szCs w:val="24"/>
          <w:lang w:val="en-GB"/>
        </w:rPr>
        <w:t xml:space="preserve">, a paired experiment was conducted in which ten MPN counts of </w:t>
      </w:r>
      <w:r>
        <w:rPr>
          <w:i/>
          <w:iCs/>
          <w:sz w:val="24"/>
          <w:szCs w:val="24"/>
          <w:lang w:val="en-GB"/>
        </w:rPr>
        <w:t>E. coli</w:t>
      </w:r>
      <w:r>
        <w:rPr>
          <w:sz w:val="24"/>
          <w:szCs w:val="24"/>
          <w:lang w:val="en-GB"/>
        </w:rPr>
        <w:t xml:space="preserve"> and total coliforms were performed using diluted wastewater under the four possible tray-medium combinations. The combinations tested were: the reference method with the reference tray (R.R), the reference method with the ENUMERA® Tray (R.E), the ENUMERA®-Coli100 method with the ENUMERA® Tray (E.E), and the ENUMERA®-Coli100 method with the reference tray (E.R). This yielded four types of P</w:t>
      </w:r>
      <w:r>
        <w:rPr>
          <w:sz w:val="24"/>
          <w:szCs w:val="24"/>
          <w:vertAlign w:val="subscript"/>
          <w:lang w:val="en-GB"/>
        </w:rPr>
        <w:t>R</w:t>
      </w:r>
      <w:r>
        <w:rPr>
          <w:sz w:val="24"/>
          <w:szCs w:val="24"/>
          <w:lang w:val="en-GB"/>
        </w:rPr>
        <w:t xml:space="preserve"> ratios: R.R/R.R, R.E/R.R, E.E/R.R and E.R/R.R. </w:t>
      </w:r>
    </w:p>
    <w:p w14:paraId="5AB5ABC4" w14:textId="77777777" w:rsidR="0052530C" w:rsidRPr="007E4EDA" w:rsidRDefault="0052530C" w:rsidP="0052530C">
      <w:pPr>
        <w:spacing w:after="120" w:line="360" w:lineRule="auto"/>
        <w:rPr>
          <w:sz w:val="24"/>
          <w:szCs w:val="24"/>
          <w:lang w:val="en-GB"/>
        </w:rPr>
      </w:pPr>
      <w:r>
        <w:rPr>
          <w:sz w:val="24"/>
          <w:szCs w:val="24"/>
          <w:lang w:val="en-GB"/>
        </w:rPr>
        <w:t xml:space="preserve">Using a BCa approach and applying the Holm procedure for </w:t>
      </w:r>
      <w:r>
        <w:rPr>
          <w:i/>
          <w:iCs/>
          <w:sz w:val="24"/>
          <w:szCs w:val="24"/>
          <w:lang w:val="en-GB"/>
        </w:rPr>
        <w:t>p</w:t>
      </w:r>
      <w:r>
        <w:rPr>
          <w:sz w:val="24"/>
          <w:szCs w:val="24"/>
          <w:lang w:val="en-GB"/>
        </w:rPr>
        <w:t xml:space="preserve">-value adjustment, all </w:t>
      </w:r>
      <w:r>
        <w:rPr>
          <w:i/>
          <w:iCs/>
          <w:sz w:val="24"/>
          <w:szCs w:val="24"/>
          <w:lang w:val="en-GB"/>
        </w:rPr>
        <w:t>p</w:t>
      </w:r>
      <w:r>
        <w:rPr>
          <w:sz w:val="24"/>
          <w:szCs w:val="24"/>
          <w:lang w:val="en-GB"/>
        </w:rPr>
        <w:t>-values obtained for the P</w:t>
      </w:r>
      <w:r>
        <w:rPr>
          <w:sz w:val="24"/>
          <w:szCs w:val="24"/>
          <w:vertAlign w:val="subscript"/>
          <w:lang w:val="en-GB"/>
        </w:rPr>
        <w:t>R</w:t>
      </w:r>
      <w:r>
        <w:rPr>
          <w:sz w:val="24"/>
          <w:szCs w:val="24"/>
          <w:lang w:val="en-GB"/>
        </w:rPr>
        <w:t xml:space="preserve"> of both </w:t>
      </w:r>
      <w:r>
        <w:rPr>
          <w:i/>
          <w:iCs/>
          <w:sz w:val="24"/>
          <w:szCs w:val="24"/>
          <w:lang w:val="en-GB"/>
        </w:rPr>
        <w:t>E. coli</w:t>
      </w:r>
      <w:r>
        <w:rPr>
          <w:sz w:val="24"/>
          <w:szCs w:val="24"/>
          <w:lang w:val="en-GB"/>
        </w:rPr>
        <w:t xml:space="preserve"> and total coliforms were &gt; 0.05, indicating the absence of statistically significant differences in all cases.</w:t>
      </w:r>
    </w:p>
    <w:p w14:paraId="068B7558" w14:textId="44BC58A0" w:rsidR="0052530C" w:rsidRPr="007E4EDA" w:rsidRDefault="0052530C" w:rsidP="0052530C">
      <w:pPr>
        <w:pStyle w:val="Ttol2"/>
        <w:spacing w:line="360" w:lineRule="auto"/>
        <w:rPr>
          <w:sz w:val="24"/>
          <w:szCs w:val="24"/>
          <w:lang w:val="en-GB"/>
        </w:rPr>
      </w:pPr>
      <w:r>
        <w:rPr>
          <w:sz w:val="24"/>
          <w:szCs w:val="24"/>
          <w:lang w:val="en-GB"/>
        </w:rPr>
        <w:lastRenderedPageBreak/>
        <w:t>3.6. Relative trueness</w:t>
      </w:r>
    </w:p>
    <w:p w14:paraId="1F84A5AB" w14:textId="2414B5F6" w:rsidR="00423687" w:rsidRPr="007E4EDA" w:rsidRDefault="00423687" w:rsidP="0098333F">
      <w:pPr>
        <w:spacing w:after="120" w:line="360" w:lineRule="auto"/>
        <w:rPr>
          <w:sz w:val="24"/>
          <w:szCs w:val="24"/>
          <w:lang w:val="en-GB"/>
        </w:rPr>
      </w:pPr>
      <w:r>
        <w:rPr>
          <w:sz w:val="24"/>
          <w:szCs w:val="24"/>
          <w:lang w:val="en-GB"/>
        </w:rPr>
        <w:t>Relative trueness was evaluated by Bland-Altman analysis with all combined matrices. The Bland-Altman analysis (log</w:t>
      </w:r>
      <w:r>
        <w:rPr>
          <w:sz w:val="24"/>
          <w:szCs w:val="24"/>
          <w:vertAlign w:val="subscript"/>
          <w:lang w:val="en-GB"/>
        </w:rPr>
        <w:t>10</w:t>
      </w:r>
      <w:r>
        <w:rPr>
          <w:sz w:val="24"/>
          <w:szCs w:val="24"/>
          <w:lang w:val="en-GB"/>
        </w:rPr>
        <w:t xml:space="preserve"> (x + 1) scale) demonstrated a good overall agreement between the ISO 9308-2 reference method and the ENUMERA®-Coli100 assay for both </w:t>
      </w:r>
      <w:r>
        <w:rPr>
          <w:i/>
          <w:iCs/>
          <w:sz w:val="24"/>
          <w:szCs w:val="24"/>
          <w:lang w:val="en-GB"/>
        </w:rPr>
        <w:t>E. coli</w:t>
      </w:r>
      <w:r>
        <w:rPr>
          <w:sz w:val="24"/>
          <w:szCs w:val="24"/>
          <w:lang w:val="en-GB"/>
        </w:rPr>
        <w:t xml:space="preserve"> and total coliforms across all water matrices.</w:t>
      </w:r>
    </w:p>
    <w:p w14:paraId="3ED443D9" w14:textId="0986C090" w:rsidR="00423687" w:rsidRPr="007E4EDA" w:rsidRDefault="00423687" w:rsidP="0098333F">
      <w:pPr>
        <w:spacing w:after="120" w:line="360" w:lineRule="auto"/>
        <w:rPr>
          <w:sz w:val="24"/>
          <w:szCs w:val="24"/>
          <w:lang w:val="en-GB"/>
        </w:rPr>
      </w:pPr>
      <w:r>
        <w:rPr>
          <w:sz w:val="24"/>
          <w:szCs w:val="24"/>
          <w:lang w:val="en-GB"/>
        </w:rPr>
        <w:t xml:space="preserve">For </w:t>
      </w:r>
      <w:r>
        <w:rPr>
          <w:i/>
          <w:iCs/>
          <w:sz w:val="24"/>
          <w:szCs w:val="24"/>
          <w:lang w:val="en-GB"/>
        </w:rPr>
        <w:t>E. coli</w:t>
      </w:r>
      <w:r>
        <w:rPr>
          <w:sz w:val="24"/>
          <w:szCs w:val="24"/>
          <w:lang w:val="en-GB"/>
        </w:rPr>
        <w:t xml:space="preserve"> (n = 114), a small negative bias was observed (-0.066 log₁₀ units; 95 % CI: -0.092 to -0.041), indicating a slight tendency of the ENUMERA® method to underestimate concentrations relative to the reference method. The limits of agreement ranged from -0.335 to 0.202 log</w:t>
      </w:r>
      <w:r>
        <w:rPr>
          <w:sz w:val="24"/>
          <w:szCs w:val="24"/>
          <w:vertAlign w:val="subscript"/>
          <w:lang w:val="en-GB"/>
        </w:rPr>
        <w:t>10</w:t>
      </w:r>
      <w:r>
        <w:rPr>
          <w:sz w:val="24"/>
          <w:szCs w:val="24"/>
          <w:lang w:val="en-GB"/>
        </w:rPr>
        <w:t xml:space="preserve"> units, with most observations distributed evenly around the mean difference and no evident systematic trend across the concentration range.</w:t>
      </w:r>
    </w:p>
    <w:p w14:paraId="703BB48B" w14:textId="77777777" w:rsidR="00423687" w:rsidRPr="007E4EDA" w:rsidRDefault="00423687" w:rsidP="0098333F">
      <w:pPr>
        <w:spacing w:after="120" w:line="360" w:lineRule="auto"/>
        <w:rPr>
          <w:sz w:val="24"/>
          <w:szCs w:val="24"/>
          <w:lang w:val="en-GB"/>
        </w:rPr>
      </w:pPr>
      <w:r>
        <w:rPr>
          <w:sz w:val="24"/>
          <w:szCs w:val="24"/>
          <w:lang w:val="en-GB"/>
        </w:rPr>
        <w:t>Similarly, for total coliforms (n = 99), the ENUMERA® method showed a modest negative bias (-0.083 log₁₀ units; 95% CI: -0.118 to -0.048), with limits of agreement between -0.426 and 0.261 log</w:t>
      </w:r>
      <w:r>
        <w:rPr>
          <w:sz w:val="24"/>
          <w:szCs w:val="24"/>
          <w:vertAlign w:val="subscript"/>
          <w:lang w:val="en-GB"/>
        </w:rPr>
        <w:t>10</w:t>
      </w:r>
      <w:r>
        <w:rPr>
          <w:sz w:val="24"/>
          <w:szCs w:val="24"/>
          <w:lang w:val="en-GB"/>
        </w:rPr>
        <w:t xml:space="preserve"> units. The dispersion of differences was slightly wider than that observed for </w:t>
      </w:r>
      <w:r>
        <w:rPr>
          <w:i/>
          <w:iCs/>
          <w:sz w:val="24"/>
          <w:szCs w:val="24"/>
          <w:lang w:val="en-GB"/>
        </w:rPr>
        <w:t>E. coli</w:t>
      </w:r>
      <w:r>
        <w:rPr>
          <w:sz w:val="24"/>
          <w:szCs w:val="24"/>
          <w:lang w:val="en-GB"/>
        </w:rPr>
        <w:t>, reflecting greater variability.</w:t>
      </w:r>
    </w:p>
    <w:p w14:paraId="7B72DFD5" w14:textId="37D11850" w:rsidR="00423687" w:rsidRPr="007E4EDA" w:rsidRDefault="00423687" w:rsidP="0098333F">
      <w:pPr>
        <w:spacing w:after="120" w:line="360" w:lineRule="auto"/>
        <w:rPr>
          <w:sz w:val="24"/>
          <w:szCs w:val="24"/>
          <w:lang w:val="en-GB"/>
        </w:rPr>
      </w:pPr>
      <w:r>
        <w:rPr>
          <w:sz w:val="24"/>
          <w:szCs w:val="24"/>
          <w:lang w:val="en-GB"/>
        </w:rPr>
        <w:t>In both cases, the Shapiro-Wilk for normality test indicated deviations from normality (</w:t>
      </w:r>
      <w:r>
        <w:rPr>
          <w:i/>
          <w:iCs/>
          <w:sz w:val="24"/>
          <w:szCs w:val="24"/>
          <w:lang w:val="en-GB"/>
        </w:rPr>
        <w:t>p</w:t>
      </w:r>
      <w:r>
        <w:rPr>
          <w:sz w:val="24"/>
          <w:szCs w:val="24"/>
          <w:lang w:val="en-GB"/>
        </w:rPr>
        <w:t>-values ≤ 0.05), suggesting that the distribution of differences may not be strictly Gaussian. Nevertheless, visual inspection of the plots (Figure 3) did not reveal marked heteroscedasticity or proportional bias, supporting the overall comparability of the methods within the observed range.</w:t>
      </w:r>
    </w:p>
    <w:p w14:paraId="58DDF528" w14:textId="5F869C29" w:rsidR="003661B0" w:rsidRPr="007E4EDA" w:rsidRDefault="003661B0" w:rsidP="003661B0">
      <w:pPr>
        <w:pStyle w:val="Ttol2"/>
        <w:spacing w:line="360" w:lineRule="auto"/>
        <w:rPr>
          <w:sz w:val="24"/>
          <w:szCs w:val="24"/>
          <w:lang w:val="en-GB"/>
        </w:rPr>
      </w:pPr>
      <w:r>
        <w:rPr>
          <w:sz w:val="24"/>
          <w:szCs w:val="24"/>
          <w:lang w:val="en-GB"/>
        </w:rPr>
        <w:t>3.7. Linearity and heteroscedasticity assessment</w:t>
      </w:r>
    </w:p>
    <w:p w14:paraId="6B779CAF" w14:textId="6BDAA714" w:rsidR="00423687" w:rsidRPr="007E4EDA" w:rsidRDefault="00423687" w:rsidP="0098333F">
      <w:pPr>
        <w:spacing w:after="120" w:line="360" w:lineRule="auto"/>
        <w:rPr>
          <w:sz w:val="24"/>
          <w:szCs w:val="24"/>
          <w:lang w:val="en-GB"/>
        </w:rPr>
      </w:pPr>
      <w:r>
        <w:rPr>
          <w:sz w:val="24"/>
          <w:szCs w:val="24"/>
          <w:lang w:val="en-GB"/>
        </w:rPr>
        <w:t xml:space="preserve">For both </w:t>
      </w:r>
      <w:r>
        <w:rPr>
          <w:i/>
          <w:iCs/>
          <w:sz w:val="24"/>
          <w:szCs w:val="24"/>
          <w:lang w:val="en-GB"/>
        </w:rPr>
        <w:t>E. coli</w:t>
      </w:r>
      <w:r>
        <w:rPr>
          <w:sz w:val="24"/>
          <w:szCs w:val="24"/>
          <w:lang w:val="en-GB"/>
        </w:rPr>
        <w:t xml:space="preserve"> and total coliforms, the diagnostic tests support the adequacy of the linear model, with no evidence of model misspecification, non-linearity, or heteroscedasticity. The Ramsey’s regression equation specification error test (</w:t>
      </w:r>
      <w:r>
        <w:rPr>
          <w:i/>
          <w:iCs/>
          <w:sz w:val="24"/>
          <w:szCs w:val="24"/>
          <w:lang w:val="en-GB"/>
        </w:rPr>
        <w:t>p</w:t>
      </w:r>
      <w:r>
        <w:rPr>
          <w:sz w:val="24"/>
          <w:szCs w:val="24"/>
          <w:lang w:val="en-GB"/>
        </w:rPr>
        <w:t>-values &gt; 0.05) indicate that the linear functional form is appropriate. Linearity is further confirmed by the Harvey-Collier tests (</w:t>
      </w:r>
      <w:r>
        <w:rPr>
          <w:i/>
          <w:iCs/>
          <w:sz w:val="24"/>
          <w:szCs w:val="24"/>
          <w:lang w:val="en-GB"/>
        </w:rPr>
        <w:t>p</w:t>
      </w:r>
      <w:r>
        <w:rPr>
          <w:sz w:val="24"/>
          <w:szCs w:val="24"/>
          <w:lang w:val="en-GB"/>
        </w:rPr>
        <w:t>-values &gt; 0.05), while the Harrison-McCabe tests (</w:t>
      </w:r>
      <w:r>
        <w:rPr>
          <w:i/>
          <w:iCs/>
          <w:sz w:val="24"/>
          <w:szCs w:val="24"/>
          <w:lang w:val="en-GB"/>
        </w:rPr>
        <w:t>p</w:t>
      </w:r>
      <w:r>
        <w:rPr>
          <w:sz w:val="24"/>
          <w:szCs w:val="24"/>
          <w:lang w:val="en-GB"/>
        </w:rPr>
        <w:t xml:space="preserve">-value = 0.867 and </w:t>
      </w:r>
      <w:r>
        <w:rPr>
          <w:i/>
          <w:iCs/>
          <w:sz w:val="24"/>
          <w:szCs w:val="24"/>
          <w:lang w:val="en-GB"/>
        </w:rPr>
        <w:t>p</w:t>
      </w:r>
      <w:r>
        <w:rPr>
          <w:sz w:val="24"/>
          <w:szCs w:val="24"/>
          <w:lang w:val="en-GB"/>
        </w:rPr>
        <w:t xml:space="preserve">-value = 0.792, respectively) show no significant heteroscedasticity, moreover, these large </w:t>
      </w:r>
      <w:r>
        <w:rPr>
          <w:i/>
          <w:iCs/>
          <w:sz w:val="24"/>
          <w:szCs w:val="24"/>
          <w:lang w:val="en-GB"/>
        </w:rPr>
        <w:t>p</w:t>
      </w:r>
      <w:r>
        <w:rPr>
          <w:sz w:val="24"/>
          <w:szCs w:val="24"/>
          <w:lang w:val="en-GB"/>
        </w:rPr>
        <w:t>-values supports the assumption that the variance of the residuals remains constant across the fitted values.</w:t>
      </w:r>
    </w:p>
    <w:p w14:paraId="4821F8B8" w14:textId="66C2D238" w:rsidR="00423687" w:rsidRPr="007E4EDA" w:rsidRDefault="00423687" w:rsidP="0098333F">
      <w:pPr>
        <w:spacing w:after="120" w:line="360" w:lineRule="auto"/>
        <w:rPr>
          <w:sz w:val="24"/>
          <w:szCs w:val="24"/>
          <w:lang w:val="en-GB"/>
        </w:rPr>
      </w:pPr>
      <w:r>
        <w:rPr>
          <w:sz w:val="24"/>
          <w:szCs w:val="24"/>
          <w:lang w:val="en-GB"/>
        </w:rPr>
        <w:t>Overall, these results demonstrate that the assumptions underlying the linear models are satisfactorily met, supporting their suitability for both microbial indicators.</w:t>
      </w:r>
    </w:p>
    <w:p w14:paraId="0F47C92C" w14:textId="1B28765B" w:rsidR="00CF793E" w:rsidRPr="007E4EDA" w:rsidRDefault="00CF793E" w:rsidP="00CF793E">
      <w:pPr>
        <w:pStyle w:val="Ttol2"/>
        <w:spacing w:line="360" w:lineRule="auto"/>
        <w:rPr>
          <w:sz w:val="24"/>
          <w:szCs w:val="24"/>
          <w:lang w:val="en-GB"/>
        </w:rPr>
      </w:pPr>
      <w:r>
        <w:rPr>
          <w:sz w:val="24"/>
          <w:szCs w:val="24"/>
          <w:lang w:val="en-GB"/>
        </w:rPr>
        <w:t>3.8. Deming and Passing-Bablok regression analysis</w:t>
      </w:r>
    </w:p>
    <w:p w14:paraId="6E521679" w14:textId="0A678F17" w:rsidR="00152F5D" w:rsidRPr="007E4EDA" w:rsidRDefault="00152F5D" w:rsidP="6F247144">
      <w:pPr>
        <w:spacing w:after="120" w:line="360" w:lineRule="auto"/>
        <w:rPr>
          <w:sz w:val="24"/>
          <w:szCs w:val="24"/>
          <w:lang w:val="en-GB"/>
        </w:rPr>
      </w:pPr>
      <w:r>
        <w:rPr>
          <w:sz w:val="24"/>
          <w:szCs w:val="24"/>
          <w:lang w:val="en-GB"/>
        </w:rPr>
        <w:lastRenderedPageBreak/>
        <w:t>Passing-Bablok and Deming regressions are widely used in method-comparison studies</w:t>
      </w:r>
      <w:r w:rsidR="00451A8D">
        <w:rPr>
          <w:sz w:val="24"/>
          <w:szCs w:val="24"/>
          <w:lang w:val="en-GB"/>
        </w:rPr>
        <w:t xml:space="preserve"> </w:t>
      </w:r>
      <w:r w:rsidR="00451A8D">
        <w:rPr>
          <w:sz w:val="24"/>
          <w:szCs w:val="24"/>
          <w:lang w:val="en-GB"/>
        </w:rPr>
        <w:fldChar w:fldCharType="begin"/>
      </w:r>
      <w:r w:rsidR="00451A8D">
        <w:rPr>
          <w:sz w:val="24"/>
          <w:szCs w:val="24"/>
          <w:lang w:val="en-GB"/>
        </w:rPr>
        <w:instrText xml:space="preserve"> ADDIN ZOTERO_ITEM CSL_CITATION {"citationID":"e5Qr44hx","properties":{"unsorted":false,"formattedCitation":"(Linnet, 1993)","plainCitation":"(Linnet, 1993)","noteIndex":0},"citationItems":[{"id":29379,"uris":["http://zotero.org/users/19779089/items/R5STMSGL"],"itemData":{"id":29379,"type":"article-journal","citation-key":"linnetEvaluationRegressionProcedures1993","container-title":"Clinical chemistry","ISSN":"0009-9147","issue":"3","journalAbbreviation":"Clin Chem","language":"eng","page":"424-432","PMID":"8448852","publisher-place":"England","title":"Evaluation of regression procedures for methods comparison studies.","volume":"39","author":[{"family":"Linnet","given":"K."}],"issued":{"date-parts":[["1993",3]]}}}],"schema":"https://github.com/citation-style-language/schema/raw/master/csl-citation.json"} </w:instrText>
      </w:r>
      <w:r w:rsidR="00451A8D">
        <w:rPr>
          <w:sz w:val="24"/>
          <w:szCs w:val="24"/>
          <w:lang w:val="en-GB"/>
        </w:rPr>
        <w:fldChar w:fldCharType="separate"/>
      </w:r>
      <w:r w:rsidR="00451A8D" w:rsidRPr="00451A8D">
        <w:rPr>
          <w:sz w:val="24"/>
          <w:lang w:val="en-GB"/>
        </w:rPr>
        <w:t>(Linnet, 1993)</w:t>
      </w:r>
      <w:r w:rsidR="00451A8D">
        <w:rPr>
          <w:sz w:val="24"/>
          <w:szCs w:val="24"/>
          <w:lang w:val="en-GB"/>
        </w:rPr>
        <w:fldChar w:fldCharType="end"/>
      </w:r>
      <w:r>
        <w:rPr>
          <w:sz w:val="24"/>
          <w:szCs w:val="24"/>
          <w:lang w:val="en-GB"/>
        </w:rPr>
        <w:t xml:space="preserve">. Across water matrices and defined groups, both approaches yielded slopes close to unity and intercepts close to zero for </w:t>
      </w:r>
      <w:r>
        <w:rPr>
          <w:i/>
          <w:iCs/>
          <w:sz w:val="24"/>
          <w:szCs w:val="24"/>
          <w:lang w:val="en-GB"/>
        </w:rPr>
        <w:t>E. coli</w:t>
      </w:r>
      <w:r>
        <w:rPr>
          <w:sz w:val="24"/>
          <w:szCs w:val="24"/>
          <w:lang w:val="en-GB"/>
        </w:rPr>
        <w:t xml:space="preserve"> and total coliforms (Figure 4), indicating good overall agreement between the ENUMERA®-Coli100 method and the ISO 9308-2 reference method (Table 4).</w:t>
      </w:r>
    </w:p>
    <w:p w14:paraId="2F14520A" w14:textId="728AB1C6" w:rsidR="00152F5D" w:rsidRPr="007E4EDA" w:rsidRDefault="00DE7161" w:rsidP="6F247144">
      <w:pPr>
        <w:spacing w:after="120" w:line="360" w:lineRule="auto"/>
        <w:rPr>
          <w:sz w:val="24"/>
          <w:szCs w:val="24"/>
          <w:lang w:val="en-GB"/>
        </w:rPr>
      </w:pPr>
      <w:r>
        <w:rPr>
          <w:sz w:val="24"/>
          <w:szCs w:val="24"/>
          <w:lang w:val="en-GB"/>
        </w:rPr>
        <w:t xml:space="preserve">For most individual matrices, slopes and intercepts were </w:t>
      </w:r>
      <w:r>
        <w:rPr>
          <w:rFonts w:ascii="Calibri" w:eastAsia="Calibri" w:hAnsi="Calibri" w:cs="Calibri"/>
          <w:sz w:val="24"/>
          <w:szCs w:val="24"/>
          <w:lang w:val="en-GB"/>
        </w:rPr>
        <w:t xml:space="preserve">consistent with method comparability. Some exceptions were noted: negative intercepts for total coliforms in DW and for </w:t>
      </w:r>
      <w:r>
        <w:rPr>
          <w:rFonts w:ascii="Calibri" w:eastAsia="Calibri" w:hAnsi="Calibri" w:cs="Calibri"/>
          <w:i/>
          <w:iCs/>
          <w:sz w:val="24"/>
          <w:szCs w:val="24"/>
          <w:lang w:val="en-GB"/>
        </w:rPr>
        <w:t>E. coli</w:t>
      </w:r>
      <w:r>
        <w:rPr>
          <w:rFonts w:ascii="Calibri" w:eastAsia="Calibri" w:hAnsi="Calibri" w:cs="Calibri"/>
          <w:sz w:val="24"/>
          <w:szCs w:val="24"/>
          <w:lang w:val="en-GB"/>
        </w:rPr>
        <w:t xml:space="preserve"> in WW using Deming regression, and wider confidence intervals in MW, reflecting greater variability in this matrix.</w:t>
      </w:r>
      <w:r>
        <w:rPr>
          <w:sz w:val="24"/>
          <w:szCs w:val="24"/>
          <w:lang w:val="en-GB"/>
        </w:rPr>
        <w:t xml:space="preserve"> The intermediate and global datasets showed the same general pattern of agreement, with narrower confidence intervals after aggregation. However, the global dataset revealed small but statistically detectable systematic deviations, with negative intercepts and slopes slightly above 1 for both microbial groups and both regression approaches.</w:t>
      </w:r>
    </w:p>
    <w:p w14:paraId="7DADCF99" w14:textId="35F73C79" w:rsidR="00152F5D" w:rsidRPr="007E4EDA" w:rsidRDefault="00DE7161" w:rsidP="6F247144">
      <w:pPr>
        <w:spacing w:after="160" w:line="360" w:lineRule="auto"/>
        <w:rPr>
          <w:sz w:val="24"/>
          <w:szCs w:val="24"/>
          <w:lang w:val="en-GB"/>
        </w:rPr>
      </w:pPr>
      <w:r>
        <w:rPr>
          <w:sz w:val="24"/>
          <w:szCs w:val="24"/>
          <w:lang w:val="en-GB"/>
        </w:rPr>
        <w:t>These minor constant and proportional biases are unlikely to compromise overall method comparability. They may partly reflect inherent differences between the two MPN-based approaches in translating positive/negative response patterns into concentration estimates, as well as analytical variability and sample-size effects: matrices with fewer or more variable observations tend to show wider confidence intervals, while aggregation increases statistical precision and may render minor biases detectable. The possible contribution of MPN design characteristics to these differences is considered in more detail in the following section.</w:t>
      </w:r>
    </w:p>
    <w:p w14:paraId="3AE59FED" w14:textId="01E14BD9" w:rsidR="00152F5D" w:rsidRPr="007E4EDA" w:rsidRDefault="00152F5D" w:rsidP="00152F5D">
      <w:pPr>
        <w:spacing w:after="120" w:line="360" w:lineRule="auto"/>
        <w:rPr>
          <w:sz w:val="24"/>
          <w:szCs w:val="24"/>
          <w:lang w:val="en-GB"/>
        </w:rPr>
      </w:pPr>
    </w:p>
    <w:p w14:paraId="6E493F80" w14:textId="79A1A9DA" w:rsidR="005A72BD" w:rsidRPr="007E4EDA" w:rsidRDefault="005A72BD" w:rsidP="2AF82162">
      <w:pPr>
        <w:pStyle w:val="Ttol2"/>
        <w:spacing w:line="360" w:lineRule="auto"/>
        <w:rPr>
          <w:sz w:val="24"/>
          <w:szCs w:val="24"/>
          <w:lang w:val="en-GB"/>
        </w:rPr>
      </w:pPr>
      <w:r>
        <w:rPr>
          <w:sz w:val="24"/>
          <w:szCs w:val="24"/>
          <w:lang w:val="en-GB"/>
        </w:rPr>
        <w:t>3.9</w:t>
      </w:r>
      <w:r>
        <w:rPr>
          <w:sz w:val="24"/>
          <w:szCs w:val="24"/>
          <w:lang w:val="en-GB"/>
        </w:rPr>
        <w:t>. Effect of MPN Configuration on MPN Estimates</w:t>
      </w:r>
    </w:p>
    <w:p w14:paraId="5ACA90A3" w14:textId="77C3005C" w:rsidR="001D78CA" w:rsidRPr="007E4EDA" w:rsidRDefault="001D78CA" w:rsidP="3D730822">
      <w:pPr>
        <w:spacing w:after="120" w:line="360" w:lineRule="auto"/>
        <w:rPr>
          <w:sz w:val="24"/>
          <w:szCs w:val="24"/>
          <w:lang w:val="en-GB"/>
        </w:rPr>
      </w:pPr>
      <w:r>
        <w:rPr>
          <w:sz w:val="24"/>
          <w:szCs w:val="24"/>
          <w:lang w:val="en-GB"/>
        </w:rPr>
        <w:t xml:space="preserve">The reference method uses a well configuration comprising three different well types: one overflow well with a maximum volume of 2.08 mL, 48 large wells with a maximum volume of 1.88 mL, and 48 small wells with a maximum volume of 0.160 mL (McBride, 2003). However, the MPN tables are constructed by treating the overflow well as a large well. If the MPN tables are generated using the central estimates for cases in which the overflow well is treated as a 1.88 mL well rather than as a 2.08 mL well, the differences between the resulting MPN values increase to approximately 5 % of the measured value. </w:t>
      </w:r>
    </w:p>
    <w:p w14:paraId="79362488" w14:textId="648303D4" w:rsidR="00226A2E" w:rsidRPr="007E4EDA" w:rsidRDefault="002F62C2" w:rsidP="1202E01E">
      <w:pPr>
        <w:spacing w:after="120" w:line="360" w:lineRule="auto"/>
        <w:rPr>
          <w:sz w:val="24"/>
          <w:szCs w:val="24"/>
          <w:lang w:val="en-GB"/>
        </w:rPr>
      </w:pPr>
      <w:r>
        <w:rPr>
          <w:sz w:val="24"/>
          <w:szCs w:val="24"/>
          <w:lang w:val="en-GB"/>
        </w:rPr>
        <w:t xml:space="preserve">The agreement between the two MPN modelling approaches was assessed using Bland-Altman analysis (Figure 5) . When the overflow well was negative, the differences between </w:t>
      </w:r>
      <w:r>
        <w:rPr>
          <w:sz w:val="24"/>
          <w:szCs w:val="24"/>
          <w:lang w:val="en-GB"/>
        </w:rPr>
        <w:lastRenderedPageBreak/>
        <w:t>the 3-well and 2-well configurations showed a clear concentration-dependent pattern. In particular, at higher mean MPN values, the 3-well model produced lower estimates than the 2-well model, with differences reaching approximately -0.02 log10 units. This suggests that treating a negative overflow well as an independent 2.08 mL well has a greater effect on the estimated MPN than treating it as an additional 1.88 mL large well.</w:t>
      </w:r>
    </w:p>
    <w:p w14:paraId="68E38F5D" w14:textId="7561A8B9" w:rsidR="001D78CA" w:rsidRPr="007E4EDA" w:rsidRDefault="00226A2E" w:rsidP="002F62C2">
      <w:pPr>
        <w:spacing w:after="120" w:line="360" w:lineRule="auto"/>
        <w:rPr>
          <w:b/>
          <w:bCs/>
          <w:sz w:val="24"/>
          <w:szCs w:val="24"/>
          <w:lang w:val="en-GB"/>
        </w:rPr>
      </w:pPr>
      <w:r>
        <w:rPr>
          <w:sz w:val="24"/>
          <w:szCs w:val="24"/>
          <w:lang w:val="en-GB"/>
        </w:rPr>
        <w:t>By contrast, when the overflow well was positive, the differences between the two modelling approaches were extremely small, remaining close to zero across the analytical range. Although a structured pattern was visible, the magnitude of the differences has a negligible practical impact.</w:t>
      </w:r>
    </w:p>
    <w:p w14:paraId="40526302" w14:textId="398D9329" w:rsidR="00CC0E9F" w:rsidRPr="007E4EDA" w:rsidRDefault="00CC0E9F" w:rsidP="002F62C2">
      <w:pPr>
        <w:spacing w:after="120" w:line="360" w:lineRule="auto"/>
        <w:rPr>
          <w:sz w:val="24"/>
          <w:szCs w:val="24"/>
          <w:lang w:val="en-GB"/>
        </w:rPr>
      </w:pPr>
      <w:r>
        <w:rPr>
          <w:sz w:val="24"/>
          <w:szCs w:val="24"/>
          <w:lang w:val="en-GB"/>
        </w:rPr>
        <w:t>This asymmetry is consistent with the greater inferential weight of a negative result in a larger-volume well, which provides stronger evidence against high microbial concentrations than a negative result in a smaller-volume well. Overall, these results indicate that the effect of the overflow well structure is mainly driven by negative overflow outcomes, particularly at higher MPN levels.</w:t>
      </w:r>
    </w:p>
    <w:p w14:paraId="6AB6EFF7" w14:textId="6EA517CF" w:rsidR="0052530C" w:rsidRPr="007E4EDA" w:rsidRDefault="0052530C" w:rsidP="0052530C">
      <w:pPr>
        <w:pStyle w:val="Ttol2"/>
        <w:spacing w:line="360" w:lineRule="auto"/>
        <w:rPr>
          <w:sz w:val="24"/>
          <w:szCs w:val="24"/>
          <w:lang w:val="en-US"/>
        </w:rPr>
      </w:pPr>
      <w:r>
        <w:rPr>
          <w:sz w:val="24"/>
          <w:szCs w:val="24"/>
          <w:lang w:val="en-US"/>
        </w:rPr>
        <w:t>3.10</w:t>
      </w:r>
      <w:r>
        <w:rPr>
          <w:sz w:val="24"/>
          <w:szCs w:val="24"/>
          <w:lang w:val="en-US"/>
        </w:rPr>
        <w:t>. Limits of detection and quantification</w:t>
      </w:r>
    </w:p>
    <w:p w14:paraId="0720D00B" w14:textId="187EFA47" w:rsidR="0052530C" w:rsidRPr="007E4EDA" w:rsidRDefault="0052530C" w:rsidP="0052530C">
      <w:pPr>
        <w:spacing w:after="120" w:line="360" w:lineRule="auto"/>
        <w:rPr>
          <w:sz w:val="24"/>
          <w:szCs w:val="24"/>
          <w:lang w:val="en-GB"/>
        </w:rPr>
      </w:pPr>
      <w:r>
        <w:rPr>
          <w:sz w:val="24"/>
          <w:szCs w:val="24"/>
          <w:lang w:val="en-GB"/>
        </w:rPr>
        <w:t xml:space="preserve">The limits of detection (LOD) and quantification (LOQ) of the ENUMERA®-Coli100 method were determined for both </w:t>
      </w:r>
      <w:r>
        <w:rPr>
          <w:i/>
          <w:iCs/>
          <w:sz w:val="24"/>
          <w:szCs w:val="24"/>
          <w:lang w:val="en-GB"/>
        </w:rPr>
        <w:t>E. coli</w:t>
      </w:r>
      <w:r>
        <w:rPr>
          <w:sz w:val="24"/>
          <w:szCs w:val="24"/>
          <w:lang w:val="en-GB"/>
        </w:rPr>
        <w:t xml:space="preserve"> and total coliforms in each water matrix (Table 5). For </w:t>
      </w:r>
      <w:r>
        <w:rPr>
          <w:i/>
          <w:iCs/>
          <w:sz w:val="24"/>
          <w:szCs w:val="24"/>
          <w:lang w:val="en-GB"/>
        </w:rPr>
        <w:t>E. coli</w:t>
      </w:r>
      <w:r>
        <w:rPr>
          <w:sz w:val="24"/>
          <w:szCs w:val="24"/>
          <w:lang w:val="en-GB"/>
        </w:rPr>
        <w:t xml:space="preserve">, LOD values ranged from 1.4 MPN/100 mL in surface water to 2.1 MPN/100 mL in seawater, whereas LOQ values ranged from 3.1 to 9.2 MPN/100 mL. For total coliforms, LOD values ranged from 1.2 to 1.9 MPN/100 mL and LOQ values from 3.0 to 7.0 MPN/100 mL. These limits were comparable to those obtained with the ISO 9308-2 reference method and confirmed the suitability of the ENUMERA®-Coli100 method for the detection and quantification of low concentrations of </w:t>
      </w:r>
      <w:r>
        <w:rPr>
          <w:i/>
          <w:iCs/>
          <w:sz w:val="24"/>
          <w:szCs w:val="24"/>
          <w:lang w:val="en-GB"/>
        </w:rPr>
        <w:t>E. coli</w:t>
      </w:r>
      <w:r>
        <w:rPr>
          <w:sz w:val="24"/>
          <w:szCs w:val="24"/>
          <w:lang w:val="en-GB"/>
        </w:rPr>
        <w:t xml:space="preserve"> and total coliforms in the matrices studied. The slightly higher LOQ observed in seawater is consistent with the 1:10 dilution step applied prior to analysis.</w:t>
      </w:r>
    </w:p>
    <w:p w14:paraId="134EB397" w14:textId="202D9C32" w:rsidR="0052530C" w:rsidRPr="007E4EDA" w:rsidRDefault="0052530C" w:rsidP="0052530C">
      <w:pPr>
        <w:pStyle w:val="Ttol2"/>
        <w:spacing w:line="360" w:lineRule="auto"/>
        <w:rPr>
          <w:sz w:val="24"/>
          <w:szCs w:val="24"/>
          <w:lang w:val="en-GB"/>
        </w:rPr>
      </w:pPr>
      <w:r>
        <w:rPr>
          <w:sz w:val="24"/>
          <w:szCs w:val="24"/>
          <w:lang w:val="en-GB"/>
        </w:rPr>
        <w:t>3.11</w:t>
      </w:r>
      <w:r>
        <w:rPr>
          <w:sz w:val="24"/>
          <w:szCs w:val="24"/>
          <w:lang w:val="en-GB"/>
        </w:rPr>
        <w:t>. Comparative Performance of Aquacoli and Colilert-18 Across Different Tray-Based MPN Formats</w:t>
      </w:r>
    </w:p>
    <w:p w14:paraId="4D4C539D" w14:textId="4BB6B493" w:rsidR="0052530C" w:rsidRPr="007E4EDA" w:rsidRDefault="0052530C" w:rsidP="0052530C">
      <w:pPr>
        <w:spacing w:after="80" w:line="360" w:lineRule="auto"/>
        <w:rPr>
          <w:sz w:val="24"/>
          <w:szCs w:val="24"/>
          <w:lang w:val="en-GB"/>
        </w:rPr>
      </w:pPr>
      <w:r>
        <w:rPr>
          <w:sz w:val="24"/>
          <w:szCs w:val="24"/>
          <w:lang w:val="en-GB"/>
        </w:rPr>
        <w:t xml:space="preserve">The comparative evaluation of the different media and tray combinations showed that </w:t>
      </w:r>
      <w:r>
        <w:rPr>
          <w:i/>
          <w:iCs/>
          <w:sz w:val="24"/>
          <w:szCs w:val="24"/>
          <w:lang w:val="en-GB"/>
        </w:rPr>
        <w:t>Escherichia coli</w:t>
      </w:r>
      <w:r>
        <w:rPr>
          <w:sz w:val="24"/>
          <w:szCs w:val="24"/>
          <w:lang w:val="en-GB"/>
        </w:rPr>
        <w:t xml:space="preserve"> enumeration was highly comparable between both culture media regardless of the MPN tray format employed. However, slightly higher </w:t>
      </w:r>
      <w:r>
        <w:rPr>
          <w:i/>
          <w:iCs/>
          <w:sz w:val="24"/>
          <w:szCs w:val="24"/>
          <w:lang w:val="en-GB"/>
        </w:rPr>
        <w:t xml:space="preserve">E. coli </w:t>
      </w:r>
      <w:r>
        <w:rPr>
          <w:sz w:val="24"/>
          <w:szCs w:val="24"/>
          <w:lang w:val="en-GB"/>
        </w:rPr>
        <w:t xml:space="preserve">counts were consistently </w:t>
      </w:r>
      <w:r>
        <w:rPr>
          <w:sz w:val="24"/>
          <w:szCs w:val="24"/>
          <w:lang w:val="en-GB"/>
        </w:rPr>
        <w:lastRenderedPageBreak/>
        <w:t>observed when analyses were performed using the ENUMERA® tray compared with the Quanti-Tray® system, independently of the culture medium used.</w:t>
      </w:r>
    </w:p>
    <w:p w14:paraId="04308AE0" w14:textId="0F38803A" w:rsidR="0052530C" w:rsidRPr="007E4EDA" w:rsidRDefault="0052530C" w:rsidP="0052530C">
      <w:pPr>
        <w:spacing w:after="80" w:line="360" w:lineRule="auto"/>
        <w:rPr>
          <w:sz w:val="24"/>
          <w:szCs w:val="24"/>
          <w:lang w:val="en-GB"/>
        </w:rPr>
      </w:pPr>
      <w:r>
        <w:rPr>
          <w:sz w:val="24"/>
          <w:szCs w:val="24"/>
          <w:lang w:val="en-GB"/>
        </w:rPr>
        <w:t xml:space="preserve">This trend may be associated with differences in the physical properties of the sealing membranes used in both tray systems. The membrane material of the ENUMERA® tray appears to present greater air permeability, potentially facilitating improved bacterial recovery and growth, particularly for environmentally stressed </w:t>
      </w:r>
      <w:r>
        <w:rPr>
          <w:i/>
          <w:iCs/>
          <w:sz w:val="24"/>
          <w:szCs w:val="24"/>
          <w:lang w:val="en-GB"/>
        </w:rPr>
        <w:t>E. coli</w:t>
      </w:r>
      <w:r>
        <w:rPr>
          <w:sz w:val="24"/>
          <w:szCs w:val="24"/>
          <w:lang w:val="en-GB"/>
        </w:rPr>
        <w:t xml:space="preserve"> cells present in water samples. This hypothesis is further supported by the observation that the Colilert-18 medium also yielded slightly higher enumerations when used in the ENUMERA® tray than in the Quanti-Tray® format.</w:t>
      </w:r>
    </w:p>
    <w:p w14:paraId="1356074D" w14:textId="1F80D7D4" w:rsidR="00DC1895" w:rsidRPr="007E4EDA" w:rsidRDefault="0052530C" w:rsidP="0052530C">
      <w:pPr>
        <w:spacing w:after="80" w:line="360" w:lineRule="auto"/>
        <w:rPr>
          <w:sz w:val="24"/>
          <w:szCs w:val="24"/>
          <w:lang w:val="en-GB"/>
        </w:rPr>
      </w:pPr>
      <w:r>
        <w:rPr>
          <w:sz w:val="24"/>
          <w:szCs w:val="24"/>
          <w:lang w:val="en-GB"/>
        </w:rPr>
        <w:t xml:space="preserve">The comparative performance of the Aquacoli chromogenic medium in different tray-based MPN configurations showed that the enumeration of </w:t>
      </w:r>
      <w:r>
        <w:rPr>
          <w:i/>
          <w:iCs/>
          <w:sz w:val="24"/>
          <w:szCs w:val="24"/>
          <w:lang w:val="en-GB"/>
        </w:rPr>
        <w:t>E. coli</w:t>
      </w:r>
      <w:r>
        <w:rPr>
          <w:sz w:val="24"/>
          <w:szCs w:val="24"/>
          <w:lang w:val="en-GB"/>
        </w:rPr>
        <w:t xml:space="preserve"> (green wells) and total coliforms (green plus yellow wells) obtained using the Aquacoli medium in Quanti-Tray® was comparable to that achieved using the proprietary ENUMERA® tray, indicating that the analytical performance of the medium is not restricted to a single tray geometry (Figure 6). In addition, the chromogenic formulation of the Aquacoli medium enabled direct visual interpretation of results under ambient light conditions, avoiding the need for UV lamp detection required in fluorogenic approaches.</w:t>
      </w:r>
    </w:p>
    <w:p w14:paraId="639FAFE0" w14:textId="77777777" w:rsidR="002B2734" w:rsidRPr="007E4EDA" w:rsidRDefault="002B2734" w:rsidP="00BE51B5">
      <w:pPr>
        <w:spacing w:after="80" w:line="360" w:lineRule="auto"/>
        <w:rPr>
          <w:sz w:val="24"/>
          <w:szCs w:val="24"/>
          <w:lang w:val="en-GB"/>
        </w:rPr>
      </w:pPr>
    </w:p>
    <w:p w14:paraId="53E24B85" w14:textId="57612821" w:rsidR="007630FE" w:rsidRPr="007E4EDA" w:rsidRDefault="00C57A2D" w:rsidP="00E7232A">
      <w:pPr>
        <w:pStyle w:val="Ttol1"/>
        <w:spacing w:before="240" w:after="120" w:line="360" w:lineRule="auto"/>
        <w:rPr>
          <w:lang w:val="en-GB"/>
        </w:rPr>
      </w:pPr>
      <w:r>
        <w:rPr>
          <w:lang w:val="en-GB"/>
        </w:rPr>
        <w:t>4. Discussion</w:t>
      </w:r>
    </w:p>
    <w:p w14:paraId="5AD2222D" w14:textId="014DEAE1" w:rsidR="00CD0EF0" w:rsidRPr="007E4EDA" w:rsidRDefault="00CD0EF0" w:rsidP="00CD0EF0">
      <w:pPr>
        <w:spacing w:after="120" w:line="360" w:lineRule="auto"/>
        <w:rPr>
          <w:sz w:val="24"/>
          <w:szCs w:val="24"/>
          <w:lang w:val="en-GB"/>
        </w:rPr>
      </w:pPr>
      <w:r>
        <w:rPr>
          <w:sz w:val="24"/>
          <w:szCs w:val="24"/>
          <w:lang w:val="en-GB"/>
        </w:rPr>
        <w:t xml:space="preserve">This study provides an internal validation and method-comparison assessment of the ENUMERA®-Coli100 method as an alternative MPN method for the simultaneous enumeration of </w:t>
      </w:r>
      <w:r>
        <w:rPr>
          <w:i/>
          <w:iCs/>
          <w:sz w:val="24"/>
          <w:szCs w:val="24"/>
          <w:lang w:val="en-GB"/>
        </w:rPr>
        <w:t>Escherichia coli</w:t>
      </w:r>
      <w:r>
        <w:rPr>
          <w:sz w:val="24"/>
          <w:szCs w:val="24"/>
          <w:lang w:val="en-GB"/>
        </w:rPr>
        <w:t xml:space="preserve"> and total coliforms in 100 mL water samples.</w:t>
      </w:r>
    </w:p>
    <w:p w14:paraId="4A76042B" w14:textId="26F06C28" w:rsidR="00CD0EF0" w:rsidRPr="007E4EDA" w:rsidRDefault="00CD0EF0" w:rsidP="00CD0EF0">
      <w:pPr>
        <w:spacing w:after="120" w:line="360" w:lineRule="auto"/>
        <w:rPr>
          <w:sz w:val="24"/>
          <w:szCs w:val="24"/>
          <w:lang w:val="en-GB"/>
        </w:rPr>
      </w:pPr>
      <w:r>
        <w:rPr>
          <w:sz w:val="24"/>
          <w:szCs w:val="24"/>
          <w:lang w:val="en-GB"/>
        </w:rPr>
        <w:t>The relevance of the method lies not only in its analytical equivalence to ISO 9308-2, but also in the way in which that equivalence is achieved. The reference standard is based on an MPN approach in liquid medium, coupled to differential substrate reactions and interpretation through MPN tables. In the present study, the ENUMERA®-Coli100 method followed the same analytical principle while using a distinct tray configuration and a different substrate format, thereby showing that ISO 9308-2-compatible enumeration can be implemented through alternative, independently validated designs.</w:t>
      </w:r>
    </w:p>
    <w:p w14:paraId="2C8ACE13" w14:textId="0BEFAF38" w:rsidR="00CD0EF0" w:rsidRPr="007E4EDA" w:rsidRDefault="00066B9E" w:rsidP="00CD0EF0">
      <w:pPr>
        <w:spacing w:after="120" w:line="360" w:lineRule="auto"/>
        <w:rPr>
          <w:sz w:val="24"/>
          <w:szCs w:val="24"/>
          <w:lang w:val="en-GB"/>
        </w:rPr>
      </w:pPr>
      <w:r>
        <w:rPr>
          <w:sz w:val="24"/>
          <w:szCs w:val="24"/>
          <w:lang w:val="en-GB"/>
        </w:rPr>
        <w:t xml:space="preserve">It is important to note that the performance of Aquacoli medium is not confined to the ENUMERA®-Coli100 tray but is applicable to other contexts as well. As demonstrated by the productivity ratio analysis, the overall comparability of the alternative and reference </w:t>
      </w:r>
      <w:r>
        <w:rPr>
          <w:sz w:val="24"/>
          <w:szCs w:val="24"/>
          <w:lang w:val="en-GB"/>
        </w:rPr>
        <w:lastRenderedPageBreak/>
        <w:t>methods was further substantiated. Of particular significance was the paired tray-medium experiment, which evaluated the four possible combinations of reference and ENUMERA®-Coli100 media and trays. The experiment demonstrated that, following Holm's correction for multiple comparisons, no statistically significant differences were observed. This finding suggests that neither the chromogenic medium nor the ENUMERA® tray exhibited a systematic impact on productivity under the experimental conditions assessed. This suggests that the performance of the chromogenic medium is largely independent of the specific tray format used for partitioning, provided that the MPN principle is preserved. In practical terms, this broadens the applicability of the medium and may facilitate its integration into different tray-based workflows used in routine water analysis.</w:t>
      </w:r>
    </w:p>
    <w:p w14:paraId="64106A52" w14:textId="526F3E74" w:rsidR="00CD0EF0" w:rsidRPr="007E4EDA" w:rsidRDefault="00CD0EF0" w:rsidP="4F241978">
      <w:pPr>
        <w:spacing w:after="120" w:line="360" w:lineRule="auto"/>
        <w:rPr>
          <w:sz w:val="24"/>
          <w:szCs w:val="24"/>
          <w:lang w:val="en-GB"/>
        </w:rPr>
      </w:pPr>
      <w:r>
        <w:rPr>
          <w:sz w:val="24"/>
          <w:szCs w:val="24"/>
          <w:lang w:val="en-GB"/>
        </w:rPr>
        <w:t xml:space="preserve">A particularly relevant aspect of the new method is the replacement of fluorogenic detection of </w:t>
      </w:r>
      <w:r>
        <w:rPr>
          <w:i/>
          <w:iCs/>
          <w:sz w:val="24"/>
          <w:szCs w:val="24"/>
          <w:lang w:val="en-GB"/>
        </w:rPr>
        <w:t>E. coli</w:t>
      </w:r>
      <w:r>
        <w:rPr>
          <w:sz w:val="24"/>
          <w:szCs w:val="24"/>
          <w:lang w:val="en-GB"/>
        </w:rPr>
        <w:t xml:space="preserve"> with a visible chromogenic reaction. Detection of </w:t>
      </w:r>
      <w:r>
        <w:rPr>
          <w:i/>
          <w:iCs/>
          <w:sz w:val="24"/>
          <w:szCs w:val="24"/>
          <w:lang w:val="en-GB"/>
        </w:rPr>
        <w:t>E. coli</w:t>
      </w:r>
      <w:r>
        <w:rPr>
          <w:sz w:val="24"/>
          <w:szCs w:val="24"/>
          <w:lang w:val="en-GB"/>
        </w:rPr>
        <w:t xml:space="preserve"> through β-D-glucuronidase activity is well established, and both fluorogenic and chromogenic glucuronide substrates have been widely used for this purpose </w:t>
      </w:r>
      <w:r>
        <w:rPr>
          <w:sz w:val="24"/>
          <w:szCs w:val="24"/>
          <w:lang w:val="en-GB"/>
        </w:rPr>
        <w:fldChar w:fldCharType="begin"/>
      </w:r>
      <w:r>
        <w:rPr>
          <w:sz w:val="24"/>
          <w:szCs w:val="24"/>
          <w:lang w:val="en-GB"/>
        </w:rPr>
        <w:instrText xml:space="preserve"> ADDIN ZOTERO_ITEM CSL_CITATION {"citationID":"JsqrgXJE","properties":{"unsorted":false,"formattedCitation":"(Feng and Hartman, 1982; Manafi, 2000)","plainCitation":"(Feng and Hartman, 1982; Manafi, 2000)","noteIndex":0},"citationItems":[{"id":29336,"uris":["http://zotero.org/users/19779089/items/DZEBDLIK"],"itemData":{"id":29336,"type":"article-journal","citation-key":"feng1982","container-title":"Applied and Environmental Microbiology","note":"citation-key: feng1982","page":"1320–1329","title":"Fluorogenic assays for immediate confirmation of &lt;span class=\"nocase\"&gt;Escherichia coli&lt;/span&gt;","volume":"43","author":[{"family":"Feng","given":"P. C. S."},{"family":"Hartman","given":"P. A."}],"issued":{"date-parts":[["1982"]]}}},{"id":2256,"uris":["http://zotero.org/users/19779089/items/FTMIWV5B"],"itemData":{"id":2256,"type":"article-journal","abstract":"This review describes some recent developments in chromogenic and fluorogenic culture media in microbiological diagnostic. The detection of beta-D-glucuronidase (GUD) activity for enumeration of Escherichia coli is well known. E. coli O157:H7 strains are usually GUD-negative and do not ferment sorbitol. These characteristics are used in selective media for these organisms and new chromogenic media are available. Some of the new chromogenic media make the Salmonella diagnostic easier and faster. The use of chromogenic and fluorogenic substrates for detection of beta-D-glucosidase (beta-GLU) activity to differentiate enterococci has received considerable attention and new media are described. Rapid detection of Clostridium perfringens, Listeria monocytogenes, Bacillus cereus and Staphylococcus aureus are other application of enzyme detection methods in food and water microbiology","citation-key":"manafiNewDevelopmentsChromogenic2000","container-title":"INTERNATIONAL JOURNAL OF FOOD MICROBIOLOGY","DOI":"10.1016/S0168-1605(00)00312-3","issue":"2-3","note":"citation-key: manafiNewDevelopmentsChromogenic2000","page":"205-218","publisher-place":"Hygiene Institute, University of Vienna, Kinderspitalgasse 15, A-1095, Vienna, Austria","title":"New developments in chromogenic and fluorogenic culture media","volume":"60","author":[{"family":"Manafi","given":"M"}],"issued":{"date-parts":[["2000",9,25]]}}}],"schema":"https://github.com/citation-style-language/schema/raw/master/csl-citation.json"} </w:instrText>
      </w:r>
      <w:r>
        <w:rPr>
          <w:sz w:val="24"/>
          <w:szCs w:val="24"/>
          <w:lang w:val="en-GB"/>
        </w:rPr>
        <w:fldChar w:fldCharType="separate"/>
      </w:r>
      <w:r>
        <w:rPr>
          <w:sz w:val="24"/>
          <w:szCs w:val="24"/>
          <w:lang w:val="en-GB"/>
        </w:rPr>
        <w:t>(Feng and Hartman, 1982; Manafi, 2000)</w:t>
      </w:r>
      <w:r>
        <w:rPr>
          <w:sz w:val="24"/>
          <w:szCs w:val="24"/>
          <w:lang w:val="en-GB"/>
        </w:rPr>
        <w:fldChar w:fldCharType="end"/>
      </w:r>
      <w:r>
        <w:rPr>
          <w:sz w:val="24"/>
          <w:szCs w:val="24"/>
          <w:lang w:val="en-GB"/>
        </w:rPr>
        <w:t xml:space="preserve">. In classical MUG-based systems, hydrolysis generates a fluorescent product that requires UV illumination for reading, whereas chromogenic glucuronide substrates yield a directly visible coloured reaction product </w:t>
      </w:r>
      <w:r>
        <w:rPr>
          <w:sz w:val="24"/>
          <w:szCs w:val="24"/>
          <w:lang w:val="en-GB"/>
        </w:rPr>
        <w:fldChar w:fldCharType="begin"/>
      </w:r>
      <w:r>
        <w:rPr>
          <w:sz w:val="24"/>
          <w:szCs w:val="24"/>
          <w:lang w:val="en-GB"/>
        </w:rPr>
        <w:instrText xml:space="preserve"> ADDIN ZOTERO_ITEM CSL_CITATION {"citationID":"PeVJZauf","properties":{"unsorted":false,"formattedCitation":"(Feng and Hartman, 1982; Manafi, 2000)","plainCitation":"(Feng and Hartman, 1982; Manafi, 2000)","noteIndex":0},"citationItems":[{"id":29336,"uris":["http://zotero.org/users/19779089/items/DZEBDLIK"],"itemData":{"id":29336,"type":"article-journal","citation-key":"feng1982","container-title":"Applied and Environmental Microbiology","note":"citation-key: feng1982","page":"1320–1329","title":"Fluorogenic assays for immediate confirmation of &lt;span class=\"nocase\"&gt;Escherichia coli&lt;/span&gt;","volume":"43","author":[{"family":"Feng","given":"P. C. S."},{"family":"Hartman","given":"P. A."}],"issued":{"date-parts":[["1982"]]}}},{"id":2256,"uris":["http://zotero.org/users/19779089/items/FTMIWV5B"],"itemData":{"id":2256,"type":"article-journal","abstract":"This review describes some recent developments in chromogenic and fluorogenic culture media in microbiological diagnostic. The detection of beta-D-glucuronidase (GUD) activity for enumeration of Escherichia coli is well known. E. coli O157:H7 strains are usually GUD-negative and do not ferment sorbitol. These characteristics are used in selective media for these organisms and new chromogenic media are available. Some of the new chromogenic media make the Salmonella diagnostic easier and faster. The use of chromogenic and fluorogenic substrates for detection of beta-D-glucosidase (beta-GLU) activity to differentiate enterococci has received considerable attention and new media are described. Rapid detection of Clostridium perfringens, Listeria monocytogenes, Bacillus cereus and Staphylococcus aureus are other application of enzyme detection methods in food and water microbiology","citation-key":"manafiNewDevelopmentsChromogenic2000","container-title":"INTERNATIONAL JOURNAL OF FOOD MICROBIOLOGY","DOI":"10.1016/S0168-1605(00)00312-3","issue":"2-3","note":"citation-key: manafiNewDevelopmentsChromogenic2000","page":"205-218","publisher-place":"Hygiene Institute, University of Vienna, Kinderspitalgasse 15, A-1095, Vienna, Austria","title":"New developments in chromogenic and fluorogenic culture media","volume":"60","author":[{"family":"Manafi","given":"M"}],"issued":{"date-parts":[["2000",9,25]]}}}],"schema":"https://github.com/citation-style-language/schema/raw/master/csl-citation.json"} </w:instrText>
      </w:r>
      <w:r>
        <w:rPr>
          <w:sz w:val="24"/>
          <w:szCs w:val="24"/>
          <w:lang w:val="en-GB"/>
        </w:rPr>
        <w:fldChar w:fldCharType="separate"/>
      </w:r>
      <w:r>
        <w:rPr>
          <w:sz w:val="24"/>
          <w:szCs w:val="24"/>
          <w:lang w:val="en-GB"/>
        </w:rPr>
        <w:t>(Feng and Hartman, 1982; Manafi, 2000)</w:t>
      </w:r>
      <w:r>
        <w:rPr>
          <w:sz w:val="24"/>
          <w:szCs w:val="24"/>
          <w:lang w:val="en-GB"/>
        </w:rPr>
        <w:fldChar w:fldCharType="end"/>
      </w:r>
      <w:r>
        <w:rPr>
          <w:sz w:val="24"/>
          <w:szCs w:val="24"/>
          <w:lang w:val="en-GB"/>
        </w:rPr>
        <w:t>. In practical terms, this allows interpretation under ambient light and simplifies the analytical workflow without changing the biochemical target of detection. The medium was formulated within the compositional framework described in ISO 9308-2, while replacing fluorogenic β-D-glucuronidase detection with a chromogenic substrate system.</w:t>
      </w:r>
    </w:p>
    <w:p w14:paraId="64CBA733" w14:textId="38088843" w:rsidR="00CD0EF0" w:rsidRPr="007E4EDA" w:rsidRDefault="00CD0EF0" w:rsidP="00CD0EF0">
      <w:pPr>
        <w:spacing w:after="120" w:line="360" w:lineRule="auto"/>
        <w:rPr>
          <w:sz w:val="24"/>
          <w:szCs w:val="24"/>
          <w:lang w:val="en-GB"/>
        </w:rPr>
      </w:pPr>
      <w:r>
        <w:rPr>
          <w:sz w:val="24"/>
          <w:szCs w:val="24"/>
          <w:lang w:val="en-GB"/>
        </w:rPr>
        <w:t xml:space="preserve">The selectivity and specificity results were fully consistent with that biochemical basis. All environmental and clinical </w:t>
      </w:r>
      <w:r>
        <w:rPr>
          <w:i/>
          <w:iCs/>
          <w:sz w:val="24"/>
          <w:szCs w:val="24"/>
          <w:lang w:val="en-GB"/>
        </w:rPr>
        <w:t>E. coli</w:t>
      </w:r>
      <w:r>
        <w:rPr>
          <w:sz w:val="24"/>
          <w:szCs w:val="24"/>
          <w:lang w:val="en-GB"/>
        </w:rPr>
        <w:t xml:space="preserve"> strains included in the study were correctly detected by both methods, with the expected exception of </w:t>
      </w:r>
      <w:r>
        <w:rPr>
          <w:i/>
          <w:iCs/>
          <w:sz w:val="24"/>
          <w:szCs w:val="24"/>
          <w:lang w:val="en-GB"/>
        </w:rPr>
        <w:t>E. coli</w:t>
      </w:r>
      <w:r>
        <w:rPr>
          <w:sz w:val="24"/>
          <w:szCs w:val="24"/>
          <w:lang w:val="en-GB"/>
        </w:rPr>
        <w:t xml:space="preserve"> DH5α, a laboratory strain lacking β-galactosidase activity and therefore negative for total coliform detection. Importantly, the same behaviour was observed with ISO 9308-2, indicating that this finding reflects the strain phenotype rather than a limitation of the alternative method. Likewise, the positive results obtained for </w:t>
      </w:r>
      <w:r>
        <w:rPr>
          <w:i/>
          <w:iCs/>
          <w:sz w:val="24"/>
          <w:szCs w:val="24"/>
          <w:lang w:val="en-GB"/>
        </w:rPr>
        <w:t>Shigella</w:t>
      </w:r>
      <w:r>
        <w:rPr>
          <w:sz w:val="24"/>
          <w:szCs w:val="24"/>
          <w:lang w:val="en-GB"/>
        </w:rPr>
        <w:t xml:space="preserve"> spp. are biologically coherent, since </w:t>
      </w:r>
      <w:r>
        <w:rPr>
          <w:i/>
          <w:iCs/>
          <w:sz w:val="24"/>
          <w:szCs w:val="24"/>
          <w:lang w:val="en-GB"/>
        </w:rPr>
        <w:t>Shigella</w:t>
      </w:r>
      <w:r>
        <w:rPr>
          <w:sz w:val="24"/>
          <w:szCs w:val="24"/>
          <w:lang w:val="en-GB"/>
        </w:rPr>
        <w:t xml:space="preserve"> is phylogenetically embedded within </w:t>
      </w:r>
      <w:r>
        <w:rPr>
          <w:i/>
          <w:iCs/>
          <w:sz w:val="24"/>
          <w:szCs w:val="24"/>
          <w:lang w:val="en-GB"/>
        </w:rPr>
        <w:t>E. coli</w:t>
      </w:r>
      <w:r>
        <w:rPr>
          <w:sz w:val="24"/>
          <w:szCs w:val="24"/>
          <w:lang w:val="en-GB"/>
        </w:rPr>
        <w:t xml:space="preserve"> and may therefore share the same enzymatic detection profile </w:t>
      </w:r>
      <w:r>
        <w:rPr>
          <w:sz w:val="24"/>
          <w:szCs w:val="24"/>
          <w:lang w:val="en-GB"/>
        </w:rPr>
        <w:fldChar w:fldCharType="begin"/>
      </w:r>
      <w:r>
        <w:rPr>
          <w:sz w:val="24"/>
          <w:szCs w:val="24"/>
          <w:lang w:val="en-GB"/>
        </w:rPr>
        <w:instrText xml:space="preserve"> ADDIN ZOTERO_ITEM CSL_CITATION {"citationID":"VdkJHQjP","properties":{"unsorted":false,"formattedCitation":"(Lan and Reeves, 2002; R and Pr, n.d.)","plainCitation":"(Lan and Reeves, 2002; R and Pr, n.d.)","dontUpdate":true,"noteIndex":0},"citationItems":[{"id":29364,"uris":["http://zotero.org/users/19779089/items/86J8Q5AS"],"itemData":{"id":29364,"type":"article-journal","abstract":"Shigella, which still stands as a genus with four species today, in reality belongs to the extremely diverse species Escherichia coli. There are several lineages of Shigella strains derived through independent acquisition of the pINV virulence plasmid. The chromosomally determined phenotypic properties of Shigella result from convergent evolution during niche adaptation, most due to loss of function, some from negative selection pressure.","citation-key":"lanEscherichiaColiDisguise2002","container-title":"Microbes and Infection","DOI":"10.1016/S1286-4579(02)01637-4","ISSN":"1286-4579","issue":"11","journalAbbreviation":"Microbes and Infection","page":"1125-1132","source":"ScienceDirect","title":"&lt;i&gt;Escherichia coli&lt;/i&gt; in disguise: molecular origins of Shigella","title-short":"&lt;i&gt;Escherichia coli&lt;/i&gt; in disguise","URL":"https://www.sciencedirect.com/science/article/pii/S1286457902016374","volume":"4","author":[{"family":"Lan","given":"Ruiting"},{"family":"Reeves","given":"Peter R."}],"accessed":{"date-parts":[["2026",5,31]]},"issued":{"date-parts":[["2002",9,1]]}}},{"id":29362,"uris":["http://zotero.org/users/19779089/items/FUHWCTHG"],"itemData":{"id":29362,"type":"article-journal","abstract":"Shigella, which still stands as a genus with four species today, in reality belongs to the extremely diverse species Escherichia coli. There are several lineages of Shigella strains derived through independent acquisition of the pINV virulence plasmid. The chromosomally determined phenotypic propert …","citation-key":"rEscherichiaColiDisguise","container-title":"PubMed","language":"en","source":"pubmed.ncbi.nlm.nih.gov","title":"Escherichia coli in disguise: molecular origins of Shigella","title-short":"Escherichia coli in disguise","URL":"https://pubmed.ncbi.nlm.nih.gov/12361912/","author":[{"family":"R","given":"Lan"},{"family":"Pr","given":"Reeves"}],"accessed":{"date-parts":[["2026",5,31]]}}}],"schema":"https://github.com/citation-style-language/schema/raw/master/csl-citation.json"} </w:instrText>
      </w:r>
      <w:r>
        <w:rPr>
          <w:sz w:val="24"/>
          <w:szCs w:val="24"/>
          <w:lang w:val="en-GB"/>
        </w:rPr>
        <w:fldChar w:fldCharType="separate"/>
      </w:r>
      <w:r>
        <w:rPr>
          <w:sz w:val="24"/>
          <w:lang w:val="en-GB"/>
        </w:rPr>
        <w:t>(Lan and Reeves, 2002)</w:t>
      </w:r>
      <w:r>
        <w:rPr>
          <w:sz w:val="24"/>
          <w:szCs w:val="24"/>
          <w:lang w:val="en-GB"/>
        </w:rPr>
        <w:fldChar w:fldCharType="end"/>
      </w:r>
      <w:r>
        <w:rPr>
          <w:sz w:val="24"/>
          <w:szCs w:val="24"/>
          <w:lang w:val="en-GB"/>
        </w:rPr>
        <w:t>. The complete agreement observed between both methods in these cases reinforces the interpretative consistency of the ENUMERA®-Coli100 method.</w:t>
      </w:r>
    </w:p>
    <w:p w14:paraId="6B66762F" w14:textId="33C9C8CC" w:rsidR="00741BB9" w:rsidRPr="007E4EDA" w:rsidRDefault="00741BB9" w:rsidP="00CD0EF0">
      <w:pPr>
        <w:spacing w:after="120" w:line="360" w:lineRule="auto"/>
        <w:rPr>
          <w:sz w:val="24"/>
          <w:szCs w:val="24"/>
          <w:lang w:val="en-GB"/>
        </w:rPr>
      </w:pPr>
      <w:r>
        <w:rPr>
          <w:sz w:val="24"/>
          <w:szCs w:val="24"/>
          <w:lang w:val="en-GB"/>
        </w:rPr>
        <w:t xml:space="preserve">Quantitative agreement between methods was supported by complementary statistical analyses. Bland-Altman analysis showed a small negative bias for both </w:t>
      </w:r>
      <w:r>
        <w:rPr>
          <w:i/>
          <w:iCs/>
          <w:sz w:val="24"/>
          <w:szCs w:val="24"/>
          <w:lang w:val="en-GB"/>
        </w:rPr>
        <w:t>E. coli</w:t>
      </w:r>
      <w:r>
        <w:rPr>
          <w:sz w:val="24"/>
          <w:szCs w:val="24"/>
          <w:lang w:val="en-GB"/>
        </w:rPr>
        <w:t xml:space="preserve"> and total </w:t>
      </w:r>
      <w:r>
        <w:rPr>
          <w:sz w:val="24"/>
          <w:szCs w:val="24"/>
          <w:lang w:val="en-GB"/>
        </w:rPr>
        <w:lastRenderedPageBreak/>
        <w:t>coliforms, indicating a slight tendency of ENUMERA®-Coli100 method to provide lower estimates than the reference method. However, the magnitude of this bias was low and remained compatible with practical method comparability. This small systematic difference may partly be explained by the intrinsic characteristics of MPN-based enumeration. Unlike direct colony counts, MPN estimates are model-derived values calculated from the pattern of positive and negative wells across defined inoculated volumes. Previous work by McBride (2003) showed that relatively small variations in the nominal volumes assigned to tray wells can produce measurable differences in the resulting MPN estimates, particularly for specific combinations of positive and negative wells. Although such differences may appear minor from an engineering perspective, they underline the importance of maintaining consistency between the physical characteristics of the tray and the MPN table used for result interpretation. Consequently, the physical configuration of the tray, including the number and volume of wells, forms an integral part of the analytical system. Even small differences in well volume or tray geometry can modify the likelihood structure used to estimate microbial concentration and may therefore lead to slight differences in the resulting MPN values. This was illustrated in the comparison of MPN estimates obtained with the reference method when the overflow well was either treated as an independent well or incorporated into the group of large wells. These considerations reinforce the importance of maintaining consistency between the physical characteristics of the tray and the statistical model used for MPN calculation.</w:t>
      </w:r>
    </w:p>
    <w:p w14:paraId="73DA4071" w14:textId="1B5C7331" w:rsidR="00CD0EF0" w:rsidRPr="007E4EDA" w:rsidRDefault="00066B9E" w:rsidP="6F247144">
      <w:pPr>
        <w:spacing w:after="120" w:line="360" w:lineRule="auto"/>
        <w:rPr>
          <w:sz w:val="24"/>
          <w:szCs w:val="24"/>
          <w:lang w:val="en-GB"/>
        </w:rPr>
      </w:pPr>
      <w:r>
        <w:rPr>
          <w:sz w:val="24"/>
          <w:szCs w:val="24"/>
          <w:lang w:val="en-GB"/>
        </w:rPr>
        <w:t>Taken together, these complementary analyses of precision, linearity, and method-comparison regression converge in indicating that the small deviations observed — including the slightly higher variability noted for total coliforms in seawater and the minor biases detected only in the aggregated global dataset — reflect matrix-related variability and the increased statistical power of the combined analysis rather than any systematic shortcoming of the ENUMERA®-Coli100 method, reinforcing its overall analytical comparability with ISO 9308-2.</w:t>
      </w:r>
    </w:p>
    <w:p w14:paraId="16E724FE" w14:textId="4A84402E" w:rsidR="00CD0EF0" w:rsidRPr="007E4EDA" w:rsidRDefault="00CD0EF0" w:rsidP="00CD0EF0">
      <w:pPr>
        <w:spacing w:after="120" w:line="360" w:lineRule="auto"/>
        <w:rPr>
          <w:sz w:val="24"/>
          <w:szCs w:val="24"/>
          <w:lang w:val="en-GB"/>
        </w:rPr>
      </w:pPr>
      <w:r>
        <w:rPr>
          <w:sz w:val="24"/>
          <w:szCs w:val="24"/>
          <w:lang w:val="en-GB"/>
        </w:rPr>
        <w:t xml:space="preserve">Seawater deserves specific comment because this matrix required a 1:10 dilution prior to analysis to reduce salinity-related inhibition. As expected, this resulted in a somewhat higher LOQ than in the other matrices. However, this effect is inherent to the matrix rather than specific to the ENUMERA®-Coli100 method, since the same practical constraint applies when saline samples are analysed by the reference MPN approach. The seawater results </w:t>
      </w:r>
      <w:r>
        <w:rPr>
          <w:sz w:val="24"/>
          <w:szCs w:val="24"/>
          <w:lang w:val="en-GB"/>
        </w:rPr>
        <w:lastRenderedPageBreak/>
        <w:t>should therefore be interpreted as matrix-driven and not as indicative of reduced analytical suitability of the method.</w:t>
      </w:r>
    </w:p>
    <w:p w14:paraId="59A574A4" w14:textId="0CE3E7EB" w:rsidR="00BF26E7" w:rsidRPr="007E4EDA" w:rsidRDefault="00CD0EF0" w:rsidP="00BF26E7">
      <w:pPr>
        <w:spacing w:after="120" w:line="360" w:lineRule="auto"/>
        <w:rPr>
          <w:sz w:val="24"/>
          <w:szCs w:val="24"/>
          <w:lang w:val="en-GB"/>
        </w:rPr>
      </w:pPr>
      <w:r>
        <w:rPr>
          <w:sz w:val="24"/>
          <w:szCs w:val="24"/>
          <w:lang w:val="en-GB"/>
        </w:rPr>
        <w:t>Beyond analytical performance, the new method offers practical features that may be relevant in routine use. The visible-light readout simplifies interpretation</w:t>
      </w:r>
      <w:r>
        <w:t xml:space="preserve"> </w:t>
      </w:r>
      <w:r>
        <w:rPr>
          <w:sz w:val="24"/>
          <w:szCs w:val="24"/>
          <w:lang w:val="en-GB"/>
        </w:rPr>
        <w:t>by avoiding the need for UV illumination, and the integrated reagent-in-cap design reduces open handling steps during sample preparation. These features are expected to reduce opportunities for accidental contamination and to facilitate workflow in laboratories processing large numbers of samples. Since the present work was designed as an analytical validation and method-comparison study rather than as a dedicated usability study, these operational advantages should nevertheless be considered technically plausible rather than formally quantified outcomes. The performance observed in this study suggests that the analytical behaviour of the new method is primarily driven by compliance with the functional requirements of the ISO 9308-2 framework rather than by any specific proprietary medium formulation. The chromogenic substrate system therefore represents the principal distinguishing feature of the method while remaining compatible with the general compositional principles described in the standard.</w:t>
      </w:r>
    </w:p>
    <w:p w14:paraId="2AE12050" w14:textId="66BBF454" w:rsidR="00CD0EF0" w:rsidRPr="007E4EDA" w:rsidRDefault="006124B8" w:rsidP="00CD0EF0">
      <w:pPr>
        <w:spacing w:after="120" w:line="360" w:lineRule="auto"/>
        <w:rPr>
          <w:sz w:val="24"/>
          <w:szCs w:val="24"/>
          <w:lang w:val="en-GB"/>
        </w:rPr>
      </w:pPr>
      <w:r w:rsidRPr="006124B8">
        <w:rPr>
          <w:sz w:val="24"/>
          <w:szCs w:val="24"/>
          <w:lang w:val="en-GB"/>
        </w:rPr>
        <w:t>Beyond the individual analytical findings discussed above, it is the combination of three features that makes the ENUMERA®-Coli100 method genuinely disruptive relative to the current state of the art:</w:t>
      </w:r>
      <w:r w:rsidR="00CD0EF0">
        <w:rPr>
          <w:sz w:val="24"/>
          <w:szCs w:val="24"/>
          <w:lang w:val="en-GB"/>
        </w:rPr>
        <w:t xml:space="preserve"> it replaces UV-dependent fluorogenic detection with a chromogenic readout that can be interpreted under ordinary visible light, it confines sample handling within a sealed, reagent-in-cap system that minimises manipulation and contamination risk, and it maintains full internal consistency between the physical tray design and the MPN estimation model used to interpret it. Combined, these features mark a shift towards a simpler, safer and more robust approach to the routine enumeration of </w:t>
      </w:r>
      <w:r w:rsidR="00CD0EF0">
        <w:rPr>
          <w:i/>
          <w:iCs/>
          <w:sz w:val="24"/>
          <w:szCs w:val="24"/>
          <w:lang w:val="en-GB"/>
        </w:rPr>
        <w:t>E. coli</w:t>
      </w:r>
      <w:r w:rsidR="00CD0EF0">
        <w:rPr>
          <w:sz w:val="24"/>
          <w:szCs w:val="24"/>
          <w:lang w:val="en-GB"/>
        </w:rPr>
        <w:t xml:space="preserve"> and total coliforms, while remaining fully aligned with the analytical principles set out in ISO 9308-2.</w:t>
      </w:r>
    </w:p>
    <w:p w14:paraId="7DA75710" w14:textId="77C33FE0" w:rsidR="00C507F3" w:rsidRPr="007E4EDA" w:rsidRDefault="00745CFF" w:rsidP="00CD0EF0">
      <w:pPr>
        <w:pStyle w:val="Ttol1"/>
        <w:spacing w:before="240" w:after="120" w:line="360" w:lineRule="auto"/>
        <w:rPr>
          <w:b w:val="0"/>
          <w:bCs w:val="0"/>
          <w:lang w:val="en-GB"/>
        </w:rPr>
      </w:pPr>
      <w:r>
        <w:rPr>
          <w:b w:val="0"/>
          <w:bCs w:val="0"/>
          <w:lang w:val="en-GB"/>
        </w:rPr>
        <w:t xml:space="preserve">This work constitutes a formal method validation providing method-comparison evidence generated under controlled experimental conditions, following the framework established by ISO 16140-2 for the validation of alternative proprietary methods against a reference method. The successful completion of this validation process represents a prerequisite for broader adoption of the ENUMERA®-Coli100 method, since national and international regulations governing the microbiological quality assessment of water generally require that alternative methods demonstrate both reproducibility and transferability before they can be implemented in routine analyses. Accordingly, the data presented here provide the necessary basis for </w:t>
      </w:r>
      <w:r>
        <w:rPr>
          <w:b w:val="0"/>
          <w:bCs w:val="0"/>
          <w:lang w:val="en-GB"/>
        </w:rPr>
        <w:lastRenderedPageBreak/>
        <w:t xml:space="preserve">independent laboratories and water quality operators to proceed with the in-house verification of the method, as required prior to its integration into their routine analytical workflows. </w:t>
      </w:r>
    </w:p>
    <w:p w14:paraId="184E4B7E" w14:textId="307E3A60" w:rsidR="237E0641" w:rsidRDefault="237E0641" w:rsidP="237E0641">
      <w:pPr>
        <w:pStyle w:val="Ttol1"/>
        <w:spacing w:before="240" w:after="120" w:line="360" w:lineRule="auto"/>
        <w:rPr>
          <w:lang w:val="en-GB"/>
        </w:rPr>
      </w:pPr>
      <w:r>
        <w:rPr>
          <w:lang w:val="en-GB"/>
        </w:rPr>
        <w:t>5. Conclusions</w:t>
      </w:r>
    </w:p>
    <w:p w14:paraId="723A689E" w14:textId="644DE879" w:rsidR="00CD0EF0" w:rsidRPr="007E4EDA" w:rsidRDefault="002E2772" w:rsidP="002E2772">
      <w:pPr>
        <w:pStyle w:val="Ttol1"/>
        <w:spacing w:before="240" w:after="120" w:line="360" w:lineRule="auto"/>
        <w:rPr>
          <w:b w:val="0"/>
          <w:bCs w:val="0"/>
          <w:lang w:val="en-GB"/>
        </w:rPr>
      </w:pPr>
      <w:r>
        <w:rPr>
          <w:b w:val="0"/>
          <w:bCs w:val="0"/>
          <w:lang w:val="en-GB"/>
        </w:rPr>
        <w:t xml:space="preserve">The ENUMERA®-Coli100 method is a validated alternative to ISO 9308-2 for the simultaneous MPN-based enumeration of </w:t>
      </w:r>
      <w:r>
        <w:rPr>
          <w:b w:val="0"/>
          <w:bCs w:val="0"/>
          <w:i/>
          <w:iCs/>
          <w:lang w:val="en-GB"/>
        </w:rPr>
        <w:t>E. coli</w:t>
      </w:r>
      <w:r>
        <w:rPr>
          <w:b w:val="0"/>
          <w:bCs w:val="0"/>
          <w:lang w:val="en-GB"/>
        </w:rPr>
        <w:t xml:space="preserve"> and total coliforms in 100 mL water samples. In this study, the method showed full analytical comparability with the reference procedure across drinking water, surface water, reclaimed water, wastewater, and seawater. Sensitivity was 100%, selectivity and specificity were fully consistent with those of the reference method, and quantitative performance in terms of relative trueness, precision, linearity, LOD, and LOQ was satisfactory throughout the study.</w:t>
      </w:r>
    </w:p>
    <w:p w14:paraId="45CC67D0" w14:textId="7CBC64F6" w:rsidR="00CD0EF0" w:rsidRPr="007E4EDA" w:rsidRDefault="00CD0EF0" w:rsidP="00CD0EF0">
      <w:pPr>
        <w:spacing w:after="120" w:line="360" w:lineRule="auto"/>
        <w:rPr>
          <w:sz w:val="24"/>
          <w:szCs w:val="24"/>
          <w:lang w:val="en-GB"/>
        </w:rPr>
      </w:pPr>
      <w:r>
        <w:rPr>
          <w:sz w:val="24"/>
          <w:szCs w:val="24"/>
          <w:lang w:val="en-GB"/>
        </w:rPr>
        <w:t xml:space="preserve">The method also introduces two practical innovations of relevance for routine application: first, a chromogenic substrate for </w:t>
      </w:r>
      <w:r>
        <w:rPr>
          <w:i/>
          <w:iCs/>
          <w:sz w:val="24"/>
          <w:szCs w:val="24"/>
          <w:lang w:val="en-GB"/>
        </w:rPr>
        <w:t>E. coli</w:t>
      </w:r>
      <w:r>
        <w:rPr>
          <w:sz w:val="24"/>
          <w:szCs w:val="24"/>
          <w:lang w:val="en-GB"/>
        </w:rPr>
        <w:t xml:space="preserve"> detection that enables direct visual reading under ambient light; and second, an integrated reagent-delivery cap that allows resuspension of the dehydrated medium without opening the sample bottle. These features simplify the analytical procedure while preserving the fundamental MPN principles underlying ISO 9308-2 and maintaining consistency between tray configuration and statistical interpretation.</w:t>
      </w:r>
    </w:p>
    <w:p w14:paraId="4DB77E7D" w14:textId="5B894127" w:rsidR="00CD0EF0" w:rsidRPr="007E4EDA" w:rsidRDefault="00CD0EF0" w:rsidP="00CD0EF0">
      <w:pPr>
        <w:spacing w:after="120" w:line="360" w:lineRule="auto"/>
        <w:rPr>
          <w:sz w:val="24"/>
          <w:szCs w:val="24"/>
          <w:lang w:val="en-GB"/>
        </w:rPr>
      </w:pPr>
      <w:r>
        <w:rPr>
          <w:sz w:val="24"/>
          <w:szCs w:val="24"/>
          <w:lang w:val="en-GB"/>
        </w:rPr>
        <w:t>The chromogenic medium was also found to be compatible with alternative tray-based MPN formats, indicating that its applicability is not limited to a single proprietary tray design.</w:t>
      </w:r>
    </w:p>
    <w:p w14:paraId="137C58C8" w14:textId="52045980" w:rsidR="00CD0EF0" w:rsidRPr="007E4EDA" w:rsidRDefault="00CD0EF0" w:rsidP="00CD0EF0">
      <w:pPr>
        <w:spacing w:after="120" w:line="360" w:lineRule="auto"/>
        <w:rPr>
          <w:sz w:val="24"/>
          <w:szCs w:val="24"/>
          <w:lang w:val="en-GB"/>
        </w:rPr>
      </w:pPr>
      <w:r>
        <w:rPr>
          <w:sz w:val="24"/>
          <w:szCs w:val="24"/>
          <w:lang w:val="en-GB"/>
        </w:rPr>
        <w:t xml:space="preserve">Overall, the results show that ISO 9308-2-compatible enumeration of </w:t>
      </w:r>
      <w:r>
        <w:rPr>
          <w:i/>
          <w:iCs/>
          <w:sz w:val="24"/>
          <w:szCs w:val="24"/>
          <w:lang w:val="en-GB"/>
        </w:rPr>
        <w:t>E. coli</w:t>
      </w:r>
      <w:r>
        <w:rPr>
          <w:sz w:val="24"/>
          <w:szCs w:val="24"/>
          <w:lang w:val="en-GB"/>
        </w:rPr>
        <w:t xml:space="preserve"> and total coliforms can be achieved through an alternative format that does not rely on UV-dependent fluorescence and remains analytically equivalent to the reference method. The ENUMERA®-Coli100 method therefore represents a robust and promising option for routine microbial water quality monitoring. Further interlaboratory validation would be the appropriate next step to confirm reproducibility under broader implementation conditions.</w:t>
      </w:r>
    </w:p>
    <w:p w14:paraId="122DCB65" w14:textId="77777777" w:rsidR="007630FE" w:rsidRPr="007E4EDA" w:rsidRDefault="007630FE" w:rsidP="00E7232A">
      <w:pPr>
        <w:spacing w:after="80" w:line="360" w:lineRule="auto"/>
        <w:rPr>
          <w:sz w:val="24"/>
          <w:szCs w:val="24"/>
          <w:lang w:val="en-GB"/>
        </w:rPr>
      </w:pPr>
    </w:p>
    <w:p w14:paraId="42AA5A3A" w14:textId="1C5435B8" w:rsidR="00173C14" w:rsidRPr="007E4EDA" w:rsidRDefault="00173C14" w:rsidP="00173C14">
      <w:pPr>
        <w:spacing w:after="80" w:line="360" w:lineRule="auto"/>
        <w:rPr>
          <w:sz w:val="24"/>
          <w:szCs w:val="24"/>
          <w:lang w:val="en-GB"/>
        </w:rPr>
      </w:pPr>
      <w:r>
        <w:rPr>
          <w:b/>
          <w:bCs/>
          <w:sz w:val="24"/>
          <w:szCs w:val="24"/>
          <w:lang w:val="en-GB"/>
        </w:rPr>
        <w:t>Funding</w:t>
      </w:r>
    </w:p>
    <w:p w14:paraId="0AD7D1E4" w14:textId="3F1D4E98" w:rsidR="00173C14" w:rsidRPr="007E4EDA" w:rsidRDefault="00173C14" w:rsidP="00173C14">
      <w:pPr>
        <w:spacing w:after="80" w:line="360" w:lineRule="auto"/>
        <w:rPr>
          <w:sz w:val="24"/>
          <w:szCs w:val="24"/>
          <w:lang w:val="en-GB"/>
        </w:rPr>
      </w:pPr>
      <w:r>
        <w:rPr>
          <w:sz w:val="24"/>
          <w:szCs w:val="24"/>
          <w:lang w:val="en-GB"/>
        </w:rPr>
        <w:t>This work was supported by research project FBG 312185, managed through the Fundació Bosch i Gimpera of the University of Barcelona.</w:t>
      </w:r>
    </w:p>
    <w:p w14:paraId="35E9B69A" w14:textId="77777777" w:rsidR="00173C14" w:rsidRPr="007E4EDA" w:rsidRDefault="00173C14" w:rsidP="00173C14">
      <w:pPr>
        <w:spacing w:after="80" w:line="360" w:lineRule="auto"/>
        <w:rPr>
          <w:sz w:val="24"/>
          <w:szCs w:val="24"/>
          <w:lang w:val="en-GB"/>
        </w:rPr>
      </w:pPr>
    </w:p>
    <w:p w14:paraId="02A2A54B" w14:textId="34ABE791" w:rsidR="00173C14" w:rsidRPr="007E4EDA" w:rsidRDefault="00173C14" w:rsidP="00173C14">
      <w:pPr>
        <w:spacing w:after="80" w:line="360" w:lineRule="auto"/>
        <w:rPr>
          <w:sz w:val="24"/>
          <w:szCs w:val="24"/>
          <w:lang w:val="en-GB"/>
        </w:rPr>
      </w:pPr>
      <w:r>
        <w:rPr>
          <w:b/>
          <w:bCs/>
          <w:sz w:val="24"/>
          <w:szCs w:val="24"/>
          <w:lang w:val="en-GB"/>
        </w:rPr>
        <w:t>Declaration of competing interests</w:t>
      </w:r>
    </w:p>
    <w:p w14:paraId="149BCDC8" w14:textId="5A284280" w:rsidR="00173C14" w:rsidRPr="00373AFD" w:rsidRDefault="00582729" w:rsidP="00173C14">
      <w:pPr>
        <w:spacing w:after="80" w:line="360" w:lineRule="auto"/>
        <w:rPr>
          <w:sz w:val="24"/>
          <w:szCs w:val="24"/>
          <w:lang w:val="en-US"/>
        </w:rPr>
      </w:pPr>
      <w:r>
        <w:rPr>
          <w:sz w:val="24"/>
          <w:szCs w:val="24"/>
          <w:lang w:val="en-GB"/>
        </w:rPr>
        <w:lastRenderedPageBreak/>
        <w:t>There are no competing interests in relation to this work.</w:t>
      </w:r>
    </w:p>
    <w:p w14:paraId="23874DA6" w14:textId="77777777" w:rsidR="00173C14" w:rsidRPr="007E4EDA" w:rsidRDefault="00173C14" w:rsidP="00E7232A">
      <w:pPr>
        <w:spacing w:after="80" w:line="360" w:lineRule="auto"/>
        <w:rPr>
          <w:sz w:val="24"/>
          <w:szCs w:val="24"/>
          <w:lang w:val="en-GB"/>
        </w:rPr>
      </w:pPr>
    </w:p>
    <w:p w14:paraId="50CE794A" w14:textId="77777777" w:rsidR="007630FE" w:rsidRPr="00373AFD" w:rsidRDefault="00C57A2D" w:rsidP="00E7232A">
      <w:pPr>
        <w:pStyle w:val="Ttol1"/>
        <w:spacing w:before="240" w:after="120" w:line="360" w:lineRule="auto"/>
        <w:rPr>
          <w:lang w:val="en-GB"/>
        </w:rPr>
      </w:pPr>
      <w:r>
        <w:rPr>
          <w:lang w:val="en-GB"/>
        </w:rPr>
        <w:t>References</w:t>
      </w:r>
    </w:p>
    <w:p w14:paraId="4D0E36CE" w14:textId="77777777" w:rsidR="001046D4" w:rsidRPr="001046D4" w:rsidRDefault="00F463D1" w:rsidP="001046D4">
      <w:pPr>
        <w:pStyle w:val="Bibliografia"/>
      </w:pPr>
      <w:r>
        <w:rPr>
          <w:szCs w:val="24"/>
          <w:lang w:val="en-GB"/>
        </w:rPr>
        <w:fldChar w:fldCharType="begin"/>
      </w:r>
      <w:r w:rsidR="001046D4">
        <w:rPr>
          <w:szCs w:val="24"/>
          <w:lang w:val="es-ES"/>
        </w:rPr>
        <w:instrText xml:space="preserve"> ADDIN ZOTERO_BIBL {"uncited":[],"omitted":[],"custom":[]} CSL_BIBLIOGRAPHY </w:instrText>
      </w:r>
      <w:r>
        <w:rPr>
          <w:szCs w:val="24"/>
          <w:lang w:val="en-GB"/>
        </w:rPr>
        <w:fldChar w:fldCharType="separate"/>
      </w:r>
      <w:r w:rsidR="001046D4" w:rsidRPr="001046D4">
        <w:t>Armon, R., Araujo, R., Kott, Y., Lucena, F., Jofre, J., 1997. Bacteriophages of enteric bacteria in drinking water, comparison of their distribution in two countries. Journal of Applied Microbiology 83, 627–633. https://doi.org/10.1046/j.1365-2672.1997.00278.x</w:t>
      </w:r>
    </w:p>
    <w:p w14:paraId="35595986" w14:textId="77777777" w:rsidR="001046D4" w:rsidRPr="001046D4" w:rsidRDefault="001046D4" w:rsidP="001046D4">
      <w:pPr>
        <w:pStyle w:val="Bibliografia"/>
      </w:pPr>
      <w:r w:rsidRPr="001046D4">
        <w:t>Baudišová, D., 1997. Evaluation of Escherichia coli as the main indicator of faecal pollution. Water Science and Technology 35, 333–336. https://doi.org/10.2166/wst.1997.0755</w:t>
      </w:r>
    </w:p>
    <w:p w14:paraId="3FCC379B" w14:textId="77777777" w:rsidR="001046D4" w:rsidRPr="001046D4" w:rsidRDefault="001046D4" w:rsidP="001046D4">
      <w:pPr>
        <w:pStyle w:val="Bibliografia"/>
      </w:pPr>
      <w:r w:rsidRPr="001046D4">
        <w:t>Blackburn, J., Deterding, A., Thompson, W., Benzinger, M.J., Bastin, B., Evrard, J., Wentrup, C., Michon, C., Cruz Ramos, H., 2023. Validation of the AquaCHROM</w:t>
      </w:r>
      <w:r w:rsidRPr="001046D4">
        <w:rPr>
          <w:vertAlign w:val="superscript"/>
        </w:rPr>
        <w:t>TM</w:t>
      </w:r>
      <w:r w:rsidRPr="001046D4">
        <w:t xml:space="preserve"> ECC for the Detection and Enumeration of Coliforms and Escherichia coli in Water Samples: AOAC Performance Tested MethodSM 072202. Journal of AOAC International 106, 678–689. https://doi.org/10.1093/jaoacint/qsac120</w:t>
      </w:r>
    </w:p>
    <w:p w14:paraId="187E0B8E" w14:textId="77777777" w:rsidR="001046D4" w:rsidRPr="001046D4" w:rsidRDefault="001046D4" w:rsidP="001046D4">
      <w:pPr>
        <w:pStyle w:val="Bibliografia"/>
      </w:pPr>
      <w:r w:rsidRPr="001046D4">
        <w:t>Blanch, A., Galofré, B., Lucena, F., Terradillos, A., Vilanova, X., Ribas, F., 2007. Characterization of bacterial coliform occurrences in different zones of a drinking water distribution system. JOURNAL OF APPLIED MICROBIOLOGY 102, 711–721. https://doi.org/10.1111/j.1365-2672.2006.03141.x</w:t>
      </w:r>
    </w:p>
    <w:p w14:paraId="368DFCAF" w14:textId="77777777" w:rsidR="001046D4" w:rsidRPr="001046D4" w:rsidRDefault="001046D4" w:rsidP="001046D4">
      <w:pPr>
        <w:pStyle w:val="Bibliografia"/>
      </w:pPr>
      <w:r w:rsidRPr="001046D4">
        <w:t>Bonjoch, X., Blanch, A., 2009. Resistance of Faecal Coliforms and Enterococci Populations in Sludge and Biosolids to Different Hygienisation Treatments. MICROBIAL ECOLOGY 57, 478–483. https://doi.org/10.1007/s00248-008-9430-7</w:t>
      </w:r>
    </w:p>
    <w:p w14:paraId="0023A4F6" w14:textId="77777777" w:rsidR="001046D4" w:rsidRPr="001046D4" w:rsidRDefault="001046D4" w:rsidP="001046D4">
      <w:pPr>
        <w:pStyle w:val="Bibliografia"/>
      </w:pPr>
      <w:r w:rsidRPr="001046D4">
        <w:t>Boubetra, A., Nestour, F.L., Allaert, C., Feinberg, M., 2011. Validation of alternative methods for the analysis of drinking water and their application to Escherichia coli. Applied and Environmental Microbiology 77, 3360–3367. https://doi.org/10.1128/AEM.00020-11</w:t>
      </w:r>
    </w:p>
    <w:p w14:paraId="727C2D9B" w14:textId="77777777" w:rsidR="001046D4" w:rsidRPr="001046D4" w:rsidRDefault="001046D4" w:rsidP="001046D4">
      <w:pPr>
        <w:pStyle w:val="Bibliografia"/>
      </w:pPr>
      <w:r w:rsidRPr="001046D4">
        <w:t>Brown-Jaque, M., Calero-Cáceres, W., Espinal, P., Rodríguez-Navarro, J., Miró, E., González-López, J.J., Cornejo, T., Hurtado, J.C., Navarro, F., Muniesa, M., 2018. Antibiotic resistance genes in phage particles isolated from human faeces and induced from clinical bacterial isolates. International Journal of Antimicrobial Agents 51, 434–442. https://doi.org/10.1016/j.ijantimicag.2017.11.014</w:t>
      </w:r>
    </w:p>
    <w:p w14:paraId="20EE9503" w14:textId="77777777" w:rsidR="001046D4" w:rsidRPr="001046D4" w:rsidRDefault="001046D4" w:rsidP="001046D4">
      <w:pPr>
        <w:pStyle w:val="Bibliografia"/>
      </w:pPr>
      <w:r w:rsidRPr="001046D4">
        <w:t>Brown-Jaque, M., Muniesa, M., Navarro, F., 2016. Bacteriophages in clinical samples can interfere with microbiological diagnostic tools. Scientific Reports 6, 33000. https://doi.org/10.1038/srep33000</w:t>
      </w:r>
    </w:p>
    <w:p w14:paraId="7BD76622" w14:textId="77777777" w:rsidR="001046D4" w:rsidRPr="001046D4" w:rsidRDefault="001046D4" w:rsidP="001046D4">
      <w:pPr>
        <w:pStyle w:val="Bibliografia"/>
      </w:pPr>
      <w:r w:rsidRPr="001046D4">
        <w:t>Colomer-Lluch, M., Jofre, J., Muniesa, M., 2014. Quinolone resistance genes (qnrA and qnrS) in bacteriophage particles from wastewater samples and the effect of inducing agents on packaged antibiotic resistance genes. Journal of Antimicrobial Chemotherapy 69, 1265–1274. https://doi.org/10.1093/jac/dkt528</w:t>
      </w:r>
    </w:p>
    <w:p w14:paraId="11762296" w14:textId="77777777" w:rsidR="001046D4" w:rsidRPr="001046D4" w:rsidRDefault="001046D4" w:rsidP="001046D4">
      <w:pPr>
        <w:pStyle w:val="Bibliografia"/>
      </w:pPr>
      <w:r w:rsidRPr="001046D4">
        <w:t>Colomer-Lluch, M., Mora, A., López, C., Mamani, R., Dahbi, G., Marzoa, J., Herrera, A., Viso, S., Blanco, J.E., Blanco, M., Alonso, M.P., Jofre, J., Muniesa, M., Blanco, J., 2013. Detection of quinolone-resistant Escherichia coli isolates belonging to clonal groups O25b:H4-B2-ST131 and O25b:H4-D-ST69 in raw sewage and river water in Barcelona, Spain. Journal of Antimicrobial Chemotherapy 68, 758–765. https://doi.org/10.1093/jac/dks477</w:t>
      </w:r>
    </w:p>
    <w:p w14:paraId="7C198E42" w14:textId="77777777" w:rsidR="001046D4" w:rsidRPr="001046D4" w:rsidRDefault="001046D4" w:rsidP="001046D4">
      <w:pPr>
        <w:pStyle w:val="Bibliografia"/>
      </w:pPr>
      <w:r w:rsidRPr="001046D4">
        <w:t>Dufour, A.P., Strickland, E.R., Cabelli, V.J., 1981. Membrane filter method for enumerating Escherichia coli. Applied and Environmental Microbiology 41, 1152–1158. https://doi.org/10.1128/aem.41.5.1152-1158.1981</w:t>
      </w:r>
    </w:p>
    <w:p w14:paraId="7B737BE6" w14:textId="77777777" w:rsidR="001046D4" w:rsidRPr="001046D4" w:rsidRDefault="001046D4" w:rsidP="001046D4">
      <w:pPr>
        <w:pStyle w:val="Bibliografia"/>
      </w:pPr>
      <w:r w:rsidRPr="001046D4">
        <w:t>Feng, P.C.S., Hartman, P.A., 1982. Fluorogenic assays for immediate confirmation of Escherichia coli. Applied and Environmental Microbiology 43, 1320–1329.</w:t>
      </w:r>
    </w:p>
    <w:p w14:paraId="18652590" w14:textId="77777777" w:rsidR="001046D4" w:rsidRPr="001046D4" w:rsidRDefault="001046D4" w:rsidP="001046D4">
      <w:pPr>
        <w:pStyle w:val="Bibliografia"/>
      </w:pPr>
      <w:r w:rsidRPr="001046D4">
        <w:t>Fricker, E.J., Iliffe, M., Fricker, C.R., 1997. Using IDEXX Colilert and Quantitray for the simultaneous detection and enumeration of total coliforms and E. coli. Journal of the American Water Works Association 89, 131–136.</w:t>
      </w:r>
    </w:p>
    <w:p w14:paraId="7B5EB44A" w14:textId="77777777" w:rsidR="001046D4" w:rsidRPr="001046D4" w:rsidRDefault="001046D4" w:rsidP="001046D4">
      <w:pPr>
        <w:pStyle w:val="Bibliografia"/>
      </w:pPr>
      <w:r w:rsidRPr="001046D4">
        <w:t>Grassi, M., 2026. valytics: Statistical methods for analytical method comparison and validation (manual). https://doi.org/10.32614/CRAN.package.valytics</w:t>
      </w:r>
    </w:p>
    <w:p w14:paraId="7B3776D0" w14:textId="77777777" w:rsidR="001046D4" w:rsidRPr="001046D4" w:rsidRDefault="001046D4" w:rsidP="001046D4">
      <w:pPr>
        <w:pStyle w:val="Bibliografia"/>
      </w:pPr>
      <w:r w:rsidRPr="001046D4">
        <w:t>Hanahan, D., 1983. Studies on transformation of Escherichia coli with plasmids. Journal of Molecular Biology 166, 557–580. https://doi.org/10.1016/S0022-2836(83)80284-8</w:t>
      </w:r>
    </w:p>
    <w:p w14:paraId="19D5F430" w14:textId="77777777" w:rsidR="001046D4" w:rsidRPr="001046D4" w:rsidRDefault="001046D4" w:rsidP="001046D4">
      <w:pPr>
        <w:pStyle w:val="Bibliografia"/>
      </w:pPr>
      <w:r w:rsidRPr="001046D4">
        <w:t>Hurley, M.A., Roscoe, M.E., 1983. Automated statistical analysis of microbial enumeration by dilution series. Journal of Applied Bacteriology 55, 159–164.</w:t>
      </w:r>
    </w:p>
    <w:p w14:paraId="40059B32" w14:textId="77777777" w:rsidR="001046D4" w:rsidRPr="001046D4" w:rsidRDefault="001046D4" w:rsidP="001046D4">
      <w:pPr>
        <w:pStyle w:val="Bibliografia"/>
      </w:pPr>
      <w:r w:rsidRPr="001046D4">
        <w:t>Imamovic, L., Martínez-Castillo, A., Benavides, C., Muniesa, M., 2015. BaeSR, involved in envelope stress response, protects against lysogenic conversion by Shiga toxin 2-encoding phages. Infection and Immunity 83, 1451–1457. https://doi.org/10.1128/IAI.02916-14</w:t>
      </w:r>
    </w:p>
    <w:p w14:paraId="321FAB20" w14:textId="77777777" w:rsidR="001046D4" w:rsidRPr="001046D4" w:rsidRDefault="001046D4" w:rsidP="001046D4">
      <w:pPr>
        <w:pStyle w:val="Bibliografia"/>
      </w:pPr>
      <w:r w:rsidRPr="001046D4">
        <w:t>Imamovic, L., Muniesa, M., 2011. Quantification and evaluation of infectivity of shiga toxin-encoding bacteriophages in beef and salad. Applied and Environmental Microbiology 77, 3536–3540. https://doi.org/10.1128/AEM.02703-10</w:t>
      </w:r>
    </w:p>
    <w:p w14:paraId="03F4BBED" w14:textId="77777777" w:rsidR="001046D4" w:rsidRPr="001046D4" w:rsidRDefault="001046D4" w:rsidP="001046D4">
      <w:pPr>
        <w:pStyle w:val="Bibliografia"/>
      </w:pPr>
      <w:r w:rsidRPr="001046D4">
        <w:lastRenderedPageBreak/>
        <w:t>International Organization for Standardization, 2017. ISO 13843:2017. Water quality — Requirements for establishing performance characteristics of quantitative microbiological methods. International Organization for Standardization, Geneva, Switzerland.</w:t>
      </w:r>
    </w:p>
    <w:p w14:paraId="5EDA29A5" w14:textId="77777777" w:rsidR="001046D4" w:rsidRPr="001046D4" w:rsidRDefault="001046D4" w:rsidP="001046D4">
      <w:pPr>
        <w:pStyle w:val="Bibliografia"/>
      </w:pPr>
      <w:r w:rsidRPr="001046D4">
        <w:t>International Organization for Standardization, 2016. ISO 16140-2:2016. Microbiology of the food chain — Method validation — Part 2: Protocol for the validation of alternative (proprietary) methods against a reference method. International Organization for Standardization, Geneva, Switzerland.</w:t>
      </w:r>
    </w:p>
    <w:p w14:paraId="727C81C5" w14:textId="77777777" w:rsidR="001046D4" w:rsidRPr="001046D4" w:rsidRDefault="001046D4" w:rsidP="001046D4">
      <w:pPr>
        <w:pStyle w:val="Bibliografia"/>
      </w:pPr>
      <w:r w:rsidRPr="001046D4">
        <w:t>International Organization for Standardization, 2014. ISO 9308-1:2014. Water quality — Detection and enumeration of Escherichia coli and coliform bacteria — Part 1: Membrane filtration method for waters with low bacterial background flora. International Organization for Standardization, Geneva, Switzerland.</w:t>
      </w:r>
    </w:p>
    <w:p w14:paraId="2D8B52CF" w14:textId="77777777" w:rsidR="001046D4" w:rsidRPr="001046D4" w:rsidRDefault="001046D4" w:rsidP="001046D4">
      <w:pPr>
        <w:pStyle w:val="Bibliografia"/>
      </w:pPr>
      <w:r w:rsidRPr="001046D4">
        <w:t>International Organization for Standardization, 2012. ISO 9308-2:2012. Water quality — Enumeration of Escherichia coli and coliform bacteria — Part 2: Most probable number method. International Organization for Standardization, Geneva, Switzerland.</w:t>
      </w:r>
    </w:p>
    <w:p w14:paraId="54F4ACEF" w14:textId="77777777" w:rsidR="001046D4" w:rsidRPr="001046D4" w:rsidRDefault="001046D4" w:rsidP="001046D4">
      <w:pPr>
        <w:pStyle w:val="Bibliografia"/>
      </w:pPr>
      <w:r w:rsidRPr="001046D4">
        <w:t>International Organization for Standardization, 1999. ISO 9308-3:1999. Water quality — Detection and enumeration of Escherichia coli and coliform bacteria — Part 3: Miniaturized method (Most Probable Number) by inoculation in liquid medium. International Organization for Standardization, Geneva, Switzerland.</w:t>
      </w:r>
    </w:p>
    <w:p w14:paraId="499B2F94" w14:textId="77777777" w:rsidR="001046D4" w:rsidRPr="001046D4" w:rsidRDefault="001046D4" w:rsidP="001046D4">
      <w:pPr>
        <w:pStyle w:val="Bibliografia"/>
      </w:pPr>
      <w:r w:rsidRPr="001046D4">
        <w:t>Jarvis, B., Wilrich, C., Wilrich, P.T., 2010. Reconsideration of the derivation of Most Probable Numbers, their standard deviations, confidence bounds and rarity values. Journal of Applied Microbiology 109, 1660–1667. https://doi.org/10.1111/j.1365-2672.2010.04792.x</w:t>
      </w:r>
    </w:p>
    <w:p w14:paraId="617D2A0A" w14:textId="77777777" w:rsidR="001046D4" w:rsidRPr="001046D4" w:rsidRDefault="001046D4" w:rsidP="001046D4">
      <w:pPr>
        <w:pStyle w:val="Bibliografia"/>
      </w:pPr>
      <w:r w:rsidRPr="001046D4">
        <w:t>Jofre, J., Lucena, F., Mooijman, K.A., Pierzo, V., Araujo, R., Bahar, M., Demarquilly, C., Havelaar, A., 2000. Bacteriophages in bathing waters: A feasibility study on the development of a method based on bacteriophages for the determination of microbiological quality of bathing waters., bcr Information. European Commission, Directorate General XII, Luxemburg. https://doi.org/http://hdl.handle.net/2445/170910</w:t>
      </w:r>
    </w:p>
    <w:p w14:paraId="19C2A358" w14:textId="77777777" w:rsidR="001046D4" w:rsidRPr="001046D4" w:rsidRDefault="001046D4" w:rsidP="001046D4">
      <w:pPr>
        <w:pStyle w:val="Bibliografia"/>
      </w:pPr>
      <w:r w:rsidRPr="001046D4">
        <w:t xml:space="preserve">Lan, R., Reeves, P.R., 2002. </w:t>
      </w:r>
      <w:r w:rsidRPr="001046D4">
        <w:rPr>
          <w:i/>
          <w:iCs/>
        </w:rPr>
        <w:t>Escherichia coli</w:t>
      </w:r>
      <w:r w:rsidRPr="001046D4">
        <w:t xml:space="preserve"> in disguise: molecular origins of Shigella. Microbes and Infection 4, 1125–1132. https://doi.org/10.1016/S1286-4579(02)01637-4</w:t>
      </w:r>
    </w:p>
    <w:p w14:paraId="5B01150C" w14:textId="77777777" w:rsidR="001046D4" w:rsidRPr="001046D4" w:rsidRDefault="001046D4" w:rsidP="001046D4">
      <w:pPr>
        <w:pStyle w:val="Bibliografia"/>
      </w:pPr>
      <w:r w:rsidRPr="001046D4">
        <w:t>Linnet, K., 1993. Evaluation of regression procedures for methods comparison studies. Clin Chem 39, 424–432.</w:t>
      </w:r>
    </w:p>
    <w:p w14:paraId="53916266" w14:textId="77777777" w:rsidR="001046D4" w:rsidRPr="001046D4" w:rsidRDefault="001046D4" w:rsidP="001046D4">
      <w:pPr>
        <w:pStyle w:val="Bibliografia"/>
      </w:pPr>
      <w:r w:rsidRPr="001046D4">
        <w:t>Manafi, M., 2000. New developments in chromogenic and fluorogenic culture media. INTERNATIONAL JOURNAL OF FOOD MICROBIOLOGY 60, 205–218. https://doi.org/10.1016/S0168-1605(00)00312-3</w:t>
      </w:r>
    </w:p>
    <w:p w14:paraId="0B78B242" w14:textId="77777777" w:rsidR="001046D4" w:rsidRPr="001046D4" w:rsidRDefault="001046D4" w:rsidP="001046D4">
      <w:pPr>
        <w:pStyle w:val="Bibliografia"/>
      </w:pPr>
      <w:r w:rsidRPr="001046D4">
        <w:t>Marti, E., Jofre, J., Balcazar, J.L., 2013. Prevalence of Antibiotic Resistance Genes and Bacterial Community Composition in a River Influenced by a Wastewater Treatment Plant. PLoS ONE 8, e78906. https://doi.org/10.1371/journal.pone.0078906</w:t>
      </w:r>
    </w:p>
    <w:p w14:paraId="305B413B" w14:textId="77777777" w:rsidR="001046D4" w:rsidRPr="001046D4" w:rsidRDefault="001046D4" w:rsidP="001046D4">
      <w:pPr>
        <w:pStyle w:val="Bibliografia"/>
      </w:pPr>
      <w:r w:rsidRPr="001046D4">
        <w:t>McBride, G.B., 2003. Preparing exact Most Probable Number (MPN) tables using occupancy theory, and accompanying measures of uncertainty (No. Technical Report 121). NIWA.</w:t>
      </w:r>
    </w:p>
    <w:p w14:paraId="37E23134" w14:textId="77777777" w:rsidR="001046D4" w:rsidRPr="001046D4" w:rsidRDefault="001046D4" w:rsidP="001046D4">
      <w:pPr>
        <w:pStyle w:val="Bibliografia"/>
      </w:pPr>
      <w:r w:rsidRPr="001046D4">
        <w:t xml:space="preserve">Muniesa, M., Serra-Moreno, R., Jofre, J., 2004. Free Shiga toxin bacteriophages isolated from sewage showed diversity although the </w:t>
      </w:r>
      <w:r w:rsidRPr="001046D4">
        <w:rPr>
          <w:i/>
          <w:iCs/>
        </w:rPr>
        <w:t>stx</w:t>
      </w:r>
      <w:r w:rsidRPr="001046D4">
        <w:t xml:space="preserve"> genes appeared conserved. Environmental Microbiology 6, 716–725. https://doi.org/10.1111/j.1462-2920.2004.00604.x</w:t>
      </w:r>
    </w:p>
    <w:p w14:paraId="7B865747" w14:textId="77777777" w:rsidR="001046D4" w:rsidRPr="001046D4" w:rsidRDefault="001046D4" w:rsidP="001046D4">
      <w:pPr>
        <w:pStyle w:val="Bibliografia"/>
      </w:pPr>
      <w:r w:rsidRPr="001046D4">
        <w:t>Olstadt, J., Schauer, J.J., Standridge, J., Kluender, S., 2007. A comparison of ten USEPA approved total coliform/E. coli tests. Journal of Water and Health 5, 267–282.</w:t>
      </w:r>
    </w:p>
    <w:p w14:paraId="6BCF3241" w14:textId="77777777" w:rsidR="001046D4" w:rsidRPr="001046D4" w:rsidRDefault="001046D4" w:rsidP="001046D4">
      <w:pPr>
        <w:pStyle w:val="Bibliografia"/>
      </w:pPr>
      <w:r w:rsidRPr="001046D4">
        <w:t>Pascual-Benito, M., Méndez, J., Ramos-Barbero, M.D., Jorba-Plassa, A., Martín-Díaz, J., Blanch, A.R., 2024. Efficient quantification of somatic coliphages in water: Development and validation of the Enumera®Rapid kit. Science of the Total Environment 957, 177500. https://doi.org/10.1016/j.scitotenv.2024.177500</w:t>
      </w:r>
    </w:p>
    <w:p w14:paraId="06C7E45F" w14:textId="77777777" w:rsidR="001046D4" w:rsidRPr="001046D4" w:rsidRDefault="001046D4" w:rsidP="001046D4">
      <w:pPr>
        <w:pStyle w:val="Bibliografia"/>
      </w:pPr>
      <w:r w:rsidRPr="001046D4">
        <w:t>Potapov, S., Model, F., Schuetzenmeister, A., Manuilova, E., Dufey, F., Raymaekers, J., 2024. mcr: Method comparison regression (manual). https://doi.org/10.32614/CRAN.package.mcr</w:t>
      </w:r>
    </w:p>
    <w:p w14:paraId="3D90D49F" w14:textId="77777777" w:rsidR="001046D4" w:rsidRPr="001046D4" w:rsidRDefault="001046D4" w:rsidP="001046D4">
      <w:pPr>
        <w:pStyle w:val="Bibliografia"/>
      </w:pPr>
      <w:r w:rsidRPr="001046D4">
        <w:t>R, L., Pr, R., n.d. Escherichia coli in disguise: molecular origins of Shigella. PubMed.</w:t>
      </w:r>
    </w:p>
    <w:p w14:paraId="7839B5DE" w14:textId="77777777" w:rsidR="001046D4" w:rsidRPr="001046D4" w:rsidRDefault="001046D4" w:rsidP="001046D4">
      <w:pPr>
        <w:pStyle w:val="Bibliografia"/>
      </w:pPr>
      <w:r w:rsidRPr="001046D4">
        <w:t>Ubeda, C., Maiques, E., Knecht, E., Lasa, I., Novick, R.P., Penadés, J.R., 2005. Antibiotic-induced SOS response promotes horizontal dissemination of pathogenicity island-encoded virulence factors in staphylococci. Molecular Microbiology 56, 836–844. https://doi.org/10.1111/j.1365-2958.2005.04584.x</w:t>
      </w:r>
    </w:p>
    <w:p w14:paraId="59030B3F" w14:textId="77777777" w:rsidR="001046D4" w:rsidRPr="001046D4" w:rsidRDefault="001046D4" w:rsidP="001046D4">
      <w:pPr>
        <w:pStyle w:val="Bibliografia"/>
      </w:pPr>
      <w:r w:rsidRPr="001046D4">
        <w:t>UN-Water, 2021. Summary Progress Update 2021 – SDG 6 – water and sanitation for all. UN-Water, Geneva, Switzerland.</w:t>
      </w:r>
    </w:p>
    <w:p w14:paraId="31694076" w14:textId="17FCBF0A" w:rsidR="00426019" w:rsidRPr="007E4EDA" w:rsidRDefault="00F463D1" w:rsidP="0021410C">
      <w:pPr>
        <w:spacing w:after="80" w:line="360" w:lineRule="auto"/>
        <w:ind w:left="720" w:hanging="720"/>
        <w:rPr>
          <w:sz w:val="24"/>
          <w:szCs w:val="24"/>
          <w:lang w:val="en-GB"/>
        </w:rPr>
      </w:pPr>
      <w:r>
        <w:rPr>
          <w:sz w:val="24"/>
          <w:szCs w:val="24"/>
          <w:lang w:val="en-GB"/>
        </w:rPr>
        <w:fldChar w:fldCharType="end"/>
      </w:r>
    </w:p>
    <w:p w14:paraId="61EF72B4" w14:textId="77777777" w:rsidR="00426019" w:rsidRPr="007E4EDA" w:rsidRDefault="00426019" w:rsidP="0021410C">
      <w:pPr>
        <w:spacing w:after="80" w:line="360" w:lineRule="auto"/>
        <w:ind w:left="720" w:hanging="720"/>
        <w:rPr>
          <w:sz w:val="24"/>
          <w:szCs w:val="24"/>
          <w:lang w:val="en-GB"/>
        </w:rPr>
      </w:pPr>
    </w:p>
    <w:p w14:paraId="723CC802" w14:textId="77777777" w:rsidR="00667D4A" w:rsidRPr="007E4EDA" w:rsidRDefault="00667D4A" w:rsidP="007C0DA0">
      <w:pPr>
        <w:spacing w:after="80" w:line="360" w:lineRule="auto"/>
        <w:ind w:left="720" w:hanging="720"/>
        <w:rPr>
          <w:sz w:val="24"/>
          <w:szCs w:val="24"/>
          <w:lang w:val="en-GB"/>
        </w:rPr>
      </w:pPr>
    </w:p>
    <w:p w14:paraId="44A47BD9" w14:textId="77777777" w:rsidR="00667D4A" w:rsidRPr="007E4EDA" w:rsidRDefault="00667D4A" w:rsidP="007C0DA0">
      <w:pPr>
        <w:spacing w:after="80" w:line="360" w:lineRule="auto"/>
        <w:ind w:left="720" w:hanging="720"/>
        <w:rPr>
          <w:sz w:val="24"/>
          <w:szCs w:val="24"/>
          <w:lang w:val="en-GB"/>
        </w:rPr>
        <w:sectPr w:rsidR="00667D4A" w:rsidRPr="007E4EDA" w:rsidSect="002B2734">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lnNumType w:countBy="1" w:restart="continuous"/>
          <w:cols w:space="708"/>
          <w:docGrid w:linePitch="360"/>
        </w:sectPr>
      </w:pPr>
    </w:p>
    <w:p w14:paraId="7C7B7489" w14:textId="45D7ECF9" w:rsidR="008440A3" w:rsidRPr="003372B9" w:rsidRDefault="00667D4A" w:rsidP="003372B9">
      <w:pPr>
        <w:jc w:val="both"/>
        <w:rPr>
          <w:sz w:val="22"/>
          <w:szCs w:val="22"/>
          <w:lang w:val="en-GB"/>
        </w:rPr>
      </w:pPr>
      <w:bookmarkStart w:id="1" w:name="_Hlk231386139"/>
      <w:r>
        <w:rPr>
          <w:b/>
          <w:bCs/>
          <w:sz w:val="22"/>
          <w:szCs w:val="22"/>
          <w:lang w:val="en-GB"/>
        </w:rPr>
        <w:lastRenderedPageBreak/>
        <w:t>Table 1.</w:t>
      </w:r>
      <w:r>
        <w:rPr>
          <w:sz w:val="22"/>
          <w:szCs w:val="22"/>
          <w:lang w:val="en-GB"/>
        </w:rPr>
        <w:t xml:space="preserve"> Selectivity (inclusivity) of the ENUMERA®-Coli100 method and ISO 9308-2 reference method, evaluated using 20 coliform strains, including </w:t>
      </w:r>
      <w:r>
        <w:rPr>
          <w:i/>
          <w:iCs/>
          <w:sz w:val="22"/>
          <w:szCs w:val="22"/>
          <w:lang w:val="en-GB"/>
        </w:rPr>
        <w:t>Escherichia coli</w:t>
      </w:r>
      <w:r>
        <w:rPr>
          <w:sz w:val="22"/>
          <w:szCs w:val="22"/>
          <w:lang w:val="en-GB"/>
        </w:rPr>
        <w:t xml:space="preserve"> and non-</w:t>
      </w:r>
      <w:r>
        <w:rPr>
          <w:i/>
          <w:iCs/>
          <w:sz w:val="22"/>
          <w:szCs w:val="22"/>
          <w:lang w:val="en-GB"/>
        </w:rPr>
        <w:t>E. coli</w:t>
      </w:r>
      <w:r>
        <w:rPr>
          <w:sz w:val="22"/>
          <w:szCs w:val="22"/>
          <w:lang w:val="en-GB"/>
        </w:rPr>
        <w:t xml:space="preserve"> coliform species. Results are expressed as positive (+) or negative (−) for total coliform detection (β-galactosidase activity) and </w:t>
      </w:r>
      <w:r>
        <w:rPr>
          <w:i/>
          <w:iCs/>
          <w:sz w:val="22"/>
          <w:szCs w:val="22"/>
          <w:lang w:val="en-GB"/>
        </w:rPr>
        <w:t>E. coli</w:t>
      </w:r>
      <w:r>
        <w:rPr>
          <w:sz w:val="22"/>
          <w:szCs w:val="22"/>
          <w:lang w:val="en-GB"/>
        </w:rPr>
        <w:t xml:space="preserve"> detection (β-D-glucuronidase activity). </w:t>
      </w:r>
      <w:r>
        <w:rPr>
          <w:sz w:val="22"/>
          <w:szCs w:val="22"/>
          <w:lang w:val="es-ES"/>
        </w:rPr>
        <w:t xml:space="preserve">ATCC: American Type Culture Collection. CECT: Colección Española de Cultivos Tipo. MARS: Research group MARS (Microbiologia de l'Aigua Relacionada amb la Salut), University of Barcelona. </w:t>
      </w:r>
      <w:r>
        <w:rPr>
          <w:sz w:val="22"/>
          <w:szCs w:val="22"/>
          <w:lang w:val="en-GB"/>
        </w:rPr>
        <w:t>WDCM: World Data Centre for Microorganisms.</w:t>
      </w:r>
    </w:p>
    <w:tbl>
      <w:tblPr>
        <w:tblW w:w="12631" w:type="dxa"/>
        <w:jc w:val="center"/>
        <w:tblCellMar>
          <w:left w:w="70" w:type="dxa"/>
          <w:right w:w="70" w:type="dxa"/>
        </w:tblCellMar>
        <w:tblLook w:val="04A0" w:firstRow="1" w:lastRow="0" w:firstColumn="1" w:lastColumn="0" w:noHBand="0" w:noVBand="1"/>
      </w:tblPr>
      <w:tblGrid>
        <w:gridCol w:w="3686"/>
        <w:gridCol w:w="2008"/>
        <w:gridCol w:w="792"/>
        <w:gridCol w:w="1950"/>
        <w:gridCol w:w="770"/>
        <w:gridCol w:w="3425"/>
      </w:tblGrid>
      <w:tr w:rsidR="00B84D6A" w:rsidRPr="003372B9" w14:paraId="5C7D5D1E" w14:textId="77777777" w:rsidTr="4F6155F2">
        <w:trPr>
          <w:trHeight w:val="295"/>
          <w:tblHeader/>
          <w:jc w:val="center"/>
        </w:trPr>
        <w:tc>
          <w:tcPr>
            <w:tcW w:w="3686" w:type="dxa"/>
            <w:tcBorders>
              <w:top w:val="nil"/>
              <w:left w:val="nil"/>
              <w:bottom w:val="nil"/>
              <w:right w:val="nil"/>
            </w:tcBorders>
            <w:noWrap/>
            <w:vAlign w:val="bottom"/>
            <w:hideMark/>
          </w:tcPr>
          <w:p w14:paraId="4213027A" w14:textId="77777777" w:rsidR="00B84D6A" w:rsidRPr="003372B9" w:rsidRDefault="00B84D6A" w:rsidP="00B84D6A">
            <w:pPr>
              <w:rPr>
                <w:sz w:val="18"/>
                <w:szCs w:val="18"/>
                <w:lang w:val="en-GB"/>
              </w:rPr>
            </w:pPr>
          </w:p>
        </w:tc>
        <w:tc>
          <w:tcPr>
            <w:tcW w:w="2800" w:type="dxa"/>
            <w:gridSpan w:val="2"/>
            <w:tcBorders>
              <w:top w:val="nil"/>
              <w:left w:val="nil"/>
              <w:bottom w:val="single" w:sz="4" w:space="0" w:color="auto"/>
              <w:right w:val="nil"/>
            </w:tcBorders>
            <w:noWrap/>
            <w:vAlign w:val="bottom"/>
            <w:hideMark/>
          </w:tcPr>
          <w:p w14:paraId="6E52C946" w14:textId="77777777" w:rsidR="00B84D6A" w:rsidRPr="003372B9" w:rsidRDefault="00B84D6A" w:rsidP="00B84D6A">
            <w:pPr>
              <w:jc w:val="center"/>
              <w:rPr>
                <w:b/>
                <w:bCs/>
                <w:color w:val="000000"/>
                <w:sz w:val="18"/>
                <w:szCs w:val="18"/>
                <w:lang w:val="en-GB"/>
              </w:rPr>
            </w:pPr>
            <w:r>
              <w:rPr>
                <w:b/>
                <w:bCs/>
                <w:color w:val="000000"/>
                <w:sz w:val="18"/>
                <w:szCs w:val="18"/>
                <w:lang w:val="en-GB"/>
              </w:rPr>
              <w:t>ENUMERA®-Coli100</w:t>
            </w:r>
          </w:p>
        </w:tc>
        <w:tc>
          <w:tcPr>
            <w:tcW w:w="2720" w:type="dxa"/>
            <w:gridSpan w:val="2"/>
            <w:tcBorders>
              <w:top w:val="nil"/>
              <w:left w:val="nil"/>
              <w:bottom w:val="single" w:sz="4" w:space="0" w:color="auto"/>
              <w:right w:val="nil"/>
            </w:tcBorders>
            <w:noWrap/>
            <w:vAlign w:val="bottom"/>
            <w:hideMark/>
          </w:tcPr>
          <w:p w14:paraId="79008327" w14:textId="072D5658" w:rsidR="00B84D6A" w:rsidRPr="003372B9" w:rsidRDefault="00B5343D" w:rsidP="00B84D6A">
            <w:pPr>
              <w:jc w:val="center"/>
              <w:rPr>
                <w:b/>
                <w:bCs/>
                <w:color w:val="000000"/>
                <w:sz w:val="18"/>
                <w:szCs w:val="18"/>
                <w:lang w:val="en-GB"/>
              </w:rPr>
            </w:pPr>
            <w:r>
              <w:rPr>
                <w:b/>
                <w:bCs/>
                <w:color w:val="000000"/>
                <w:sz w:val="18"/>
                <w:szCs w:val="18"/>
                <w:lang w:val="en-GB"/>
              </w:rPr>
              <w:t>Reference method</w:t>
            </w:r>
          </w:p>
        </w:tc>
        <w:tc>
          <w:tcPr>
            <w:tcW w:w="3425" w:type="dxa"/>
            <w:tcBorders>
              <w:top w:val="nil"/>
              <w:left w:val="nil"/>
              <w:bottom w:val="nil"/>
              <w:right w:val="nil"/>
            </w:tcBorders>
            <w:noWrap/>
            <w:vAlign w:val="bottom"/>
            <w:hideMark/>
          </w:tcPr>
          <w:p w14:paraId="23B471C5" w14:textId="77777777" w:rsidR="00B84D6A" w:rsidRPr="003372B9" w:rsidRDefault="00B84D6A" w:rsidP="00B84D6A">
            <w:pPr>
              <w:jc w:val="center"/>
              <w:rPr>
                <w:b/>
                <w:bCs/>
                <w:color w:val="000000"/>
                <w:sz w:val="18"/>
                <w:szCs w:val="18"/>
                <w:lang w:val="en-GB"/>
              </w:rPr>
            </w:pPr>
          </w:p>
        </w:tc>
      </w:tr>
      <w:tr w:rsidR="00B84D6A" w:rsidRPr="003372B9" w14:paraId="30305DB3" w14:textId="77777777" w:rsidTr="4F6155F2">
        <w:trPr>
          <w:trHeight w:val="295"/>
          <w:tblHeader/>
          <w:jc w:val="center"/>
        </w:trPr>
        <w:tc>
          <w:tcPr>
            <w:tcW w:w="3686" w:type="dxa"/>
            <w:tcBorders>
              <w:top w:val="nil"/>
              <w:left w:val="nil"/>
              <w:bottom w:val="single" w:sz="4" w:space="0" w:color="auto"/>
              <w:right w:val="nil"/>
            </w:tcBorders>
            <w:noWrap/>
            <w:vAlign w:val="bottom"/>
            <w:hideMark/>
          </w:tcPr>
          <w:p w14:paraId="506A3DD6" w14:textId="77777777" w:rsidR="00B84D6A" w:rsidRPr="003372B9" w:rsidRDefault="00B84D6A" w:rsidP="00B5343D">
            <w:pPr>
              <w:jc w:val="center"/>
              <w:rPr>
                <w:b/>
                <w:bCs/>
                <w:color w:val="000000"/>
                <w:sz w:val="18"/>
                <w:szCs w:val="18"/>
                <w:lang w:val="en-GB"/>
              </w:rPr>
            </w:pPr>
            <w:r>
              <w:rPr>
                <w:b/>
                <w:bCs/>
                <w:color w:val="000000"/>
                <w:sz w:val="18"/>
                <w:szCs w:val="18"/>
                <w:lang w:val="en-GB"/>
              </w:rPr>
              <w:t>Strain</w:t>
            </w:r>
          </w:p>
        </w:tc>
        <w:tc>
          <w:tcPr>
            <w:tcW w:w="2008" w:type="dxa"/>
            <w:tcBorders>
              <w:top w:val="single" w:sz="4" w:space="0" w:color="auto"/>
              <w:left w:val="nil"/>
              <w:bottom w:val="single" w:sz="4" w:space="0" w:color="auto"/>
              <w:right w:val="nil"/>
            </w:tcBorders>
            <w:noWrap/>
            <w:vAlign w:val="bottom"/>
            <w:hideMark/>
          </w:tcPr>
          <w:p w14:paraId="16D310D6" w14:textId="77777777" w:rsidR="00B84D6A" w:rsidRPr="003372B9" w:rsidRDefault="00B84D6A" w:rsidP="00B84D6A">
            <w:pPr>
              <w:jc w:val="center"/>
              <w:rPr>
                <w:b/>
                <w:bCs/>
                <w:color w:val="000000"/>
                <w:sz w:val="18"/>
                <w:szCs w:val="18"/>
                <w:lang w:val="en-GB"/>
              </w:rPr>
            </w:pPr>
            <w:r>
              <w:rPr>
                <w:b/>
                <w:bCs/>
                <w:color w:val="000000"/>
                <w:sz w:val="18"/>
                <w:szCs w:val="18"/>
                <w:lang w:val="en-GB"/>
              </w:rPr>
              <w:t>Total Coliforms</w:t>
            </w:r>
          </w:p>
        </w:tc>
        <w:tc>
          <w:tcPr>
            <w:tcW w:w="792" w:type="dxa"/>
            <w:tcBorders>
              <w:top w:val="single" w:sz="4" w:space="0" w:color="auto"/>
              <w:left w:val="nil"/>
              <w:bottom w:val="single" w:sz="4" w:space="0" w:color="auto"/>
              <w:right w:val="nil"/>
            </w:tcBorders>
            <w:noWrap/>
            <w:vAlign w:val="bottom"/>
            <w:hideMark/>
          </w:tcPr>
          <w:p w14:paraId="3A39B045" w14:textId="77777777" w:rsidR="00B84D6A" w:rsidRPr="003372B9" w:rsidRDefault="00B84D6A" w:rsidP="00B84D6A">
            <w:pPr>
              <w:jc w:val="center"/>
              <w:rPr>
                <w:b/>
                <w:bCs/>
                <w:i/>
                <w:iCs/>
                <w:color w:val="000000"/>
                <w:sz w:val="18"/>
                <w:szCs w:val="18"/>
                <w:lang w:val="en-GB"/>
              </w:rPr>
            </w:pPr>
            <w:r>
              <w:rPr>
                <w:b/>
                <w:bCs/>
                <w:i/>
                <w:iCs/>
                <w:color w:val="000000"/>
                <w:sz w:val="18"/>
                <w:szCs w:val="18"/>
                <w:lang w:val="en-GB"/>
              </w:rPr>
              <w:t>E. coli</w:t>
            </w:r>
          </w:p>
        </w:tc>
        <w:tc>
          <w:tcPr>
            <w:tcW w:w="1950" w:type="dxa"/>
            <w:tcBorders>
              <w:top w:val="single" w:sz="4" w:space="0" w:color="auto"/>
              <w:left w:val="nil"/>
              <w:bottom w:val="single" w:sz="4" w:space="0" w:color="auto"/>
              <w:right w:val="nil"/>
            </w:tcBorders>
            <w:noWrap/>
            <w:vAlign w:val="bottom"/>
            <w:hideMark/>
          </w:tcPr>
          <w:p w14:paraId="522C0854" w14:textId="77777777" w:rsidR="00B84D6A" w:rsidRPr="003372B9" w:rsidRDefault="00B84D6A" w:rsidP="00B84D6A">
            <w:pPr>
              <w:jc w:val="center"/>
              <w:rPr>
                <w:b/>
                <w:bCs/>
                <w:color w:val="000000"/>
                <w:sz w:val="18"/>
                <w:szCs w:val="18"/>
                <w:lang w:val="en-GB"/>
              </w:rPr>
            </w:pPr>
            <w:r>
              <w:rPr>
                <w:b/>
                <w:bCs/>
                <w:color w:val="000000"/>
                <w:sz w:val="18"/>
                <w:szCs w:val="18"/>
                <w:lang w:val="en-GB"/>
              </w:rPr>
              <w:t>Total Coliforms</w:t>
            </w:r>
          </w:p>
        </w:tc>
        <w:tc>
          <w:tcPr>
            <w:tcW w:w="770" w:type="dxa"/>
            <w:tcBorders>
              <w:top w:val="single" w:sz="4" w:space="0" w:color="auto"/>
              <w:left w:val="nil"/>
              <w:bottom w:val="single" w:sz="4" w:space="0" w:color="auto"/>
              <w:right w:val="nil"/>
            </w:tcBorders>
            <w:noWrap/>
            <w:vAlign w:val="bottom"/>
            <w:hideMark/>
          </w:tcPr>
          <w:p w14:paraId="7E48605E" w14:textId="77777777" w:rsidR="00B84D6A" w:rsidRPr="003372B9" w:rsidRDefault="00B84D6A" w:rsidP="00B84D6A">
            <w:pPr>
              <w:jc w:val="center"/>
              <w:rPr>
                <w:b/>
                <w:bCs/>
                <w:i/>
                <w:iCs/>
                <w:color w:val="000000"/>
                <w:sz w:val="18"/>
                <w:szCs w:val="18"/>
                <w:lang w:val="en-GB"/>
              </w:rPr>
            </w:pPr>
            <w:r>
              <w:rPr>
                <w:b/>
                <w:bCs/>
                <w:i/>
                <w:iCs/>
                <w:color w:val="000000"/>
                <w:sz w:val="18"/>
                <w:szCs w:val="18"/>
                <w:lang w:val="en-GB"/>
              </w:rPr>
              <w:t>E. coli</w:t>
            </w:r>
          </w:p>
        </w:tc>
        <w:tc>
          <w:tcPr>
            <w:tcW w:w="3425" w:type="dxa"/>
            <w:tcBorders>
              <w:top w:val="nil"/>
              <w:left w:val="nil"/>
              <w:bottom w:val="single" w:sz="4" w:space="0" w:color="auto"/>
              <w:right w:val="nil"/>
            </w:tcBorders>
            <w:noWrap/>
            <w:vAlign w:val="bottom"/>
            <w:hideMark/>
          </w:tcPr>
          <w:p w14:paraId="39A5FEE5" w14:textId="77777777" w:rsidR="00B84D6A" w:rsidRPr="003372B9" w:rsidRDefault="00B84D6A" w:rsidP="00B84D6A">
            <w:pPr>
              <w:jc w:val="center"/>
              <w:rPr>
                <w:b/>
                <w:bCs/>
                <w:i/>
                <w:iCs/>
                <w:color w:val="000000"/>
                <w:sz w:val="18"/>
                <w:szCs w:val="18"/>
                <w:lang w:val="en-GB"/>
              </w:rPr>
            </w:pPr>
            <w:r>
              <w:rPr>
                <w:b/>
                <w:bCs/>
                <w:i/>
                <w:iCs/>
                <w:color w:val="000000"/>
                <w:sz w:val="18"/>
                <w:szCs w:val="18"/>
                <w:lang w:val="en-GB"/>
              </w:rPr>
              <w:t>SOURCE</w:t>
            </w:r>
          </w:p>
        </w:tc>
      </w:tr>
      <w:tr w:rsidR="00B84D6A" w:rsidRPr="003372B9" w14:paraId="66FEA4F9" w14:textId="77777777" w:rsidTr="4F6155F2">
        <w:trPr>
          <w:trHeight w:val="295"/>
          <w:jc w:val="center"/>
        </w:trPr>
        <w:tc>
          <w:tcPr>
            <w:tcW w:w="3686" w:type="dxa"/>
            <w:tcBorders>
              <w:top w:val="nil"/>
              <w:left w:val="nil"/>
              <w:bottom w:val="nil"/>
              <w:right w:val="nil"/>
            </w:tcBorders>
            <w:noWrap/>
            <w:vAlign w:val="bottom"/>
            <w:hideMark/>
          </w:tcPr>
          <w:p w14:paraId="4A8772F2" w14:textId="77777777" w:rsidR="00B84D6A" w:rsidRPr="003372B9" w:rsidRDefault="00B84D6A" w:rsidP="00B5343D">
            <w:pPr>
              <w:rPr>
                <w:i/>
                <w:iCs/>
                <w:sz w:val="18"/>
                <w:szCs w:val="18"/>
                <w:lang w:val="en-GB"/>
              </w:rPr>
            </w:pPr>
            <w:r>
              <w:rPr>
                <w:i/>
                <w:iCs/>
                <w:sz w:val="18"/>
                <w:szCs w:val="18"/>
                <w:lang w:val="en-GB"/>
              </w:rPr>
              <w:t>Citrobacter freundii</w:t>
            </w:r>
          </w:p>
        </w:tc>
        <w:tc>
          <w:tcPr>
            <w:tcW w:w="2008" w:type="dxa"/>
            <w:tcBorders>
              <w:top w:val="nil"/>
              <w:left w:val="nil"/>
              <w:bottom w:val="nil"/>
              <w:right w:val="nil"/>
            </w:tcBorders>
            <w:noWrap/>
            <w:vAlign w:val="bottom"/>
            <w:hideMark/>
          </w:tcPr>
          <w:p w14:paraId="49517C5D"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561CDC71"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2C41C108"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71970B8C"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4AA2EA2D" w14:textId="103DCDE5" w:rsidR="00B84D6A" w:rsidRPr="003372B9" w:rsidRDefault="006724A4" w:rsidP="00B84D6A">
            <w:pPr>
              <w:rPr>
                <w:sz w:val="18"/>
                <w:szCs w:val="18"/>
                <w:lang w:val="en-GB"/>
              </w:rPr>
            </w:pPr>
            <w:r>
              <w:rPr>
                <w:sz w:val="18"/>
                <w:szCs w:val="18"/>
                <w:lang w:val="en-GB"/>
              </w:rPr>
              <w:fldChar w:fldCharType="begin"/>
            </w:r>
            <w:r>
              <w:rPr>
                <w:sz w:val="18"/>
                <w:szCs w:val="18"/>
                <w:lang w:val="en-GB"/>
              </w:rPr>
              <w:instrText xml:space="preserve"> ADDIN ZOTERO_ITEM CSL_CITATION {"citationID":"H4acbx4W","properties":{"unsorted":false,"formattedCitation":"(Bonjoch and Blanch, 2009)","plainCitation":"(Bonjoch and Blanch, 2009)","noteIndex":0},"citationItems":[{"id":19644,"uris":["http://zotero.org/users/19779089/items/HGH6NVUY"],"itemData":{"id":19644,"type":"article-journal","abstract":"The composition of the most abundant facultative anaerobic bacteria populations [faecal coliforms (FC) and enterococci (ENT)] in sludge can be modified after different treatments. These involve the disposal or reuse of sludge and include: anaerobic digesters, incineration, composting, pasteurization and lime treatments. In this study, three treatment types (mesophilic anaerobic digestion, composting and pasteurization) were compared in terms of their ability to reduce both bacterial populations. The diversity and any changes in composition of main phenotypic groups for both populations were also analyzed. Mesophilic anaerobic digestion (MAD) was carried out at 35A degrees C for 20 days. Digested sludge was then dehydrated by centrifugation at 2,500 rpm. Composting (COM) was performed at 55A degrees C with windrow phases. Pasteurization was assayed at 60A degrees C for 90 min (P60), at 80A degrees C for 60 min (P80). A 1-1.5 log unit reduction was observed for FC, and 1 log unit reduction was noted for ENT by MAD treatment. In composting, this reduction proved higher for FC than for ENT (6 log and 3-4 log units, respectively). Optimal pasteurization was obtained at 80A degrees C for 60 min, resulting in a 5 log unit reduction for FC and a 2 log unit reduction for ENT. High diversity indices (Di) for both bacterial populations were detected both before and after implementation of the different treatments. Analyses of the population's similarity provided that FC were diverse both before and after COM, P60 and P80 treatments. However, no differences were observed on the composition of ENT populations after the different treatments assayed.","citation-key":"bonjochResistanceFaecalColiforms2009","container-title":"MICROBIAL ECOLOGY","DOI":"10.1007/s00248-008-9430-7","ISSN":"0095-3628","issue":"3","language":"english","note":"citation-key: bonjochResistanceFaecalColiforms2009","page":"478–483","title":"Resistance of Faecal Coliforms and Enterococci Populations in Sludge and Biosolids to Different Hygienisation Treatments","volume":"57","author":[{"family":"Bonjoch","given":"X"},{"family":"Blanch","given":"AR"}],"issued":{"date-parts":[["2009",4]]}}}],"schema":"https://github.com/citation-style-language/schema/raw/master/csl-citation.json"} </w:instrText>
            </w:r>
            <w:r>
              <w:rPr>
                <w:sz w:val="18"/>
                <w:szCs w:val="18"/>
                <w:lang w:val="en-GB"/>
              </w:rPr>
              <w:fldChar w:fldCharType="separate"/>
            </w:r>
            <w:r>
              <w:rPr>
                <w:sz w:val="18"/>
                <w:szCs w:val="18"/>
                <w:lang w:val="en-GB"/>
              </w:rPr>
              <w:t>(Bonjoch and Blanch, 2009)</w:t>
            </w:r>
            <w:r>
              <w:rPr>
                <w:sz w:val="18"/>
                <w:szCs w:val="18"/>
                <w:lang w:val="en-GB"/>
              </w:rPr>
              <w:fldChar w:fldCharType="end"/>
            </w:r>
          </w:p>
        </w:tc>
      </w:tr>
      <w:tr w:rsidR="00B84D6A" w:rsidRPr="003372B9" w14:paraId="4D7F5229" w14:textId="77777777" w:rsidTr="4F6155F2">
        <w:trPr>
          <w:trHeight w:val="295"/>
          <w:jc w:val="center"/>
        </w:trPr>
        <w:tc>
          <w:tcPr>
            <w:tcW w:w="3686" w:type="dxa"/>
            <w:tcBorders>
              <w:top w:val="nil"/>
              <w:left w:val="nil"/>
              <w:bottom w:val="nil"/>
              <w:right w:val="nil"/>
            </w:tcBorders>
            <w:noWrap/>
            <w:vAlign w:val="bottom"/>
            <w:hideMark/>
          </w:tcPr>
          <w:p w14:paraId="520BE27C" w14:textId="77777777" w:rsidR="00B84D6A" w:rsidRPr="003372B9" w:rsidRDefault="00B84D6A" w:rsidP="00B5343D">
            <w:pPr>
              <w:rPr>
                <w:i/>
                <w:iCs/>
                <w:color w:val="000000"/>
                <w:sz w:val="18"/>
                <w:szCs w:val="18"/>
                <w:lang w:val="en-GB"/>
              </w:rPr>
            </w:pPr>
            <w:r>
              <w:rPr>
                <w:i/>
                <w:iCs/>
                <w:color w:val="000000"/>
                <w:sz w:val="18"/>
                <w:szCs w:val="18"/>
                <w:lang w:val="en-GB"/>
              </w:rPr>
              <w:t>Enterobacter cloacae</w:t>
            </w:r>
          </w:p>
        </w:tc>
        <w:tc>
          <w:tcPr>
            <w:tcW w:w="2008" w:type="dxa"/>
            <w:tcBorders>
              <w:top w:val="nil"/>
              <w:left w:val="nil"/>
              <w:bottom w:val="nil"/>
              <w:right w:val="nil"/>
            </w:tcBorders>
            <w:noWrap/>
            <w:vAlign w:val="bottom"/>
            <w:hideMark/>
          </w:tcPr>
          <w:p w14:paraId="2CFC9CD1" w14:textId="77777777" w:rsidR="00B84D6A" w:rsidRPr="003372B9" w:rsidRDefault="00B84D6A" w:rsidP="00B84D6A">
            <w:pPr>
              <w:rPr>
                <w:i/>
                <w:iCs/>
                <w:color w:val="000000"/>
                <w:sz w:val="18"/>
                <w:szCs w:val="18"/>
                <w:lang w:val="en-GB"/>
              </w:rPr>
            </w:pPr>
          </w:p>
        </w:tc>
        <w:tc>
          <w:tcPr>
            <w:tcW w:w="792" w:type="dxa"/>
            <w:tcBorders>
              <w:top w:val="nil"/>
              <w:left w:val="nil"/>
              <w:bottom w:val="nil"/>
              <w:right w:val="nil"/>
            </w:tcBorders>
            <w:noWrap/>
            <w:vAlign w:val="bottom"/>
            <w:hideMark/>
          </w:tcPr>
          <w:p w14:paraId="7218DBBC" w14:textId="77777777" w:rsidR="00B84D6A" w:rsidRPr="003372B9" w:rsidRDefault="00B84D6A" w:rsidP="00B84D6A">
            <w:pPr>
              <w:jc w:val="center"/>
              <w:rPr>
                <w:sz w:val="18"/>
                <w:szCs w:val="18"/>
                <w:lang w:val="en-GB"/>
              </w:rPr>
            </w:pPr>
          </w:p>
        </w:tc>
        <w:tc>
          <w:tcPr>
            <w:tcW w:w="1950" w:type="dxa"/>
            <w:tcBorders>
              <w:top w:val="nil"/>
              <w:left w:val="nil"/>
              <w:bottom w:val="nil"/>
              <w:right w:val="nil"/>
            </w:tcBorders>
            <w:noWrap/>
            <w:vAlign w:val="bottom"/>
            <w:hideMark/>
          </w:tcPr>
          <w:p w14:paraId="3EB2A505" w14:textId="77777777" w:rsidR="00B84D6A" w:rsidRPr="003372B9" w:rsidRDefault="00B84D6A" w:rsidP="00B84D6A">
            <w:pPr>
              <w:jc w:val="center"/>
              <w:rPr>
                <w:sz w:val="18"/>
                <w:szCs w:val="18"/>
                <w:lang w:val="en-GB"/>
              </w:rPr>
            </w:pPr>
          </w:p>
        </w:tc>
        <w:tc>
          <w:tcPr>
            <w:tcW w:w="770" w:type="dxa"/>
            <w:tcBorders>
              <w:top w:val="nil"/>
              <w:left w:val="nil"/>
              <w:bottom w:val="nil"/>
              <w:right w:val="nil"/>
            </w:tcBorders>
            <w:noWrap/>
            <w:vAlign w:val="bottom"/>
            <w:hideMark/>
          </w:tcPr>
          <w:p w14:paraId="6671960B" w14:textId="77777777" w:rsidR="00B84D6A" w:rsidRPr="003372B9" w:rsidRDefault="00B84D6A" w:rsidP="00B84D6A">
            <w:pPr>
              <w:jc w:val="center"/>
              <w:rPr>
                <w:sz w:val="18"/>
                <w:szCs w:val="18"/>
                <w:lang w:val="en-GB"/>
              </w:rPr>
            </w:pPr>
          </w:p>
        </w:tc>
        <w:tc>
          <w:tcPr>
            <w:tcW w:w="3425" w:type="dxa"/>
            <w:tcBorders>
              <w:top w:val="nil"/>
              <w:left w:val="nil"/>
              <w:bottom w:val="nil"/>
              <w:right w:val="nil"/>
            </w:tcBorders>
            <w:noWrap/>
            <w:vAlign w:val="bottom"/>
            <w:hideMark/>
          </w:tcPr>
          <w:p w14:paraId="2E960D0C" w14:textId="77777777" w:rsidR="00B84D6A" w:rsidRPr="003372B9" w:rsidRDefault="00B84D6A" w:rsidP="00B84D6A">
            <w:pPr>
              <w:jc w:val="center"/>
              <w:rPr>
                <w:sz w:val="18"/>
                <w:szCs w:val="18"/>
                <w:lang w:val="en-GB"/>
              </w:rPr>
            </w:pPr>
          </w:p>
        </w:tc>
      </w:tr>
      <w:tr w:rsidR="00B84D6A" w:rsidRPr="003372B9" w14:paraId="31E57ABB" w14:textId="77777777" w:rsidTr="4F6155F2">
        <w:trPr>
          <w:trHeight w:val="295"/>
          <w:jc w:val="center"/>
        </w:trPr>
        <w:tc>
          <w:tcPr>
            <w:tcW w:w="3686" w:type="dxa"/>
            <w:tcBorders>
              <w:top w:val="nil"/>
              <w:left w:val="nil"/>
              <w:bottom w:val="nil"/>
              <w:right w:val="nil"/>
            </w:tcBorders>
            <w:noWrap/>
            <w:vAlign w:val="bottom"/>
            <w:hideMark/>
          </w:tcPr>
          <w:p w14:paraId="287FCFB4" w14:textId="77777777" w:rsidR="00B84D6A" w:rsidRPr="003372B9" w:rsidRDefault="00B84D6A" w:rsidP="00B5343D">
            <w:pPr>
              <w:ind w:firstLineChars="100" w:firstLine="180"/>
              <w:rPr>
                <w:i/>
                <w:iCs/>
                <w:sz w:val="18"/>
                <w:szCs w:val="18"/>
                <w:lang w:val="en-GB"/>
              </w:rPr>
            </w:pPr>
            <w:r>
              <w:rPr>
                <w:i/>
                <w:iCs/>
                <w:sz w:val="18"/>
                <w:szCs w:val="18"/>
                <w:lang w:val="en-GB"/>
              </w:rPr>
              <w:t>CTT 10006</w:t>
            </w:r>
          </w:p>
        </w:tc>
        <w:tc>
          <w:tcPr>
            <w:tcW w:w="2008" w:type="dxa"/>
            <w:tcBorders>
              <w:top w:val="nil"/>
              <w:left w:val="nil"/>
              <w:bottom w:val="nil"/>
              <w:right w:val="nil"/>
            </w:tcBorders>
            <w:noWrap/>
            <w:vAlign w:val="bottom"/>
            <w:hideMark/>
          </w:tcPr>
          <w:p w14:paraId="4A4FF9F1"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79346C50"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6B2C2A21"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18591194"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2C04094C" w14:textId="49222142" w:rsidR="00B84D6A" w:rsidRPr="003372B9" w:rsidRDefault="006724A4" w:rsidP="00B84D6A">
            <w:pPr>
              <w:rPr>
                <w:sz w:val="18"/>
                <w:szCs w:val="18"/>
                <w:lang w:val="en-GB"/>
              </w:rPr>
            </w:pPr>
            <w:r>
              <w:rPr>
                <w:sz w:val="18"/>
                <w:szCs w:val="18"/>
                <w:lang w:val="en-GB"/>
              </w:rPr>
              <w:fldChar w:fldCharType="begin"/>
            </w:r>
            <w:r>
              <w:rPr>
                <w:sz w:val="18"/>
                <w:szCs w:val="18"/>
                <w:lang w:val="en-GB"/>
              </w:rPr>
              <w:instrText xml:space="preserve"> ADDIN ZOTERO_ITEM CSL_CITATION {"citationID":"vZ5366qB","properties":{"unsorted":false,"formattedCitation":"(Bonjoch and Blanch, 2009)","plainCitation":"(Bonjoch and Blanch, 2009)","noteIndex":0},"citationItems":[{"id":19644,"uris":["http://zotero.org/users/19779089/items/HGH6NVUY"],"itemData":{"id":19644,"type":"article-journal","abstract":"The composition of the most abundant facultative anaerobic bacteria populations [faecal coliforms (FC) and enterococci (ENT)] in sludge can be modified after different treatments. These involve the disposal or reuse of sludge and include: anaerobic digesters, incineration, composting, pasteurization and lime treatments. In this study, three treatment types (mesophilic anaerobic digestion, composting and pasteurization) were compared in terms of their ability to reduce both bacterial populations. The diversity and any changes in composition of main phenotypic groups for both populations were also analyzed. Mesophilic anaerobic digestion (MAD) was carried out at 35A degrees C for 20 days. Digested sludge was then dehydrated by centrifugation at 2,500 rpm. Composting (COM) was performed at 55A degrees C with windrow phases. Pasteurization was assayed at 60A degrees C for 90 min (P60), at 80A degrees C for 60 min (P80). A 1-1.5 log unit reduction was observed for FC, and 1 log unit reduction was noted for ENT by MAD treatment. In composting, this reduction proved higher for FC than for ENT (6 log and 3-4 log units, respectively). Optimal pasteurization was obtained at 80A degrees C for 60 min, resulting in a 5 log unit reduction for FC and a 2 log unit reduction for ENT. High diversity indices (Di) for both bacterial populations were detected both before and after implementation of the different treatments. Analyses of the population's similarity provided that FC were diverse both before and after COM, P60 and P80 treatments. However, no differences were observed on the composition of ENT populations after the different treatments assayed.","citation-key":"bonjochResistanceFaecalColiforms2009","container-title":"MICROBIAL ECOLOGY","DOI":"10.1007/s00248-008-9430-7","ISSN":"0095-3628","issue":"3","language":"english","note":"citation-key: bonjochResistanceFaecalColiforms2009","page":"478–483","title":"Resistance of Faecal Coliforms and Enterococci Populations in Sludge and Biosolids to Different Hygienisation Treatments","volume":"57","author":[{"family":"Bonjoch","given":"X"},{"family":"Blanch","given":"AR"}],"issued":{"date-parts":[["2009",4]]}}}],"schema":"https://github.com/citation-style-language/schema/raw/master/csl-citation.json"} </w:instrText>
            </w:r>
            <w:r>
              <w:rPr>
                <w:sz w:val="18"/>
                <w:szCs w:val="18"/>
                <w:lang w:val="en-GB"/>
              </w:rPr>
              <w:fldChar w:fldCharType="separate"/>
            </w:r>
            <w:r>
              <w:rPr>
                <w:sz w:val="18"/>
                <w:szCs w:val="18"/>
                <w:lang w:val="en-GB"/>
              </w:rPr>
              <w:t>(Bonjoch and Blanch, 2009)</w:t>
            </w:r>
            <w:r>
              <w:rPr>
                <w:sz w:val="18"/>
                <w:szCs w:val="18"/>
                <w:lang w:val="en-GB"/>
              </w:rPr>
              <w:fldChar w:fldCharType="end"/>
            </w:r>
          </w:p>
        </w:tc>
      </w:tr>
      <w:tr w:rsidR="00B84D6A" w:rsidRPr="003372B9" w14:paraId="3636CAC3" w14:textId="77777777" w:rsidTr="4F6155F2">
        <w:trPr>
          <w:trHeight w:val="295"/>
          <w:jc w:val="center"/>
        </w:trPr>
        <w:tc>
          <w:tcPr>
            <w:tcW w:w="3686" w:type="dxa"/>
            <w:tcBorders>
              <w:top w:val="nil"/>
              <w:left w:val="nil"/>
              <w:bottom w:val="nil"/>
              <w:right w:val="nil"/>
            </w:tcBorders>
            <w:noWrap/>
            <w:vAlign w:val="bottom"/>
            <w:hideMark/>
          </w:tcPr>
          <w:p w14:paraId="4BA234C5" w14:textId="77777777" w:rsidR="00B84D6A" w:rsidRPr="003372B9" w:rsidRDefault="00B84D6A" w:rsidP="00B5343D">
            <w:pPr>
              <w:ind w:firstLineChars="100" w:firstLine="180"/>
              <w:rPr>
                <w:sz w:val="18"/>
                <w:szCs w:val="18"/>
                <w:lang w:val="en-GB"/>
              </w:rPr>
            </w:pPr>
            <w:r>
              <w:rPr>
                <w:sz w:val="18"/>
                <w:szCs w:val="18"/>
                <w:lang w:val="en-GB"/>
              </w:rPr>
              <w:t>qnrS</w:t>
            </w:r>
          </w:p>
        </w:tc>
        <w:tc>
          <w:tcPr>
            <w:tcW w:w="2008" w:type="dxa"/>
            <w:tcBorders>
              <w:top w:val="nil"/>
              <w:left w:val="nil"/>
              <w:bottom w:val="nil"/>
              <w:right w:val="nil"/>
            </w:tcBorders>
            <w:noWrap/>
            <w:vAlign w:val="bottom"/>
            <w:hideMark/>
          </w:tcPr>
          <w:p w14:paraId="28CF456E"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32A75AF6"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59596C94"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56A7421B"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699FE591" w14:textId="3D62C89A" w:rsidR="00B84D6A" w:rsidRPr="003372B9" w:rsidRDefault="006724A4" w:rsidP="00B84D6A">
            <w:pPr>
              <w:rPr>
                <w:sz w:val="18"/>
                <w:szCs w:val="18"/>
                <w:lang w:val="en-GB"/>
              </w:rPr>
            </w:pPr>
            <w:r>
              <w:rPr>
                <w:sz w:val="18"/>
                <w:szCs w:val="18"/>
                <w:lang w:val="en-GB"/>
              </w:rPr>
              <w:fldChar w:fldCharType="begin"/>
            </w:r>
            <w:r>
              <w:rPr>
                <w:sz w:val="18"/>
                <w:szCs w:val="18"/>
                <w:lang w:val="en-GB"/>
              </w:rPr>
              <w:instrText xml:space="preserve"> ADDIN ZOTERO_ITEM CSL_CITATION {"citationID":"9O7bTHFO","properties":{"unsorted":false,"formattedCitation":"(Colomer-Lluch et al., 2014)","plainCitation":"(Colomer-Lluch et al., 2014)","noteIndex":0},"citationItems":[{"id":8403,"uris":["http://zotero.org/users/19779089/items/NJ4D7PPF"],"itemData":{"id":8403,"type":"article-journal","abstract":"Objectives: This study quantifies quinolone antibiotic resistance genes (qnrA and qnrS) in DNA of phage particles isolated from faecally polluted waters and evaluates the influence of phage inducers on the abundance of antibiotic resistance genes in packaged DNA. Methods: qnrA and qnrS were quantified by qPCR in DNA of phage particles isolated from 18 raw urban wastewater samples, 18 river samples and 28 archived samples of animal wastewater. The bacterial fraction of the samples was treated with mitomycin C, ciprofloxacin, EDTA or sodium citrate under different conditions, and the number of resistance genes in DNA of phage particles was compared with the non-induced samples. Results: qnrA was more prevalent than qnrS, with 100% of positive samples in urban wastewater and river and 71.4% of positive samples in animal wastewater. Densities of qnrA ranged from 2.3×102 gene copies (GC)/mL in urban wastewater to 7.4×101 GC/mL in animal wastewater. qnrS was detected in 38.9% of urban wastewater samples, in 22.2% of river samples and only in one animal wastewater sample (3.6%). Despite the lower prevalence, qnrS densities reached values of 103 GC/mL. Both qnr genes and other resistance genes assayed (blaTEM and blaCTX-M) showed a significant increase in DNA of phage particles when treated with EDTA or sodium citrate, while mitomycin C and ciprofloxacin showed no effect under the different conditions assayed. Conclusions: This study confirms the contribution of phages to the mobilization of resistance genes and the role of the environment and certain inducers in the spread of antibiotic resistance genes bymeans of phages. © The Author 2014. Published by Oxford University Press on behalf of the British Society for Antimicrobial Chemotherapy. All rights reserved.","citation-key":"colomer-lluchQuinoloneResistanceGenes2014","container-title":"Journal of Antimicrobial Chemotherapy","DOI":"10.1093/jac/dkt528","ISSN":"14602091","issue":"5","note":"citation-key: colomer-lluchQuinoloneResistanceGenes2014","page":"1265-1274","PMID":"24458509","publisher":"Oxford University Press","title":"Quinolone resistance genes (qnrA and qnrS) in bacteriophage particles from wastewater samples and the effect of inducing agents on packaged antibiotic resistance genes","volume":"69","author":[{"family":"Colomer-Lluch","given":"Marta"},{"family":"Jofre","given":"Juan"},{"family":"Muniesa","given":"Maite"}],"issued":{"date-parts":[["2014"]]}}}],"schema":"https://github.com/citation-style-language/schema/raw/master/csl-citation.json"} </w:instrText>
            </w:r>
            <w:r>
              <w:rPr>
                <w:sz w:val="18"/>
                <w:szCs w:val="18"/>
                <w:lang w:val="en-GB"/>
              </w:rPr>
              <w:fldChar w:fldCharType="separate"/>
            </w:r>
            <w:r>
              <w:rPr>
                <w:sz w:val="18"/>
                <w:szCs w:val="18"/>
                <w:lang w:val="en-GB"/>
              </w:rPr>
              <w:t>(Colomer-Lluch et al., 2014)</w:t>
            </w:r>
            <w:r>
              <w:rPr>
                <w:sz w:val="18"/>
                <w:szCs w:val="18"/>
                <w:lang w:val="en-GB"/>
              </w:rPr>
              <w:fldChar w:fldCharType="end"/>
            </w:r>
            <w:r>
              <w:rPr>
                <w:sz w:val="18"/>
                <w:szCs w:val="18"/>
                <w:lang w:val="en-GB"/>
              </w:rPr>
              <w:t xml:space="preserve"> </w:t>
            </w:r>
          </w:p>
        </w:tc>
      </w:tr>
      <w:tr w:rsidR="00B84D6A" w:rsidRPr="003372B9" w14:paraId="29988D6D" w14:textId="77777777" w:rsidTr="4F6155F2">
        <w:trPr>
          <w:trHeight w:val="295"/>
          <w:jc w:val="center"/>
        </w:trPr>
        <w:tc>
          <w:tcPr>
            <w:tcW w:w="3686" w:type="dxa"/>
            <w:tcBorders>
              <w:top w:val="nil"/>
              <w:left w:val="nil"/>
              <w:bottom w:val="nil"/>
              <w:right w:val="nil"/>
            </w:tcBorders>
            <w:noWrap/>
            <w:vAlign w:val="bottom"/>
            <w:hideMark/>
          </w:tcPr>
          <w:p w14:paraId="6F0D6192" w14:textId="77777777" w:rsidR="00B84D6A" w:rsidRPr="003372B9" w:rsidRDefault="00B84D6A" w:rsidP="00B5343D">
            <w:pPr>
              <w:ind w:firstLineChars="100" w:firstLine="180"/>
              <w:rPr>
                <w:sz w:val="18"/>
                <w:szCs w:val="18"/>
                <w:lang w:val="en-GB"/>
              </w:rPr>
            </w:pPr>
            <w:r>
              <w:rPr>
                <w:sz w:val="18"/>
                <w:szCs w:val="18"/>
                <w:lang w:val="en-GB"/>
              </w:rPr>
              <w:t>PBE</w:t>
            </w:r>
          </w:p>
        </w:tc>
        <w:tc>
          <w:tcPr>
            <w:tcW w:w="2008" w:type="dxa"/>
            <w:tcBorders>
              <w:top w:val="nil"/>
              <w:left w:val="nil"/>
              <w:bottom w:val="nil"/>
              <w:right w:val="nil"/>
            </w:tcBorders>
            <w:noWrap/>
            <w:vAlign w:val="bottom"/>
            <w:hideMark/>
          </w:tcPr>
          <w:p w14:paraId="6F6509DC" w14:textId="77777777" w:rsidR="00B84D6A" w:rsidRPr="003372B9" w:rsidRDefault="00B84D6A" w:rsidP="00B84D6A">
            <w:pPr>
              <w:jc w:val="center"/>
              <w:rPr>
                <w:sz w:val="18"/>
                <w:szCs w:val="18"/>
                <w:lang w:val="en-GB"/>
              </w:rPr>
            </w:pPr>
            <w:r>
              <w:rPr>
                <w:sz w:val="18"/>
                <w:szCs w:val="18"/>
                <w:lang w:val="en-GB"/>
              </w:rPr>
              <w:t>+</w:t>
            </w:r>
          </w:p>
        </w:tc>
        <w:tc>
          <w:tcPr>
            <w:tcW w:w="792" w:type="dxa"/>
            <w:tcBorders>
              <w:top w:val="nil"/>
              <w:left w:val="nil"/>
              <w:bottom w:val="nil"/>
              <w:right w:val="nil"/>
            </w:tcBorders>
            <w:noWrap/>
            <w:vAlign w:val="bottom"/>
            <w:hideMark/>
          </w:tcPr>
          <w:p w14:paraId="12382573" w14:textId="77777777" w:rsidR="00B84D6A" w:rsidRPr="003372B9" w:rsidRDefault="00B84D6A" w:rsidP="00B84D6A">
            <w:pPr>
              <w:jc w:val="center"/>
              <w:rPr>
                <w:sz w:val="18"/>
                <w:szCs w:val="18"/>
                <w:lang w:val="en-GB"/>
              </w:rPr>
            </w:pPr>
            <w:r>
              <w:rPr>
                <w:sz w:val="18"/>
                <w:szCs w:val="18"/>
                <w:lang w:val="en-GB"/>
              </w:rPr>
              <w:t>-</w:t>
            </w:r>
          </w:p>
        </w:tc>
        <w:tc>
          <w:tcPr>
            <w:tcW w:w="1950" w:type="dxa"/>
            <w:tcBorders>
              <w:top w:val="nil"/>
              <w:left w:val="nil"/>
              <w:bottom w:val="nil"/>
              <w:right w:val="nil"/>
            </w:tcBorders>
            <w:noWrap/>
            <w:vAlign w:val="bottom"/>
            <w:hideMark/>
          </w:tcPr>
          <w:p w14:paraId="0F016F3E" w14:textId="77777777" w:rsidR="00B84D6A" w:rsidRPr="003372B9" w:rsidRDefault="00B84D6A" w:rsidP="00B84D6A">
            <w:pPr>
              <w:jc w:val="center"/>
              <w:rPr>
                <w:sz w:val="18"/>
                <w:szCs w:val="18"/>
                <w:lang w:val="en-GB"/>
              </w:rPr>
            </w:pPr>
            <w:r>
              <w:rPr>
                <w:sz w:val="18"/>
                <w:szCs w:val="18"/>
                <w:lang w:val="en-GB"/>
              </w:rPr>
              <w:t>+</w:t>
            </w:r>
          </w:p>
        </w:tc>
        <w:tc>
          <w:tcPr>
            <w:tcW w:w="770" w:type="dxa"/>
            <w:tcBorders>
              <w:top w:val="nil"/>
              <w:left w:val="nil"/>
              <w:bottom w:val="nil"/>
              <w:right w:val="nil"/>
            </w:tcBorders>
            <w:noWrap/>
            <w:vAlign w:val="bottom"/>
            <w:hideMark/>
          </w:tcPr>
          <w:p w14:paraId="4515556C" w14:textId="77777777" w:rsidR="00B84D6A" w:rsidRPr="003372B9" w:rsidRDefault="00B84D6A" w:rsidP="00B84D6A">
            <w:pPr>
              <w:jc w:val="center"/>
              <w:rPr>
                <w:sz w:val="18"/>
                <w:szCs w:val="18"/>
                <w:lang w:val="en-GB"/>
              </w:rPr>
            </w:pPr>
            <w:r>
              <w:rPr>
                <w:sz w:val="18"/>
                <w:szCs w:val="18"/>
                <w:lang w:val="en-GB"/>
              </w:rPr>
              <w:t>-</w:t>
            </w:r>
          </w:p>
        </w:tc>
        <w:tc>
          <w:tcPr>
            <w:tcW w:w="3425" w:type="dxa"/>
            <w:tcBorders>
              <w:top w:val="nil"/>
              <w:left w:val="nil"/>
              <w:bottom w:val="nil"/>
              <w:right w:val="nil"/>
            </w:tcBorders>
            <w:noWrap/>
            <w:vAlign w:val="bottom"/>
            <w:hideMark/>
          </w:tcPr>
          <w:p w14:paraId="5E7AD70A" w14:textId="77777777" w:rsidR="00B84D6A" w:rsidRPr="003372B9" w:rsidRDefault="00B84D6A" w:rsidP="00B84D6A">
            <w:pPr>
              <w:rPr>
                <w:sz w:val="18"/>
                <w:szCs w:val="18"/>
                <w:lang w:val="en-GB"/>
              </w:rPr>
            </w:pPr>
            <w:r>
              <w:rPr>
                <w:sz w:val="18"/>
                <w:szCs w:val="18"/>
                <w:lang w:val="en-GB"/>
              </w:rPr>
              <w:t>MARS</w:t>
            </w:r>
          </w:p>
        </w:tc>
      </w:tr>
      <w:tr w:rsidR="00B84D6A" w:rsidRPr="003372B9" w14:paraId="104701BA" w14:textId="77777777" w:rsidTr="4F6155F2">
        <w:trPr>
          <w:trHeight w:val="295"/>
          <w:jc w:val="center"/>
        </w:trPr>
        <w:tc>
          <w:tcPr>
            <w:tcW w:w="3686" w:type="dxa"/>
            <w:tcBorders>
              <w:top w:val="nil"/>
              <w:left w:val="nil"/>
              <w:bottom w:val="nil"/>
              <w:right w:val="nil"/>
            </w:tcBorders>
            <w:noWrap/>
            <w:vAlign w:val="bottom"/>
            <w:hideMark/>
          </w:tcPr>
          <w:p w14:paraId="5C764C90" w14:textId="77777777" w:rsidR="00B84D6A" w:rsidRPr="003372B9" w:rsidRDefault="00B84D6A" w:rsidP="00B5343D">
            <w:pPr>
              <w:rPr>
                <w:i/>
                <w:iCs/>
                <w:color w:val="000000"/>
                <w:sz w:val="18"/>
                <w:szCs w:val="18"/>
                <w:lang w:val="en-GB"/>
              </w:rPr>
            </w:pPr>
            <w:r>
              <w:rPr>
                <w:i/>
                <w:iCs/>
                <w:color w:val="000000"/>
                <w:sz w:val="18"/>
                <w:szCs w:val="18"/>
                <w:lang w:val="en-GB"/>
              </w:rPr>
              <w:t>Escherichia coli</w:t>
            </w:r>
          </w:p>
        </w:tc>
        <w:tc>
          <w:tcPr>
            <w:tcW w:w="2008" w:type="dxa"/>
            <w:tcBorders>
              <w:top w:val="nil"/>
              <w:left w:val="nil"/>
              <w:bottom w:val="nil"/>
              <w:right w:val="nil"/>
            </w:tcBorders>
            <w:noWrap/>
            <w:vAlign w:val="bottom"/>
            <w:hideMark/>
          </w:tcPr>
          <w:p w14:paraId="41641278" w14:textId="77777777" w:rsidR="00B84D6A" w:rsidRPr="003372B9" w:rsidRDefault="00B84D6A" w:rsidP="00B84D6A">
            <w:pPr>
              <w:rPr>
                <w:i/>
                <w:iCs/>
                <w:color w:val="000000"/>
                <w:sz w:val="18"/>
                <w:szCs w:val="18"/>
                <w:lang w:val="en-GB"/>
              </w:rPr>
            </w:pPr>
          </w:p>
        </w:tc>
        <w:tc>
          <w:tcPr>
            <w:tcW w:w="792" w:type="dxa"/>
            <w:tcBorders>
              <w:top w:val="nil"/>
              <w:left w:val="nil"/>
              <w:bottom w:val="nil"/>
              <w:right w:val="nil"/>
            </w:tcBorders>
            <w:noWrap/>
            <w:vAlign w:val="bottom"/>
            <w:hideMark/>
          </w:tcPr>
          <w:p w14:paraId="37255D7C" w14:textId="77777777" w:rsidR="00B84D6A" w:rsidRPr="003372B9" w:rsidRDefault="00B84D6A" w:rsidP="00B84D6A">
            <w:pPr>
              <w:jc w:val="center"/>
              <w:rPr>
                <w:sz w:val="18"/>
                <w:szCs w:val="18"/>
                <w:lang w:val="en-GB"/>
              </w:rPr>
            </w:pPr>
          </w:p>
        </w:tc>
        <w:tc>
          <w:tcPr>
            <w:tcW w:w="1950" w:type="dxa"/>
            <w:tcBorders>
              <w:top w:val="nil"/>
              <w:left w:val="nil"/>
              <w:bottom w:val="nil"/>
              <w:right w:val="nil"/>
            </w:tcBorders>
            <w:noWrap/>
            <w:vAlign w:val="bottom"/>
            <w:hideMark/>
          </w:tcPr>
          <w:p w14:paraId="2F803A5C" w14:textId="77777777" w:rsidR="00B84D6A" w:rsidRPr="003372B9" w:rsidRDefault="00B84D6A" w:rsidP="00B84D6A">
            <w:pPr>
              <w:jc w:val="center"/>
              <w:rPr>
                <w:sz w:val="18"/>
                <w:szCs w:val="18"/>
                <w:lang w:val="en-GB"/>
              </w:rPr>
            </w:pPr>
          </w:p>
        </w:tc>
        <w:tc>
          <w:tcPr>
            <w:tcW w:w="770" w:type="dxa"/>
            <w:tcBorders>
              <w:top w:val="nil"/>
              <w:left w:val="nil"/>
              <w:bottom w:val="nil"/>
              <w:right w:val="nil"/>
            </w:tcBorders>
            <w:noWrap/>
            <w:vAlign w:val="bottom"/>
            <w:hideMark/>
          </w:tcPr>
          <w:p w14:paraId="654BACDE" w14:textId="77777777" w:rsidR="00B84D6A" w:rsidRPr="003372B9" w:rsidRDefault="00B84D6A" w:rsidP="00B84D6A">
            <w:pPr>
              <w:jc w:val="center"/>
              <w:rPr>
                <w:sz w:val="18"/>
                <w:szCs w:val="18"/>
                <w:lang w:val="en-GB"/>
              </w:rPr>
            </w:pPr>
          </w:p>
        </w:tc>
        <w:tc>
          <w:tcPr>
            <w:tcW w:w="3425" w:type="dxa"/>
            <w:tcBorders>
              <w:top w:val="nil"/>
              <w:left w:val="nil"/>
              <w:bottom w:val="nil"/>
              <w:right w:val="nil"/>
            </w:tcBorders>
            <w:noWrap/>
            <w:vAlign w:val="bottom"/>
            <w:hideMark/>
          </w:tcPr>
          <w:p w14:paraId="2333AB80" w14:textId="77777777" w:rsidR="00B84D6A" w:rsidRPr="003372B9" w:rsidRDefault="00B84D6A" w:rsidP="00B84D6A">
            <w:pPr>
              <w:jc w:val="center"/>
              <w:rPr>
                <w:sz w:val="18"/>
                <w:szCs w:val="18"/>
                <w:lang w:val="en-GB"/>
              </w:rPr>
            </w:pPr>
          </w:p>
        </w:tc>
      </w:tr>
      <w:tr w:rsidR="00B84D6A" w:rsidRPr="003372B9" w14:paraId="1545C98E" w14:textId="77777777" w:rsidTr="4F6155F2">
        <w:trPr>
          <w:trHeight w:val="295"/>
          <w:jc w:val="center"/>
        </w:trPr>
        <w:tc>
          <w:tcPr>
            <w:tcW w:w="3686" w:type="dxa"/>
            <w:tcBorders>
              <w:top w:val="nil"/>
              <w:left w:val="nil"/>
              <w:bottom w:val="nil"/>
              <w:right w:val="nil"/>
            </w:tcBorders>
            <w:noWrap/>
            <w:vAlign w:val="bottom"/>
            <w:hideMark/>
          </w:tcPr>
          <w:p w14:paraId="0F1A0734" w14:textId="77777777" w:rsidR="00B84D6A" w:rsidRPr="003372B9" w:rsidRDefault="00B84D6A" w:rsidP="00B5343D">
            <w:pPr>
              <w:ind w:firstLineChars="100" w:firstLine="180"/>
              <w:rPr>
                <w:i/>
                <w:iCs/>
                <w:color w:val="000000"/>
                <w:sz w:val="18"/>
                <w:szCs w:val="18"/>
              </w:rPr>
            </w:pPr>
            <w:r>
              <w:rPr>
                <w:color w:val="000000"/>
                <w:sz w:val="18"/>
                <w:szCs w:val="18"/>
              </w:rPr>
              <w:t>BL21</w:t>
            </w:r>
            <w:r>
              <w:rPr>
                <w:i/>
                <w:iCs/>
                <w:color w:val="000000"/>
                <w:sz w:val="18"/>
                <w:szCs w:val="18"/>
              </w:rPr>
              <w:t xml:space="preserve"> (BL21 ∆BaeSR pCDF-1 ∆cas)</w:t>
            </w:r>
          </w:p>
        </w:tc>
        <w:tc>
          <w:tcPr>
            <w:tcW w:w="2008" w:type="dxa"/>
            <w:tcBorders>
              <w:top w:val="nil"/>
              <w:left w:val="nil"/>
              <w:bottom w:val="nil"/>
              <w:right w:val="nil"/>
            </w:tcBorders>
            <w:noWrap/>
            <w:vAlign w:val="bottom"/>
            <w:hideMark/>
          </w:tcPr>
          <w:p w14:paraId="74930611"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475CB283"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4A391AA4"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0BBFD142"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58CB95FC" w14:textId="11B69DCE" w:rsidR="00B84D6A" w:rsidRPr="003372B9" w:rsidRDefault="006724A4" w:rsidP="00B84D6A">
            <w:pPr>
              <w:rPr>
                <w:color w:val="000000"/>
                <w:sz w:val="18"/>
                <w:szCs w:val="18"/>
                <w:lang w:val="en-GB"/>
              </w:rPr>
            </w:pPr>
            <w:r>
              <w:rPr>
                <w:color w:val="000000"/>
                <w:sz w:val="18"/>
                <w:szCs w:val="18"/>
                <w:lang w:val="en-GB"/>
              </w:rPr>
              <w:fldChar w:fldCharType="begin"/>
            </w:r>
            <w:r>
              <w:rPr>
                <w:color w:val="000000"/>
                <w:sz w:val="18"/>
                <w:szCs w:val="18"/>
                <w:lang w:val="en-GB"/>
              </w:rPr>
              <w:instrText xml:space="preserve"> ADDIN ZOTERO_ITEM CSL_CITATION {"citationID":"IkIJa1nQ","properties":{"unsorted":false,"formattedCitation":"(Imamovic et al., 2015)","plainCitation":"(Imamovic et al., 2015)","noteIndex":0},"citationItems":[{"id":29343,"uris":["http://zotero.org/users/19779089/items/LX99CZGG"],"itemData":{"id":29343,"type":"article-journal","citation-key":"imamovic2015","container-title":"Infection and Immunity","DOI":"10.1128/IAI.02916-14","issue":"4","note":"citation-key: imamovic2015","page":"1451–1457","PMID":"25624356","PMCID":"PMC4363427","title":"BaeSR, involved in envelope stress response, protects against lysogenic conversion by &lt;span class=\"nocase\"&gt;Shiga toxin 2&lt;/span&gt;-encoding phages","volume":"83","author":[{"family":"Imamovic","given":"L."},{"family":"Martínez-Castillo","given":"A."},{"family":"Benavides","given":"C."},{"family":"Muniesa","given":"M."}],"issued":{"date-parts":[["2015"]]}}}],"schema":"https://github.com/citation-style-language/schema/raw/master/csl-citation.json"} </w:instrText>
            </w:r>
            <w:r>
              <w:rPr>
                <w:color w:val="000000"/>
                <w:sz w:val="18"/>
                <w:szCs w:val="18"/>
                <w:lang w:val="en-GB"/>
              </w:rPr>
              <w:fldChar w:fldCharType="separate"/>
            </w:r>
            <w:r>
              <w:rPr>
                <w:sz w:val="18"/>
                <w:szCs w:val="18"/>
                <w:lang w:val="en-GB"/>
              </w:rPr>
              <w:t>(Imamovic et al., 2015)</w:t>
            </w:r>
            <w:r>
              <w:rPr>
                <w:color w:val="000000"/>
                <w:sz w:val="18"/>
                <w:szCs w:val="18"/>
                <w:lang w:val="en-GB"/>
              </w:rPr>
              <w:fldChar w:fldCharType="end"/>
            </w:r>
          </w:p>
        </w:tc>
      </w:tr>
      <w:tr w:rsidR="00B84D6A" w:rsidRPr="003372B9" w14:paraId="5B08FE38" w14:textId="77777777" w:rsidTr="4F6155F2">
        <w:trPr>
          <w:trHeight w:val="295"/>
          <w:jc w:val="center"/>
        </w:trPr>
        <w:tc>
          <w:tcPr>
            <w:tcW w:w="3686" w:type="dxa"/>
            <w:tcBorders>
              <w:top w:val="nil"/>
              <w:left w:val="nil"/>
              <w:bottom w:val="nil"/>
              <w:right w:val="nil"/>
            </w:tcBorders>
            <w:noWrap/>
            <w:vAlign w:val="bottom"/>
            <w:hideMark/>
          </w:tcPr>
          <w:p w14:paraId="3151FA5E" w14:textId="77777777" w:rsidR="00B84D6A" w:rsidRPr="003372B9" w:rsidRDefault="00B84D6A" w:rsidP="00B5343D">
            <w:pPr>
              <w:ind w:firstLineChars="100" w:firstLine="180"/>
              <w:rPr>
                <w:i/>
                <w:iCs/>
                <w:color w:val="000000"/>
                <w:sz w:val="18"/>
                <w:szCs w:val="18"/>
              </w:rPr>
            </w:pPr>
            <w:r>
              <w:rPr>
                <w:color w:val="000000"/>
                <w:sz w:val="18"/>
                <w:szCs w:val="18"/>
              </w:rPr>
              <w:t>BL21</w:t>
            </w:r>
            <w:r>
              <w:rPr>
                <w:i/>
                <w:iCs/>
                <w:color w:val="000000"/>
                <w:sz w:val="18"/>
                <w:szCs w:val="18"/>
              </w:rPr>
              <w:t xml:space="preserve"> (BL21 ∆BaeSR pGEM-BaeSR)</w:t>
            </w:r>
          </w:p>
        </w:tc>
        <w:tc>
          <w:tcPr>
            <w:tcW w:w="2008" w:type="dxa"/>
            <w:tcBorders>
              <w:top w:val="nil"/>
              <w:left w:val="nil"/>
              <w:bottom w:val="nil"/>
              <w:right w:val="nil"/>
            </w:tcBorders>
            <w:noWrap/>
            <w:vAlign w:val="bottom"/>
            <w:hideMark/>
          </w:tcPr>
          <w:p w14:paraId="30FEC150"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384AF9BF"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2F5BEC81"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748CDBB7"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5AD5E6ED" w14:textId="502ACEFE" w:rsidR="00B84D6A" w:rsidRPr="003372B9" w:rsidRDefault="006724A4" w:rsidP="00B84D6A">
            <w:pPr>
              <w:rPr>
                <w:color w:val="000000"/>
                <w:sz w:val="18"/>
                <w:szCs w:val="18"/>
                <w:lang w:val="en-GB"/>
              </w:rPr>
            </w:pPr>
            <w:r>
              <w:rPr>
                <w:color w:val="000000"/>
                <w:sz w:val="18"/>
                <w:szCs w:val="18"/>
                <w:lang w:val="en-GB"/>
              </w:rPr>
              <w:fldChar w:fldCharType="begin"/>
            </w:r>
            <w:r>
              <w:rPr>
                <w:color w:val="000000"/>
                <w:sz w:val="18"/>
                <w:szCs w:val="18"/>
                <w:lang w:val="en-GB"/>
              </w:rPr>
              <w:instrText xml:space="preserve"> ADDIN ZOTERO_ITEM CSL_CITATION {"citationID":"QdY5pVUu","properties":{"unsorted":false,"formattedCitation":"(Imamovic et al., 2015)","plainCitation":"(Imamovic et al., 2015)","noteIndex":0},"citationItems":[{"id":29343,"uris":["http://zotero.org/users/19779089/items/LX99CZGG"],"itemData":{"id":29343,"type":"article-journal","citation-key":"imamovic2015","container-title":"Infection and Immunity","DOI":"10.1128/IAI.02916-14","issue":"4","note":"citation-key: imamovic2015","page":"1451–1457","PMID":"25624356","PMCID":"PMC4363427","title":"BaeSR, involved in envelope stress response, protects against lysogenic conversion by &lt;span class=\"nocase\"&gt;Shiga toxin 2&lt;/span&gt;-encoding phages","volume":"83","author":[{"family":"Imamovic","given":"L."},{"family":"Martínez-Castillo","given":"A."},{"family":"Benavides","given":"C."},{"family":"Muniesa","given":"M."}],"issued":{"date-parts":[["2015"]]}}}],"schema":"https://github.com/citation-style-language/schema/raw/master/csl-citation.json"} </w:instrText>
            </w:r>
            <w:r>
              <w:rPr>
                <w:color w:val="000000"/>
                <w:sz w:val="18"/>
                <w:szCs w:val="18"/>
                <w:lang w:val="en-GB"/>
              </w:rPr>
              <w:fldChar w:fldCharType="separate"/>
            </w:r>
            <w:r>
              <w:rPr>
                <w:sz w:val="18"/>
                <w:szCs w:val="18"/>
                <w:lang w:val="en-GB"/>
              </w:rPr>
              <w:t>(Imamovic et al., 2015)</w:t>
            </w:r>
            <w:r>
              <w:rPr>
                <w:color w:val="000000"/>
                <w:sz w:val="18"/>
                <w:szCs w:val="18"/>
                <w:lang w:val="en-GB"/>
              </w:rPr>
              <w:fldChar w:fldCharType="end"/>
            </w:r>
          </w:p>
        </w:tc>
      </w:tr>
      <w:tr w:rsidR="00B84D6A" w:rsidRPr="003372B9" w14:paraId="567C6B5C" w14:textId="77777777" w:rsidTr="4F6155F2">
        <w:trPr>
          <w:trHeight w:val="295"/>
          <w:jc w:val="center"/>
        </w:trPr>
        <w:tc>
          <w:tcPr>
            <w:tcW w:w="3686" w:type="dxa"/>
            <w:tcBorders>
              <w:top w:val="nil"/>
              <w:left w:val="nil"/>
              <w:bottom w:val="nil"/>
              <w:right w:val="nil"/>
            </w:tcBorders>
            <w:noWrap/>
            <w:vAlign w:val="bottom"/>
            <w:hideMark/>
          </w:tcPr>
          <w:p w14:paraId="030D884F" w14:textId="77777777" w:rsidR="00B84D6A" w:rsidRPr="003372B9" w:rsidRDefault="00B84D6A" w:rsidP="00B5343D">
            <w:pPr>
              <w:ind w:firstLineChars="100" w:firstLine="180"/>
              <w:rPr>
                <w:i/>
                <w:iCs/>
                <w:color w:val="000000"/>
                <w:sz w:val="18"/>
                <w:szCs w:val="18"/>
                <w:lang w:val="en-GB"/>
              </w:rPr>
            </w:pPr>
            <w:r>
              <w:rPr>
                <w:color w:val="000000"/>
                <w:sz w:val="18"/>
                <w:szCs w:val="18"/>
                <w:lang w:val="en-GB"/>
              </w:rPr>
              <w:t>BL21</w:t>
            </w:r>
            <w:r>
              <w:rPr>
                <w:i/>
                <w:iCs/>
                <w:color w:val="000000"/>
                <w:sz w:val="18"/>
                <w:szCs w:val="18"/>
                <w:lang w:val="en-GB"/>
              </w:rPr>
              <w:t xml:space="preserve"> (BL21 s  pCDF-1 ∆cas)</w:t>
            </w:r>
          </w:p>
        </w:tc>
        <w:tc>
          <w:tcPr>
            <w:tcW w:w="2008" w:type="dxa"/>
            <w:tcBorders>
              <w:top w:val="nil"/>
              <w:left w:val="nil"/>
              <w:bottom w:val="nil"/>
              <w:right w:val="nil"/>
            </w:tcBorders>
            <w:noWrap/>
            <w:vAlign w:val="bottom"/>
            <w:hideMark/>
          </w:tcPr>
          <w:p w14:paraId="3932E9A2"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7139C8C3"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50D7DAAC"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03ECDFD1"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3152F48C" w14:textId="1553B63A" w:rsidR="00B84D6A" w:rsidRPr="003372B9" w:rsidRDefault="006724A4" w:rsidP="00B84D6A">
            <w:pPr>
              <w:rPr>
                <w:color w:val="000000"/>
                <w:sz w:val="18"/>
                <w:szCs w:val="18"/>
                <w:lang w:val="en-GB"/>
              </w:rPr>
            </w:pPr>
            <w:r>
              <w:rPr>
                <w:color w:val="000000"/>
                <w:sz w:val="18"/>
                <w:szCs w:val="18"/>
                <w:lang w:val="en-GB"/>
              </w:rPr>
              <w:fldChar w:fldCharType="begin"/>
            </w:r>
            <w:r>
              <w:rPr>
                <w:color w:val="000000"/>
                <w:sz w:val="18"/>
                <w:szCs w:val="18"/>
                <w:lang w:val="en-GB"/>
              </w:rPr>
              <w:instrText xml:space="preserve"> ADDIN ZOTERO_ITEM CSL_CITATION {"citationID":"T3vdjJpu","properties":{"unsorted":false,"formattedCitation":"(Imamovic et al., 2015)","plainCitation":"(Imamovic et al., 2015)","noteIndex":0},"citationItems":[{"id":29343,"uris":["http://zotero.org/users/19779089/items/LX99CZGG"],"itemData":{"id":29343,"type":"article-journal","citation-key":"imamovic2015","container-title":"Infection and Immunity","DOI":"10.1128/IAI.02916-14","issue":"4","note":"citation-key: imamovic2015","page":"1451–1457","PMID":"25624356","PMCID":"PMC4363427","title":"BaeSR, involved in envelope stress response, protects against lysogenic conversion by &lt;span class=\"nocase\"&gt;Shiga toxin 2&lt;/span&gt;-encoding phages","volume":"83","author":[{"family":"Imamovic","given":"L."},{"family":"Martínez-Castillo","given":"A."},{"family":"Benavides","given":"C."},{"family":"Muniesa","given":"M."}],"issued":{"date-parts":[["2015"]]}}}],"schema":"https://github.com/citation-style-language/schema/raw/master/csl-citation.json"} </w:instrText>
            </w:r>
            <w:r>
              <w:rPr>
                <w:color w:val="000000"/>
                <w:sz w:val="18"/>
                <w:szCs w:val="18"/>
                <w:lang w:val="en-GB"/>
              </w:rPr>
              <w:fldChar w:fldCharType="separate"/>
            </w:r>
            <w:r>
              <w:rPr>
                <w:sz w:val="18"/>
                <w:szCs w:val="18"/>
                <w:lang w:val="en-GB"/>
              </w:rPr>
              <w:t>(Imamovic et al., 2015)</w:t>
            </w:r>
            <w:r>
              <w:rPr>
                <w:color w:val="000000"/>
                <w:sz w:val="18"/>
                <w:szCs w:val="18"/>
                <w:lang w:val="en-GB"/>
              </w:rPr>
              <w:fldChar w:fldCharType="end"/>
            </w:r>
          </w:p>
        </w:tc>
      </w:tr>
      <w:tr w:rsidR="00B84D6A" w:rsidRPr="003372B9" w14:paraId="7410E8A7" w14:textId="77777777" w:rsidTr="4F6155F2">
        <w:trPr>
          <w:trHeight w:val="295"/>
          <w:jc w:val="center"/>
        </w:trPr>
        <w:tc>
          <w:tcPr>
            <w:tcW w:w="3686" w:type="dxa"/>
            <w:tcBorders>
              <w:top w:val="nil"/>
              <w:left w:val="nil"/>
              <w:bottom w:val="nil"/>
              <w:right w:val="nil"/>
            </w:tcBorders>
            <w:noWrap/>
            <w:vAlign w:val="bottom"/>
            <w:hideMark/>
          </w:tcPr>
          <w:p w14:paraId="7E2F93B7" w14:textId="77777777" w:rsidR="00B84D6A" w:rsidRPr="003372B9" w:rsidRDefault="00B84D6A" w:rsidP="00B5343D">
            <w:pPr>
              <w:ind w:firstLineChars="100" w:firstLine="180"/>
              <w:rPr>
                <w:i/>
                <w:iCs/>
                <w:color w:val="000000"/>
                <w:sz w:val="18"/>
                <w:szCs w:val="18"/>
                <w:lang w:val="en-GB"/>
              </w:rPr>
            </w:pPr>
            <w:r>
              <w:rPr>
                <w:color w:val="000000"/>
                <w:sz w:val="18"/>
                <w:szCs w:val="18"/>
                <w:lang w:val="en-GB"/>
              </w:rPr>
              <w:t>C600</w:t>
            </w:r>
            <w:r>
              <w:rPr>
                <w:i/>
                <w:iCs/>
                <w:color w:val="000000"/>
                <w:sz w:val="18"/>
                <w:szCs w:val="18"/>
                <w:lang w:val="en-GB"/>
              </w:rPr>
              <w:t xml:space="preserve"> </w:t>
            </w:r>
            <w:r>
              <w:rPr>
                <w:color w:val="000000"/>
                <w:sz w:val="18"/>
                <w:szCs w:val="18"/>
                <w:lang w:val="en-GB"/>
              </w:rPr>
              <w:t>(CECT 106)</w:t>
            </w:r>
          </w:p>
        </w:tc>
        <w:tc>
          <w:tcPr>
            <w:tcW w:w="2008" w:type="dxa"/>
            <w:tcBorders>
              <w:top w:val="nil"/>
              <w:left w:val="nil"/>
              <w:bottom w:val="nil"/>
              <w:right w:val="nil"/>
            </w:tcBorders>
            <w:noWrap/>
            <w:vAlign w:val="bottom"/>
            <w:hideMark/>
          </w:tcPr>
          <w:p w14:paraId="0242D7E2"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5960AB14"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6C8FFE06"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6B112244"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0B5C6EBC" w14:textId="77777777" w:rsidR="00B84D6A" w:rsidRPr="003372B9" w:rsidRDefault="00B84D6A" w:rsidP="00B84D6A">
            <w:pPr>
              <w:rPr>
                <w:color w:val="000000"/>
                <w:sz w:val="18"/>
                <w:szCs w:val="18"/>
                <w:lang w:val="en-GB"/>
              </w:rPr>
            </w:pPr>
            <w:r>
              <w:rPr>
                <w:color w:val="000000"/>
                <w:sz w:val="18"/>
                <w:szCs w:val="18"/>
                <w:lang w:val="en-GB"/>
              </w:rPr>
              <w:t>CECT</w:t>
            </w:r>
          </w:p>
        </w:tc>
      </w:tr>
      <w:tr w:rsidR="00B84D6A" w:rsidRPr="003372B9" w14:paraId="0CCAF8FA" w14:textId="77777777" w:rsidTr="4F6155F2">
        <w:trPr>
          <w:trHeight w:val="295"/>
          <w:jc w:val="center"/>
        </w:trPr>
        <w:tc>
          <w:tcPr>
            <w:tcW w:w="3686" w:type="dxa"/>
            <w:tcBorders>
              <w:top w:val="nil"/>
              <w:left w:val="nil"/>
              <w:bottom w:val="nil"/>
              <w:right w:val="nil"/>
            </w:tcBorders>
            <w:noWrap/>
            <w:vAlign w:val="bottom"/>
            <w:hideMark/>
          </w:tcPr>
          <w:p w14:paraId="47BA3E03" w14:textId="77777777" w:rsidR="00B84D6A" w:rsidRPr="003372B9" w:rsidRDefault="00B84D6A" w:rsidP="00B5343D">
            <w:pPr>
              <w:ind w:firstLineChars="100" w:firstLine="180"/>
              <w:rPr>
                <w:color w:val="000000"/>
                <w:sz w:val="18"/>
                <w:szCs w:val="18"/>
                <w:lang w:val="en-GB"/>
              </w:rPr>
            </w:pPr>
            <w:r>
              <w:rPr>
                <w:color w:val="000000"/>
                <w:sz w:val="18"/>
                <w:szCs w:val="18"/>
                <w:lang w:val="en-GB"/>
              </w:rPr>
              <w:t>C600 (Lisogen stx:saa)</w:t>
            </w:r>
          </w:p>
        </w:tc>
        <w:tc>
          <w:tcPr>
            <w:tcW w:w="2008" w:type="dxa"/>
            <w:tcBorders>
              <w:top w:val="nil"/>
              <w:left w:val="nil"/>
              <w:bottom w:val="nil"/>
              <w:right w:val="nil"/>
            </w:tcBorders>
            <w:noWrap/>
            <w:vAlign w:val="bottom"/>
            <w:hideMark/>
          </w:tcPr>
          <w:p w14:paraId="4EE9CFEE"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7ADACB4D"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36B6541E"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0BC5C237"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3CB87E1D" w14:textId="47827B47" w:rsidR="00B84D6A" w:rsidRPr="003372B9" w:rsidRDefault="006724A4" w:rsidP="00B84D6A">
            <w:pPr>
              <w:rPr>
                <w:color w:val="000000"/>
                <w:sz w:val="18"/>
                <w:szCs w:val="18"/>
                <w:lang w:val="en-GB"/>
              </w:rPr>
            </w:pPr>
            <w:r>
              <w:rPr>
                <w:color w:val="000000"/>
                <w:sz w:val="18"/>
                <w:szCs w:val="18"/>
                <w:lang w:val="en-GB"/>
              </w:rPr>
              <w:fldChar w:fldCharType="begin"/>
            </w:r>
            <w:r>
              <w:rPr>
                <w:color w:val="000000"/>
                <w:sz w:val="18"/>
                <w:szCs w:val="18"/>
                <w:lang w:val="en-GB"/>
              </w:rPr>
              <w:instrText xml:space="preserve"> ADDIN ZOTERO_ITEM CSL_CITATION {"citationID":"WGqKnX0J","properties":{"unsorted":false,"formattedCitation":"(Imamovic and Muniesa, 2011)","plainCitation":"(Imamovic and Muniesa, 2011)","noteIndex":0},"citationItems":[{"id":29344,"uris":["http://zotero.org/users/19779089/items/EUQ6K9L9"],"itemData":{"id":29344,"type":"article-journal","citation-key":"imamovic2011","container-title":"Applied and Environmental Microbiology","DOI":"10.1128/AEM.02703-10","issue":"10","note":"citation-key: imamovic2011","page":"3536–3540","PMID":"21441341","PMCID":"PMC3126450","title":"Quantification and evaluation of infectivity of shiga toxin-encoding bacteriophages in beef and salad","volume":"77","author":[{"family":"Imamovic","given":"L."},{"family":"Muniesa","given":"M."}],"issued":{"date-parts":[["2011"]]}}}],"schema":"https://github.com/citation-style-language/schema/raw/master/csl-citation.json"} </w:instrText>
            </w:r>
            <w:r>
              <w:rPr>
                <w:color w:val="000000"/>
                <w:sz w:val="18"/>
                <w:szCs w:val="18"/>
                <w:lang w:val="en-GB"/>
              </w:rPr>
              <w:fldChar w:fldCharType="separate"/>
            </w:r>
            <w:r>
              <w:rPr>
                <w:sz w:val="18"/>
                <w:szCs w:val="18"/>
                <w:lang w:val="en-GB"/>
              </w:rPr>
              <w:t>(Imamovic and Muniesa, 2011)</w:t>
            </w:r>
            <w:r>
              <w:rPr>
                <w:color w:val="000000"/>
                <w:sz w:val="18"/>
                <w:szCs w:val="18"/>
                <w:lang w:val="en-GB"/>
              </w:rPr>
              <w:fldChar w:fldCharType="end"/>
            </w:r>
          </w:p>
        </w:tc>
      </w:tr>
      <w:tr w:rsidR="00B84D6A" w:rsidRPr="003372B9" w14:paraId="5FFFFE8E" w14:textId="77777777" w:rsidTr="4F6155F2">
        <w:trPr>
          <w:trHeight w:val="295"/>
          <w:jc w:val="center"/>
        </w:trPr>
        <w:tc>
          <w:tcPr>
            <w:tcW w:w="3686" w:type="dxa"/>
            <w:tcBorders>
              <w:top w:val="nil"/>
              <w:left w:val="nil"/>
              <w:bottom w:val="nil"/>
              <w:right w:val="nil"/>
            </w:tcBorders>
            <w:noWrap/>
            <w:vAlign w:val="bottom"/>
            <w:hideMark/>
          </w:tcPr>
          <w:p w14:paraId="61BE4B83" w14:textId="77777777" w:rsidR="00B84D6A" w:rsidRPr="003372B9" w:rsidRDefault="00B84D6A" w:rsidP="00B5343D">
            <w:pPr>
              <w:ind w:firstLineChars="100" w:firstLine="180"/>
              <w:rPr>
                <w:color w:val="000000"/>
                <w:sz w:val="18"/>
                <w:szCs w:val="18"/>
                <w:lang w:val="en-GB"/>
              </w:rPr>
            </w:pPr>
            <w:r>
              <w:rPr>
                <w:color w:val="000000"/>
                <w:sz w:val="18"/>
                <w:szCs w:val="18"/>
                <w:lang w:val="en-GB"/>
              </w:rPr>
              <w:t>CECT 434</w:t>
            </w:r>
          </w:p>
        </w:tc>
        <w:tc>
          <w:tcPr>
            <w:tcW w:w="2008" w:type="dxa"/>
            <w:tcBorders>
              <w:top w:val="nil"/>
              <w:left w:val="nil"/>
              <w:bottom w:val="nil"/>
              <w:right w:val="nil"/>
            </w:tcBorders>
            <w:noWrap/>
            <w:vAlign w:val="bottom"/>
            <w:hideMark/>
          </w:tcPr>
          <w:p w14:paraId="5C63BF5F"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79B19718"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2CFE7007"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381C7D35"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37FC2ABA" w14:textId="77777777" w:rsidR="00B84D6A" w:rsidRPr="003372B9" w:rsidRDefault="00B84D6A" w:rsidP="00B84D6A">
            <w:pPr>
              <w:rPr>
                <w:color w:val="000000"/>
                <w:sz w:val="18"/>
                <w:szCs w:val="18"/>
                <w:lang w:val="en-GB"/>
              </w:rPr>
            </w:pPr>
            <w:r>
              <w:rPr>
                <w:color w:val="000000"/>
                <w:sz w:val="18"/>
                <w:szCs w:val="18"/>
                <w:lang w:val="en-GB"/>
              </w:rPr>
              <w:t>CECT (WDCM 00090)</w:t>
            </w:r>
          </w:p>
        </w:tc>
      </w:tr>
      <w:tr w:rsidR="00B84D6A" w:rsidRPr="003372B9" w14:paraId="15386A29" w14:textId="77777777" w:rsidTr="4F6155F2">
        <w:trPr>
          <w:trHeight w:val="295"/>
          <w:jc w:val="center"/>
        </w:trPr>
        <w:tc>
          <w:tcPr>
            <w:tcW w:w="3686" w:type="dxa"/>
            <w:tcBorders>
              <w:top w:val="nil"/>
              <w:left w:val="nil"/>
              <w:bottom w:val="nil"/>
              <w:right w:val="nil"/>
            </w:tcBorders>
            <w:noWrap/>
            <w:vAlign w:val="bottom"/>
            <w:hideMark/>
          </w:tcPr>
          <w:p w14:paraId="7AD57762" w14:textId="77777777" w:rsidR="00B84D6A" w:rsidRPr="003372B9" w:rsidRDefault="00B84D6A" w:rsidP="00B5343D">
            <w:pPr>
              <w:ind w:firstLineChars="100" w:firstLine="180"/>
              <w:rPr>
                <w:color w:val="000000"/>
                <w:sz w:val="18"/>
                <w:szCs w:val="18"/>
                <w:lang w:val="en-GB"/>
              </w:rPr>
            </w:pPr>
            <w:r>
              <w:rPr>
                <w:color w:val="000000"/>
                <w:sz w:val="18"/>
                <w:szCs w:val="18"/>
                <w:lang w:val="en-GB"/>
              </w:rPr>
              <w:t>CECT 515</w:t>
            </w:r>
          </w:p>
        </w:tc>
        <w:tc>
          <w:tcPr>
            <w:tcW w:w="2008" w:type="dxa"/>
            <w:tcBorders>
              <w:top w:val="nil"/>
              <w:left w:val="nil"/>
              <w:bottom w:val="nil"/>
              <w:right w:val="nil"/>
            </w:tcBorders>
            <w:noWrap/>
            <w:vAlign w:val="bottom"/>
            <w:hideMark/>
          </w:tcPr>
          <w:p w14:paraId="6A51D6B9"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60A7553E"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0E7E03CB"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1364352D"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0658BC31" w14:textId="77777777" w:rsidR="00B84D6A" w:rsidRPr="003372B9" w:rsidRDefault="00B84D6A" w:rsidP="00B84D6A">
            <w:pPr>
              <w:rPr>
                <w:color w:val="000000"/>
                <w:sz w:val="18"/>
                <w:szCs w:val="18"/>
                <w:lang w:val="en-GB"/>
              </w:rPr>
            </w:pPr>
            <w:r>
              <w:rPr>
                <w:color w:val="000000"/>
                <w:sz w:val="18"/>
                <w:szCs w:val="18"/>
                <w:lang w:val="en-GB"/>
              </w:rPr>
              <w:t>CECT (WDCM 00013)</w:t>
            </w:r>
          </w:p>
        </w:tc>
      </w:tr>
      <w:tr w:rsidR="00B84D6A" w:rsidRPr="003372B9" w14:paraId="606C77DA" w14:textId="77777777" w:rsidTr="4F6155F2">
        <w:trPr>
          <w:trHeight w:val="295"/>
          <w:jc w:val="center"/>
        </w:trPr>
        <w:tc>
          <w:tcPr>
            <w:tcW w:w="3686" w:type="dxa"/>
            <w:tcBorders>
              <w:top w:val="nil"/>
              <w:left w:val="nil"/>
              <w:bottom w:val="nil"/>
              <w:right w:val="nil"/>
            </w:tcBorders>
            <w:noWrap/>
            <w:vAlign w:val="bottom"/>
            <w:hideMark/>
          </w:tcPr>
          <w:p w14:paraId="304D6FE0" w14:textId="77777777" w:rsidR="00B84D6A" w:rsidRPr="003372B9" w:rsidRDefault="00B84D6A" w:rsidP="00B5343D">
            <w:pPr>
              <w:ind w:firstLineChars="100" w:firstLine="180"/>
              <w:rPr>
                <w:sz w:val="18"/>
                <w:szCs w:val="18"/>
                <w:lang w:val="en-GB"/>
              </w:rPr>
            </w:pPr>
            <w:r>
              <w:rPr>
                <w:sz w:val="18"/>
                <w:szCs w:val="18"/>
                <w:lang w:val="en-GB"/>
              </w:rPr>
              <w:t>CN13</w:t>
            </w:r>
          </w:p>
        </w:tc>
        <w:tc>
          <w:tcPr>
            <w:tcW w:w="2008" w:type="dxa"/>
            <w:tcBorders>
              <w:top w:val="nil"/>
              <w:left w:val="nil"/>
              <w:bottom w:val="nil"/>
              <w:right w:val="nil"/>
            </w:tcBorders>
            <w:noWrap/>
            <w:vAlign w:val="bottom"/>
            <w:hideMark/>
          </w:tcPr>
          <w:p w14:paraId="25C9BB12"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471A5B15"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592521A6"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0088C22A"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198D651B" w14:textId="73C03313" w:rsidR="00B84D6A" w:rsidRPr="003372B9" w:rsidRDefault="006724A4" w:rsidP="00B84D6A">
            <w:pPr>
              <w:rPr>
                <w:sz w:val="18"/>
                <w:szCs w:val="18"/>
                <w:lang w:val="en-GB"/>
              </w:rPr>
            </w:pPr>
            <w:r>
              <w:rPr>
                <w:sz w:val="18"/>
                <w:szCs w:val="18"/>
                <w:lang w:val="en-GB"/>
              </w:rPr>
              <w:fldChar w:fldCharType="begin"/>
            </w:r>
            <w:r>
              <w:rPr>
                <w:sz w:val="18"/>
                <w:szCs w:val="18"/>
                <w:lang w:val="en-GB"/>
              </w:rPr>
              <w:instrText xml:space="preserve"> ADDIN ZOTERO_ITEM CSL_CITATION {"citationID":"PBmcVYOz","properties":{"unsorted":false,"formattedCitation":"(Armon et al., 1997)","plainCitation":"(Armon et al., 1997)","noteIndex":0},"citationItems":[{"id":18984,"uris":["http://zotero.org/users/19779089/items/GXZ2WS9H"],"itemData":{"id":18984,"type":"article-journal","citation-key":"armonBacteriophagesEntericBacteria1997","container-title":"Journal of Applied Microbiology","DOI":"10.1046/j.1365-2672.1997.00278.x","ISSN":"1364-5072","issue":"5","note":"citation-key: armonBacteriophagesEntericBacteria1997","page":"627–633","title":"Bacteriophages of enteric bacteria in drinking water, comparison of their distribution in two countries","volume":"83","author":[{"family":"Armon","given":"R."},{"family":"Araujo","given":"R."},{"family":"Kott","given":"Y."},{"family":"Lucena","given":"F."},{"family":"Jofre","given":"J."}],"accessed":{"date-parts":[["2016",6,2]]},"issued":{"date-parts":[["1997",11]]}}}],"schema":"https://github.com/citation-style-language/schema/raw/master/csl-citation.json"} </w:instrText>
            </w:r>
            <w:r>
              <w:rPr>
                <w:sz w:val="18"/>
                <w:szCs w:val="18"/>
                <w:lang w:val="en-GB"/>
              </w:rPr>
              <w:fldChar w:fldCharType="separate"/>
            </w:r>
            <w:r>
              <w:rPr>
                <w:sz w:val="18"/>
                <w:szCs w:val="18"/>
                <w:lang w:val="en-GB"/>
              </w:rPr>
              <w:t>(Armon et al., 1997)</w:t>
            </w:r>
            <w:r>
              <w:rPr>
                <w:sz w:val="18"/>
                <w:szCs w:val="18"/>
                <w:lang w:val="en-GB"/>
              </w:rPr>
              <w:fldChar w:fldCharType="end"/>
            </w:r>
          </w:p>
        </w:tc>
      </w:tr>
      <w:tr w:rsidR="00B84D6A" w:rsidRPr="003372B9" w14:paraId="1D4F7CCB" w14:textId="77777777" w:rsidTr="4F6155F2">
        <w:trPr>
          <w:trHeight w:val="360"/>
          <w:jc w:val="center"/>
        </w:trPr>
        <w:tc>
          <w:tcPr>
            <w:tcW w:w="3686" w:type="dxa"/>
            <w:tcBorders>
              <w:top w:val="nil"/>
              <w:left w:val="nil"/>
              <w:bottom w:val="nil"/>
              <w:right w:val="nil"/>
            </w:tcBorders>
            <w:noWrap/>
            <w:vAlign w:val="bottom"/>
            <w:hideMark/>
          </w:tcPr>
          <w:p w14:paraId="3C3ED0A2" w14:textId="77777777" w:rsidR="00B84D6A" w:rsidRPr="003372B9" w:rsidRDefault="00B84D6A" w:rsidP="00B5343D">
            <w:pPr>
              <w:ind w:firstLineChars="100" w:firstLine="180"/>
              <w:rPr>
                <w:color w:val="000000"/>
                <w:sz w:val="18"/>
                <w:szCs w:val="18"/>
                <w:lang w:val="en-GB"/>
              </w:rPr>
            </w:pPr>
            <w:r>
              <w:rPr>
                <w:color w:val="000000"/>
                <w:sz w:val="18"/>
                <w:szCs w:val="18"/>
                <w:lang w:val="en-GB"/>
              </w:rPr>
              <w:t>DH5α</w:t>
            </w:r>
          </w:p>
        </w:tc>
        <w:tc>
          <w:tcPr>
            <w:tcW w:w="2008" w:type="dxa"/>
            <w:tcBorders>
              <w:top w:val="nil"/>
              <w:left w:val="nil"/>
              <w:bottom w:val="nil"/>
              <w:right w:val="nil"/>
            </w:tcBorders>
            <w:noWrap/>
            <w:vAlign w:val="bottom"/>
            <w:hideMark/>
          </w:tcPr>
          <w:p w14:paraId="50D69E55"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548507A8"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0E839DA3"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6A433561"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2F63A8CD" w14:textId="2F744967" w:rsidR="00B84D6A" w:rsidRPr="003372B9" w:rsidRDefault="006724A4" w:rsidP="00B84D6A">
            <w:pPr>
              <w:rPr>
                <w:sz w:val="18"/>
                <w:szCs w:val="18"/>
                <w:lang w:val="en-GB"/>
              </w:rPr>
            </w:pPr>
            <w:r>
              <w:rPr>
                <w:sz w:val="18"/>
                <w:szCs w:val="18"/>
                <w:lang w:val="en-GB"/>
              </w:rPr>
              <w:fldChar w:fldCharType="begin"/>
            </w:r>
            <w:r>
              <w:rPr>
                <w:sz w:val="18"/>
                <w:szCs w:val="18"/>
                <w:lang w:val="en-GB"/>
              </w:rPr>
              <w:instrText xml:space="preserve"> ADDIN ZOTERO_ITEM CSL_CITATION {"citationID":"9Jdm0JJ7","properties":{"unsorted":false,"formattedCitation":"(Hanahan, 1983)","plainCitation":"(Hanahan, 1983)","noteIndex":0},"citationItems":[{"id":5444,"uris":["http://zotero.org/users/19779089/items/H4IXAY5X"],"itemData":{"id":5444,"type":"article-journal","abstract":"Factors that affect the probability of genetic transformation of Escherichia coli by plasmids have been evaluated. A set of conditions is described under which about one in every 400 plasmid molecules produces a transformed cell. These conditions include cell growth in medium containing elevated levels of Mg2+, and incubation of the cells at 0??C in a solution of Mn2+, Ca2+, Rb+ or K+, dimethyl sulfoxide, dithiothreitol, and hexamine cobalt (III). Transformation efficiency declines linearly with increasing plasmid size. Relaxed and supercoiled plasmids transform with similar probabilities. Non-transforming DNAs compete consistent with mass. No significant variation is observed between competing DNAs of different source, complexity, length or form. Competition with both transforming and non-transforming plasmids indicates that each cell is capable of taking up many DNA molecules, and that the establishment of a transformation event is neither helped nor hindered significantly by the presence of multiple plasmids. ?? 1983 Academic Press Inc. (London) Ltd.","citation-key":"hanahanStudiesTransformationEscherichia1983","container-title":"Journal of Molecular Biology","DOI":"10.1016/S0022-2836(83)80284-8","ISSN":"00222836","issue":"4","note":"ISBN: 0022-2836 (Print)\\r0022-2836 (Linking)","page":"557-580","PMID":"6345791","title":"Studies on transformation of Escherichia coli with plasmids","volume":"166","author":[{"family":"Hanahan","given":"Douglas"}],"issued":{"date-parts":[["1983"]]}}}],"schema":"https://github.com/citation-style-language/schema/raw/master/csl-citation.json"} </w:instrText>
            </w:r>
            <w:r>
              <w:rPr>
                <w:sz w:val="18"/>
                <w:szCs w:val="18"/>
                <w:lang w:val="en-GB"/>
              </w:rPr>
              <w:fldChar w:fldCharType="separate"/>
            </w:r>
            <w:r>
              <w:rPr>
                <w:sz w:val="18"/>
                <w:szCs w:val="18"/>
                <w:lang w:val="en-GB"/>
              </w:rPr>
              <w:t>(Hanahan, 1983)</w:t>
            </w:r>
            <w:r>
              <w:rPr>
                <w:sz w:val="18"/>
                <w:szCs w:val="18"/>
                <w:lang w:val="en-GB"/>
              </w:rPr>
              <w:fldChar w:fldCharType="end"/>
            </w:r>
          </w:p>
        </w:tc>
      </w:tr>
      <w:tr w:rsidR="00B84D6A" w:rsidRPr="003372B9" w14:paraId="323CCC28" w14:textId="77777777" w:rsidTr="4F6155F2">
        <w:trPr>
          <w:trHeight w:val="295"/>
          <w:jc w:val="center"/>
        </w:trPr>
        <w:tc>
          <w:tcPr>
            <w:tcW w:w="3686" w:type="dxa"/>
            <w:tcBorders>
              <w:top w:val="nil"/>
              <w:left w:val="nil"/>
              <w:bottom w:val="nil"/>
              <w:right w:val="nil"/>
            </w:tcBorders>
            <w:noWrap/>
            <w:vAlign w:val="bottom"/>
            <w:hideMark/>
          </w:tcPr>
          <w:p w14:paraId="0D7333B1" w14:textId="77777777" w:rsidR="00B84D6A" w:rsidRPr="003372B9" w:rsidRDefault="00B84D6A" w:rsidP="00B5343D">
            <w:pPr>
              <w:ind w:firstLineChars="100" w:firstLine="180"/>
              <w:rPr>
                <w:i/>
                <w:iCs/>
                <w:color w:val="000000"/>
                <w:sz w:val="18"/>
                <w:szCs w:val="18"/>
                <w:lang w:val="en-GB"/>
              </w:rPr>
            </w:pPr>
            <w:r>
              <w:rPr>
                <w:color w:val="000000"/>
                <w:sz w:val="18"/>
                <w:szCs w:val="18"/>
                <w:lang w:val="en-GB"/>
              </w:rPr>
              <w:t>O25:H4</w:t>
            </w:r>
            <w:r>
              <w:rPr>
                <w:i/>
                <w:iCs/>
                <w:color w:val="000000"/>
                <w:sz w:val="18"/>
                <w:szCs w:val="18"/>
                <w:lang w:val="en-GB"/>
              </w:rPr>
              <w:t xml:space="preserve"> </w:t>
            </w:r>
            <w:r>
              <w:rPr>
                <w:color w:val="000000"/>
                <w:sz w:val="18"/>
                <w:szCs w:val="18"/>
                <w:lang w:val="en-GB"/>
              </w:rPr>
              <w:t>FV7593</w:t>
            </w:r>
          </w:p>
        </w:tc>
        <w:tc>
          <w:tcPr>
            <w:tcW w:w="2008" w:type="dxa"/>
            <w:tcBorders>
              <w:top w:val="nil"/>
              <w:left w:val="nil"/>
              <w:bottom w:val="nil"/>
              <w:right w:val="nil"/>
            </w:tcBorders>
            <w:noWrap/>
            <w:vAlign w:val="bottom"/>
            <w:hideMark/>
          </w:tcPr>
          <w:p w14:paraId="1792CCC5"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75C64F45"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53DC02A0"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3A5D9801"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339D3D13" w14:textId="1B30C4AB" w:rsidR="00B84D6A" w:rsidRPr="003372B9" w:rsidRDefault="00F463D1" w:rsidP="00B84D6A">
            <w:pPr>
              <w:rPr>
                <w:color w:val="000000"/>
                <w:sz w:val="18"/>
                <w:szCs w:val="18"/>
                <w:lang w:val="en-GB"/>
              </w:rPr>
            </w:pPr>
            <w:r>
              <w:rPr>
                <w:color w:val="000000"/>
                <w:sz w:val="18"/>
                <w:szCs w:val="18"/>
                <w:lang w:val="en-GB"/>
              </w:rPr>
              <w:fldChar w:fldCharType="begin"/>
            </w:r>
            <w:r>
              <w:rPr>
                <w:color w:val="000000"/>
                <w:sz w:val="18"/>
                <w:szCs w:val="18"/>
                <w:lang w:val="en-GB"/>
              </w:rPr>
              <w:instrText xml:space="preserve"> ADDIN ZOTERO_ITEM CSL_CITATION {"citationID":"zQfwpcrP","properties":{"unsorted":false,"formattedCitation":"(Colomer-Lluch et al., 2013)","plainCitation":"(Colomer-Lluch et al., 2013)","noteIndex":0},"citationItems":[{"id":29332,"uris":["http://zotero.org/users/19779089/items/6ZMB8D9Y"],"itemData":{"id":29332,"type":"article-journal","citation-key":"colomerllucha2013","container-title":"Journal of Antimicrobial Chemotherapy","DOI":"10.1093/jac/dks477","issue":"4","note":"citation-key: colomerllucha2013","page":"758–765","PMID":"23221627","title":"Detection of quinolone-resistant &lt;span class=\"nocase\"&gt;Escherichia coli&lt;/span&gt; isolates belonging to clonal groups O25b:H4-B2-ST131 and O25b:H4-D-ST69 in raw sewage and river water in Barcelona, Spain","volume":"68","author":[{"family":"Colomer-Lluch","given":"M."},{"family":"Mora","given":"A."},{"family":"López","given":"C."},{"family":"Mamani","given":"R."},{"family":"Dahbi","given":"G."},{"family":"Marzoa","given":"J."},{"family":"Herrera","given":"A."},{"family":"Viso","given":"S."},{"family":"Blanco","given":"J. E."},{"family":"Blanco","given":"M."},{"family":"Alonso","given":"M. P."},{"family":"Jofre","given":"J."},{"family":"Muniesa","given":"M."},{"family":"Blanco","given":"J."}],"issued":{"date-parts":[["2013"]]}}}],"schema":"https://github.com/citation-style-language/schema/raw/master/csl-citation.json"} </w:instrText>
            </w:r>
            <w:r>
              <w:rPr>
                <w:color w:val="000000"/>
                <w:sz w:val="18"/>
                <w:szCs w:val="18"/>
                <w:lang w:val="en-GB"/>
              </w:rPr>
              <w:fldChar w:fldCharType="separate"/>
            </w:r>
            <w:r>
              <w:rPr>
                <w:sz w:val="18"/>
                <w:szCs w:val="18"/>
                <w:lang w:val="en-GB"/>
              </w:rPr>
              <w:t>(Colomer-Lluch et al., 2013)</w:t>
            </w:r>
            <w:r>
              <w:rPr>
                <w:color w:val="000000"/>
                <w:sz w:val="18"/>
                <w:szCs w:val="18"/>
                <w:lang w:val="en-GB"/>
              </w:rPr>
              <w:fldChar w:fldCharType="end"/>
            </w:r>
            <w:r>
              <w:rPr>
                <w:color w:val="000000"/>
                <w:sz w:val="18"/>
                <w:szCs w:val="18"/>
                <w:lang w:val="en-GB"/>
              </w:rPr>
              <w:t xml:space="preserve"> </w:t>
            </w:r>
          </w:p>
        </w:tc>
      </w:tr>
      <w:tr w:rsidR="00B84D6A" w:rsidRPr="003372B9" w14:paraId="110155FD" w14:textId="77777777" w:rsidTr="4F6155F2">
        <w:trPr>
          <w:trHeight w:val="295"/>
          <w:jc w:val="center"/>
        </w:trPr>
        <w:tc>
          <w:tcPr>
            <w:tcW w:w="3686" w:type="dxa"/>
            <w:tcBorders>
              <w:top w:val="nil"/>
              <w:left w:val="nil"/>
              <w:bottom w:val="nil"/>
              <w:right w:val="nil"/>
            </w:tcBorders>
            <w:noWrap/>
            <w:vAlign w:val="bottom"/>
            <w:hideMark/>
          </w:tcPr>
          <w:p w14:paraId="6170F498" w14:textId="77777777" w:rsidR="00B84D6A" w:rsidRPr="003372B9" w:rsidRDefault="00B84D6A" w:rsidP="00B5343D">
            <w:pPr>
              <w:ind w:firstLineChars="100" w:firstLine="180"/>
              <w:rPr>
                <w:color w:val="000000"/>
                <w:sz w:val="18"/>
                <w:szCs w:val="18"/>
                <w:lang w:val="en-GB"/>
              </w:rPr>
            </w:pPr>
            <w:r>
              <w:rPr>
                <w:color w:val="000000"/>
                <w:sz w:val="18"/>
                <w:szCs w:val="18"/>
                <w:lang w:val="en-GB"/>
              </w:rPr>
              <w:t>O25:H4 FV7595</w:t>
            </w:r>
          </w:p>
        </w:tc>
        <w:tc>
          <w:tcPr>
            <w:tcW w:w="2008" w:type="dxa"/>
            <w:tcBorders>
              <w:top w:val="nil"/>
              <w:left w:val="nil"/>
              <w:bottom w:val="nil"/>
              <w:right w:val="nil"/>
            </w:tcBorders>
            <w:noWrap/>
            <w:vAlign w:val="bottom"/>
            <w:hideMark/>
          </w:tcPr>
          <w:p w14:paraId="456451CC"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34A2CC23"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647E2A10"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57208F5D"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1728BDAD" w14:textId="417646B1" w:rsidR="00B84D6A" w:rsidRPr="003372B9" w:rsidRDefault="00F463D1" w:rsidP="00B84D6A">
            <w:pPr>
              <w:rPr>
                <w:color w:val="000000"/>
                <w:sz w:val="18"/>
                <w:szCs w:val="18"/>
                <w:lang w:val="en-GB"/>
              </w:rPr>
            </w:pPr>
            <w:r>
              <w:rPr>
                <w:color w:val="000000"/>
                <w:sz w:val="18"/>
                <w:szCs w:val="18"/>
                <w:lang w:val="en-GB"/>
              </w:rPr>
              <w:fldChar w:fldCharType="begin"/>
            </w:r>
            <w:r>
              <w:rPr>
                <w:color w:val="000000"/>
                <w:sz w:val="18"/>
                <w:szCs w:val="18"/>
                <w:lang w:val="en-GB"/>
              </w:rPr>
              <w:instrText xml:space="preserve"> ADDIN ZOTERO_ITEM CSL_CITATION {"citationID":"u2PwiT0i","properties":{"unsorted":false,"formattedCitation":"(Colomer-Lluch et al., 2013)","plainCitation":"(Colomer-Lluch et al., 2013)","noteIndex":0},"citationItems":[{"id":29332,"uris":["http://zotero.org/users/19779089/items/6ZMB8D9Y"],"itemData":{"id":29332,"type":"article-journal","citation-key":"colomerllucha2013","container-title":"Journal of Antimicrobial Chemotherapy","DOI":"10.1093/jac/dks477","issue":"4","note":"citation-key: colomerllucha2013","page":"758–765","PMID":"23221627","title":"Detection of quinolone-resistant &lt;span class=\"nocase\"&gt;Escherichia coli&lt;/span&gt; isolates belonging to clonal groups O25b:H4-B2-ST131 and O25b:H4-D-ST69 in raw sewage and river water in Barcelona, Spain","volume":"68","author":[{"family":"Colomer-Lluch","given":"M."},{"family":"Mora","given":"A."},{"family":"López","given":"C."},{"family":"Mamani","given":"R."},{"family":"Dahbi","given":"G."},{"family":"Marzoa","given":"J."},{"family":"Herrera","given":"A."},{"family":"Viso","given":"S."},{"family":"Blanco","given":"J. E."},{"family":"Blanco","given":"M."},{"family":"Alonso","given":"M. P."},{"family":"Jofre","given":"J."},{"family":"Muniesa","given":"M."},{"family":"Blanco","given":"J."}],"issued":{"date-parts":[["2013"]]}}}],"schema":"https://github.com/citation-style-language/schema/raw/master/csl-citation.json"} </w:instrText>
            </w:r>
            <w:r>
              <w:rPr>
                <w:color w:val="000000"/>
                <w:sz w:val="18"/>
                <w:szCs w:val="18"/>
                <w:lang w:val="en-GB"/>
              </w:rPr>
              <w:fldChar w:fldCharType="separate"/>
            </w:r>
            <w:r>
              <w:rPr>
                <w:sz w:val="18"/>
                <w:szCs w:val="18"/>
                <w:lang w:val="en-GB"/>
              </w:rPr>
              <w:t>(Colomer-Lluch et al., 2013)</w:t>
            </w:r>
            <w:r>
              <w:rPr>
                <w:color w:val="000000"/>
                <w:sz w:val="18"/>
                <w:szCs w:val="18"/>
                <w:lang w:val="en-GB"/>
              </w:rPr>
              <w:fldChar w:fldCharType="end"/>
            </w:r>
          </w:p>
        </w:tc>
      </w:tr>
      <w:tr w:rsidR="00B84D6A" w:rsidRPr="003372B9" w14:paraId="33C6BBF6" w14:textId="77777777" w:rsidTr="4F6155F2">
        <w:trPr>
          <w:trHeight w:val="295"/>
          <w:jc w:val="center"/>
        </w:trPr>
        <w:tc>
          <w:tcPr>
            <w:tcW w:w="3686" w:type="dxa"/>
            <w:tcBorders>
              <w:top w:val="nil"/>
              <w:left w:val="nil"/>
              <w:bottom w:val="nil"/>
              <w:right w:val="nil"/>
            </w:tcBorders>
            <w:noWrap/>
            <w:vAlign w:val="bottom"/>
            <w:hideMark/>
          </w:tcPr>
          <w:p w14:paraId="7B4C90F7" w14:textId="77777777" w:rsidR="00B84D6A" w:rsidRPr="003372B9" w:rsidRDefault="00B84D6A" w:rsidP="00B5343D">
            <w:pPr>
              <w:ind w:firstLineChars="100" w:firstLine="180"/>
              <w:rPr>
                <w:color w:val="000000"/>
                <w:sz w:val="18"/>
                <w:szCs w:val="18"/>
                <w:lang w:val="en-GB"/>
              </w:rPr>
            </w:pPr>
            <w:r>
              <w:rPr>
                <w:color w:val="000000"/>
                <w:sz w:val="18"/>
                <w:szCs w:val="18"/>
                <w:lang w:val="en-GB"/>
              </w:rPr>
              <w:t>O25:H4 FV9569</w:t>
            </w:r>
          </w:p>
        </w:tc>
        <w:tc>
          <w:tcPr>
            <w:tcW w:w="2008" w:type="dxa"/>
            <w:tcBorders>
              <w:top w:val="nil"/>
              <w:left w:val="nil"/>
              <w:bottom w:val="nil"/>
              <w:right w:val="nil"/>
            </w:tcBorders>
            <w:noWrap/>
            <w:vAlign w:val="bottom"/>
            <w:hideMark/>
          </w:tcPr>
          <w:p w14:paraId="43624D90"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2D4674A4"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02F57D91"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1EDEC9D1"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63F11BDC" w14:textId="3EFD9159" w:rsidR="00B84D6A" w:rsidRPr="003372B9" w:rsidRDefault="00F463D1" w:rsidP="00B84D6A">
            <w:pPr>
              <w:rPr>
                <w:color w:val="000000"/>
                <w:sz w:val="18"/>
                <w:szCs w:val="18"/>
                <w:lang w:val="en-GB"/>
              </w:rPr>
            </w:pPr>
            <w:r>
              <w:rPr>
                <w:color w:val="000000"/>
                <w:sz w:val="18"/>
                <w:szCs w:val="18"/>
                <w:lang w:val="en-GB"/>
              </w:rPr>
              <w:fldChar w:fldCharType="begin"/>
            </w:r>
            <w:r>
              <w:rPr>
                <w:color w:val="000000"/>
                <w:sz w:val="18"/>
                <w:szCs w:val="18"/>
                <w:lang w:val="en-GB"/>
              </w:rPr>
              <w:instrText xml:space="preserve"> ADDIN ZOTERO_ITEM CSL_CITATION {"citationID":"E3qzRhwx","properties":{"unsorted":false,"formattedCitation":"(Colomer-Lluch et al., 2013)","plainCitation":"(Colomer-Lluch et al., 2013)","noteIndex":0},"citationItems":[{"id":29332,"uris":["http://zotero.org/users/19779089/items/6ZMB8D9Y"],"itemData":{"id":29332,"type":"article-journal","citation-key":"colomerllucha2013","container-title":"Journal of Antimicrobial Chemotherapy","DOI":"10.1093/jac/dks477","issue":"4","note":"citation-key: colomerllucha2013","page":"758–765","PMID":"23221627","title":"Detection of quinolone-resistant &lt;span class=\"nocase\"&gt;Escherichia coli&lt;/span&gt; isolates belonging to clonal groups O25b:H4-B2-ST131 and O25b:H4-D-ST69 in raw sewage and river water in Barcelona, Spain","volume":"68","author":[{"family":"Colomer-Lluch","given":"M."},{"family":"Mora","given":"A."},{"family":"López","given":"C."},{"family":"Mamani","given":"R."},{"family":"Dahbi","given":"G."},{"family":"Marzoa","given":"J."},{"family":"Herrera","given":"A."},{"family":"Viso","given":"S."},{"family":"Blanco","given":"J. E."},{"family":"Blanco","given":"M."},{"family":"Alonso","given":"M. P."},{"family":"Jofre","given":"J."},{"family":"Muniesa","given":"M."},{"family":"Blanco","given":"J."}],"issued":{"date-parts":[["2013"]]}}}],"schema":"https://github.com/citation-style-language/schema/raw/master/csl-citation.json"} </w:instrText>
            </w:r>
            <w:r>
              <w:rPr>
                <w:color w:val="000000"/>
                <w:sz w:val="18"/>
                <w:szCs w:val="18"/>
                <w:lang w:val="en-GB"/>
              </w:rPr>
              <w:fldChar w:fldCharType="separate"/>
            </w:r>
            <w:r>
              <w:rPr>
                <w:sz w:val="18"/>
                <w:szCs w:val="18"/>
                <w:lang w:val="en-GB"/>
              </w:rPr>
              <w:t>(Colomer-Lluch et al., 2013)</w:t>
            </w:r>
            <w:r>
              <w:rPr>
                <w:color w:val="000000"/>
                <w:sz w:val="18"/>
                <w:szCs w:val="18"/>
                <w:lang w:val="en-GB"/>
              </w:rPr>
              <w:fldChar w:fldCharType="end"/>
            </w:r>
          </w:p>
        </w:tc>
      </w:tr>
      <w:tr w:rsidR="00B84D6A" w:rsidRPr="003372B9" w14:paraId="70949D5B" w14:textId="77777777" w:rsidTr="4F6155F2">
        <w:trPr>
          <w:trHeight w:val="295"/>
          <w:jc w:val="center"/>
        </w:trPr>
        <w:tc>
          <w:tcPr>
            <w:tcW w:w="3686" w:type="dxa"/>
            <w:tcBorders>
              <w:top w:val="nil"/>
              <w:left w:val="nil"/>
              <w:bottom w:val="nil"/>
              <w:right w:val="nil"/>
            </w:tcBorders>
            <w:noWrap/>
            <w:vAlign w:val="bottom"/>
            <w:hideMark/>
          </w:tcPr>
          <w:p w14:paraId="6A259B90" w14:textId="77777777" w:rsidR="00B84D6A" w:rsidRPr="003372B9" w:rsidRDefault="00B84D6A" w:rsidP="00B5343D">
            <w:pPr>
              <w:ind w:firstLineChars="100" w:firstLine="180"/>
              <w:rPr>
                <w:sz w:val="18"/>
                <w:szCs w:val="18"/>
                <w:lang w:val="en-GB"/>
              </w:rPr>
            </w:pPr>
            <w:r>
              <w:rPr>
                <w:sz w:val="18"/>
                <w:szCs w:val="18"/>
                <w:lang w:val="en-GB"/>
              </w:rPr>
              <w:t>WG5</w:t>
            </w:r>
          </w:p>
        </w:tc>
        <w:tc>
          <w:tcPr>
            <w:tcW w:w="2008" w:type="dxa"/>
            <w:tcBorders>
              <w:top w:val="nil"/>
              <w:left w:val="nil"/>
              <w:bottom w:val="nil"/>
              <w:right w:val="nil"/>
            </w:tcBorders>
            <w:noWrap/>
            <w:vAlign w:val="bottom"/>
            <w:hideMark/>
          </w:tcPr>
          <w:p w14:paraId="3FCDE34A"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58957103"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781D65D7"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1AD8DC93"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0C92A36F" w14:textId="0BFAF304" w:rsidR="00B84D6A" w:rsidRPr="003372B9" w:rsidRDefault="002276B2" w:rsidP="00B84D6A">
            <w:pPr>
              <w:rPr>
                <w:color w:val="000000"/>
                <w:sz w:val="18"/>
                <w:szCs w:val="18"/>
                <w:lang w:val="en-GB"/>
              </w:rPr>
            </w:pPr>
            <w:r>
              <w:rPr>
                <w:color w:val="000000"/>
                <w:sz w:val="18"/>
                <w:szCs w:val="18"/>
                <w:lang w:val="en-GB"/>
              </w:rPr>
              <w:fldChar w:fldCharType="begin"/>
            </w:r>
            <w:r>
              <w:rPr>
                <w:color w:val="000000"/>
                <w:sz w:val="18"/>
                <w:szCs w:val="18"/>
                <w:lang w:val="en-GB"/>
              </w:rPr>
              <w:instrText xml:space="preserve"> ADDIN ZOTERO_ITEM CSL_CITATION {"citationID":"eCrNSsnp","properties":{"unsorted":false,"formattedCitation":"(Jofre et al., 2000)","plainCitation":"(Jofre et al., 2000)","noteIndex":0},"citationItems":[{"id":8472,"uris":["http://zotero.org/users/19779089/items/5Y9C56MZ"],"itemData":{"id":8472,"type":"report","citation-key":"jofreBacteriophagesBathingWaters2000","collection-title":"bcr Information","DOI":"http://hdl.handle.net/2445/170910","ISBN":"92-828-9145-3","note":"tex.hdl: 2445/170910","page":"1-78","publisher":"European Commission, Directorate General XII","publisher-place":"Luxemburg","title":"Bacteriophages in bathing waters: A feasibility study on the development of a method based on bacteriophages for the determination of microbiological quality of bathing waters.","URL":"http://hdl.handle.net/2445/170910","author":[{"family":"Jofre","given":"J."},{"family":"Lucena","given":"F."},{"family":"Mooijman","given":"K. A."},{"family":"Pierzo","given":"V."},{"family":"Araujo","given":"R."},{"family":"Bahar","given":"M."},{"family":"Demarquilly","given":"C."},{"family":"Havelaar","given":"A"}],"accessed":{"date-parts":[["2023",6,29]]},"issued":{"date-parts":[["2000"]]}}}],"schema":"https://github.com/citation-style-language/schema/raw/master/csl-citation.json"} </w:instrText>
            </w:r>
            <w:r>
              <w:rPr>
                <w:color w:val="000000"/>
                <w:sz w:val="18"/>
                <w:szCs w:val="18"/>
                <w:lang w:val="en-GB"/>
              </w:rPr>
              <w:fldChar w:fldCharType="separate"/>
            </w:r>
            <w:r>
              <w:rPr>
                <w:sz w:val="18"/>
                <w:szCs w:val="18"/>
                <w:lang w:val="en-GB"/>
              </w:rPr>
              <w:t>(Jofre et al., 2000)</w:t>
            </w:r>
            <w:r>
              <w:rPr>
                <w:color w:val="000000"/>
                <w:sz w:val="18"/>
                <w:szCs w:val="18"/>
                <w:lang w:val="en-GB"/>
              </w:rPr>
              <w:fldChar w:fldCharType="end"/>
            </w:r>
          </w:p>
        </w:tc>
      </w:tr>
      <w:tr w:rsidR="00B84D6A" w:rsidRPr="003372B9" w14:paraId="3E018836" w14:textId="77777777" w:rsidTr="4F6155F2">
        <w:trPr>
          <w:trHeight w:val="295"/>
          <w:jc w:val="center"/>
        </w:trPr>
        <w:tc>
          <w:tcPr>
            <w:tcW w:w="3686" w:type="dxa"/>
            <w:tcBorders>
              <w:top w:val="nil"/>
              <w:left w:val="nil"/>
              <w:bottom w:val="nil"/>
              <w:right w:val="nil"/>
            </w:tcBorders>
            <w:noWrap/>
            <w:vAlign w:val="bottom"/>
            <w:hideMark/>
          </w:tcPr>
          <w:p w14:paraId="1065A991" w14:textId="77777777" w:rsidR="00B84D6A" w:rsidRPr="003372B9" w:rsidRDefault="00B84D6A" w:rsidP="00B5343D">
            <w:pPr>
              <w:rPr>
                <w:i/>
                <w:iCs/>
                <w:color w:val="000000"/>
                <w:sz w:val="18"/>
                <w:szCs w:val="18"/>
                <w:lang w:val="en-GB"/>
              </w:rPr>
            </w:pPr>
            <w:r>
              <w:rPr>
                <w:i/>
                <w:iCs/>
                <w:color w:val="000000"/>
                <w:sz w:val="18"/>
                <w:szCs w:val="18"/>
                <w:lang w:val="en-GB"/>
              </w:rPr>
              <w:t>Klebsiella spp.</w:t>
            </w:r>
          </w:p>
        </w:tc>
        <w:tc>
          <w:tcPr>
            <w:tcW w:w="2008" w:type="dxa"/>
            <w:tcBorders>
              <w:top w:val="nil"/>
              <w:left w:val="nil"/>
              <w:bottom w:val="nil"/>
              <w:right w:val="nil"/>
            </w:tcBorders>
            <w:noWrap/>
            <w:vAlign w:val="bottom"/>
            <w:hideMark/>
          </w:tcPr>
          <w:p w14:paraId="2726DCBF" w14:textId="77777777" w:rsidR="00B84D6A" w:rsidRPr="003372B9" w:rsidRDefault="00B84D6A" w:rsidP="00B84D6A">
            <w:pPr>
              <w:rPr>
                <w:i/>
                <w:iCs/>
                <w:color w:val="000000"/>
                <w:sz w:val="18"/>
                <w:szCs w:val="18"/>
                <w:lang w:val="en-GB"/>
              </w:rPr>
            </w:pPr>
          </w:p>
        </w:tc>
        <w:tc>
          <w:tcPr>
            <w:tcW w:w="792" w:type="dxa"/>
            <w:tcBorders>
              <w:top w:val="nil"/>
              <w:left w:val="nil"/>
              <w:bottom w:val="nil"/>
              <w:right w:val="nil"/>
            </w:tcBorders>
            <w:noWrap/>
            <w:vAlign w:val="bottom"/>
            <w:hideMark/>
          </w:tcPr>
          <w:p w14:paraId="18EF404A" w14:textId="77777777" w:rsidR="00B84D6A" w:rsidRPr="003372B9" w:rsidRDefault="00B84D6A" w:rsidP="00B84D6A">
            <w:pPr>
              <w:jc w:val="center"/>
              <w:rPr>
                <w:sz w:val="18"/>
                <w:szCs w:val="18"/>
                <w:lang w:val="en-GB"/>
              </w:rPr>
            </w:pPr>
          </w:p>
        </w:tc>
        <w:tc>
          <w:tcPr>
            <w:tcW w:w="1950" w:type="dxa"/>
            <w:tcBorders>
              <w:top w:val="nil"/>
              <w:left w:val="nil"/>
              <w:bottom w:val="nil"/>
              <w:right w:val="nil"/>
            </w:tcBorders>
            <w:noWrap/>
            <w:vAlign w:val="bottom"/>
            <w:hideMark/>
          </w:tcPr>
          <w:p w14:paraId="2D821380" w14:textId="77777777" w:rsidR="00B84D6A" w:rsidRPr="003372B9" w:rsidRDefault="00B84D6A" w:rsidP="00B84D6A">
            <w:pPr>
              <w:jc w:val="center"/>
              <w:rPr>
                <w:sz w:val="18"/>
                <w:szCs w:val="18"/>
                <w:lang w:val="en-GB"/>
              </w:rPr>
            </w:pPr>
          </w:p>
        </w:tc>
        <w:tc>
          <w:tcPr>
            <w:tcW w:w="770" w:type="dxa"/>
            <w:tcBorders>
              <w:top w:val="nil"/>
              <w:left w:val="nil"/>
              <w:bottom w:val="nil"/>
              <w:right w:val="nil"/>
            </w:tcBorders>
            <w:noWrap/>
            <w:vAlign w:val="bottom"/>
            <w:hideMark/>
          </w:tcPr>
          <w:p w14:paraId="7232ED50" w14:textId="77777777" w:rsidR="00B84D6A" w:rsidRPr="003372B9" w:rsidRDefault="00B84D6A" w:rsidP="00B84D6A">
            <w:pPr>
              <w:jc w:val="center"/>
              <w:rPr>
                <w:sz w:val="18"/>
                <w:szCs w:val="18"/>
                <w:lang w:val="en-GB"/>
              </w:rPr>
            </w:pPr>
          </w:p>
        </w:tc>
        <w:tc>
          <w:tcPr>
            <w:tcW w:w="3425" w:type="dxa"/>
            <w:tcBorders>
              <w:top w:val="nil"/>
              <w:left w:val="nil"/>
              <w:bottom w:val="nil"/>
              <w:right w:val="nil"/>
            </w:tcBorders>
            <w:noWrap/>
            <w:vAlign w:val="bottom"/>
            <w:hideMark/>
          </w:tcPr>
          <w:p w14:paraId="26C711C5" w14:textId="77777777" w:rsidR="00B84D6A" w:rsidRPr="003372B9" w:rsidRDefault="00B84D6A" w:rsidP="00B84D6A">
            <w:pPr>
              <w:jc w:val="center"/>
              <w:rPr>
                <w:sz w:val="18"/>
                <w:szCs w:val="18"/>
                <w:lang w:val="en-GB"/>
              </w:rPr>
            </w:pPr>
          </w:p>
        </w:tc>
      </w:tr>
      <w:tr w:rsidR="00B84D6A" w:rsidRPr="003372B9" w14:paraId="5AFCB5FC" w14:textId="77777777" w:rsidTr="4F6155F2">
        <w:trPr>
          <w:trHeight w:val="295"/>
          <w:jc w:val="center"/>
        </w:trPr>
        <w:tc>
          <w:tcPr>
            <w:tcW w:w="3686" w:type="dxa"/>
            <w:tcBorders>
              <w:top w:val="nil"/>
              <w:left w:val="nil"/>
              <w:bottom w:val="nil"/>
              <w:right w:val="nil"/>
            </w:tcBorders>
            <w:noWrap/>
            <w:vAlign w:val="bottom"/>
            <w:hideMark/>
          </w:tcPr>
          <w:p w14:paraId="5BD34AB2" w14:textId="77777777" w:rsidR="00B84D6A" w:rsidRPr="003372B9" w:rsidRDefault="00B84D6A" w:rsidP="00B5343D">
            <w:pPr>
              <w:ind w:firstLineChars="100" w:firstLine="180"/>
              <w:rPr>
                <w:color w:val="000000"/>
                <w:sz w:val="18"/>
                <w:szCs w:val="18"/>
                <w:lang w:val="en-GB"/>
              </w:rPr>
            </w:pPr>
            <w:r>
              <w:rPr>
                <w:i/>
                <w:iCs/>
                <w:color w:val="000000"/>
                <w:sz w:val="18"/>
                <w:szCs w:val="18"/>
                <w:lang w:val="en-GB"/>
              </w:rPr>
              <w:t>Kleb. aerogenes</w:t>
            </w:r>
            <w:r>
              <w:rPr>
                <w:color w:val="000000"/>
                <w:sz w:val="18"/>
                <w:szCs w:val="18"/>
                <w:lang w:val="en-GB"/>
              </w:rPr>
              <w:t xml:space="preserve"> CECT 684</w:t>
            </w:r>
          </w:p>
        </w:tc>
        <w:tc>
          <w:tcPr>
            <w:tcW w:w="2008" w:type="dxa"/>
            <w:tcBorders>
              <w:top w:val="nil"/>
              <w:left w:val="nil"/>
              <w:bottom w:val="nil"/>
              <w:right w:val="nil"/>
            </w:tcBorders>
            <w:noWrap/>
            <w:vAlign w:val="bottom"/>
            <w:hideMark/>
          </w:tcPr>
          <w:p w14:paraId="53E568A7"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22ECAE47"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6CE6AAF0"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6838AE86"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618C35E6" w14:textId="77777777" w:rsidR="00B84D6A" w:rsidRPr="003372B9" w:rsidRDefault="00B84D6A" w:rsidP="00B84D6A">
            <w:pPr>
              <w:rPr>
                <w:color w:val="000000"/>
                <w:sz w:val="18"/>
                <w:szCs w:val="18"/>
                <w:lang w:val="en-GB"/>
              </w:rPr>
            </w:pPr>
            <w:r>
              <w:rPr>
                <w:color w:val="000000"/>
                <w:sz w:val="18"/>
                <w:szCs w:val="18"/>
                <w:lang w:val="en-GB"/>
              </w:rPr>
              <w:t>CECT (WDCM 00175)</w:t>
            </w:r>
          </w:p>
        </w:tc>
      </w:tr>
      <w:tr w:rsidR="00B84D6A" w:rsidRPr="003372B9" w14:paraId="43F808F2" w14:textId="77777777" w:rsidTr="4F6155F2">
        <w:trPr>
          <w:trHeight w:val="295"/>
          <w:jc w:val="center"/>
        </w:trPr>
        <w:tc>
          <w:tcPr>
            <w:tcW w:w="3686" w:type="dxa"/>
            <w:tcBorders>
              <w:top w:val="nil"/>
              <w:left w:val="nil"/>
              <w:bottom w:val="nil"/>
              <w:right w:val="nil"/>
            </w:tcBorders>
            <w:noWrap/>
            <w:vAlign w:val="bottom"/>
            <w:hideMark/>
          </w:tcPr>
          <w:p w14:paraId="2BDE60EF" w14:textId="77777777" w:rsidR="00B84D6A" w:rsidRPr="003372B9" w:rsidRDefault="00B84D6A" w:rsidP="00B5343D">
            <w:pPr>
              <w:ind w:firstLineChars="100" w:firstLine="180"/>
              <w:rPr>
                <w:i/>
                <w:iCs/>
                <w:color w:val="000000"/>
                <w:sz w:val="18"/>
                <w:szCs w:val="18"/>
                <w:lang w:val="en-GB"/>
              </w:rPr>
            </w:pPr>
            <w:r>
              <w:rPr>
                <w:i/>
                <w:iCs/>
                <w:color w:val="000000"/>
                <w:sz w:val="18"/>
                <w:szCs w:val="18"/>
                <w:lang w:val="en-GB"/>
              </w:rPr>
              <w:t>Kleb. pneumoniae oxa48+</w:t>
            </w:r>
          </w:p>
        </w:tc>
        <w:tc>
          <w:tcPr>
            <w:tcW w:w="2008" w:type="dxa"/>
            <w:tcBorders>
              <w:top w:val="nil"/>
              <w:left w:val="nil"/>
              <w:bottom w:val="nil"/>
              <w:right w:val="nil"/>
            </w:tcBorders>
            <w:noWrap/>
            <w:vAlign w:val="bottom"/>
            <w:hideMark/>
          </w:tcPr>
          <w:p w14:paraId="0D39893E"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7352CFE2"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4AFE126D"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1015CD39"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2F6EAD38" w14:textId="311998CB" w:rsidR="00B84D6A" w:rsidRPr="003372B9" w:rsidRDefault="00F463D1" w:rsidP="00B84D6A">
            <w:pPr>
              <w:rPr>
                <w:color w:val="000000"/>
                <w:sz w:val="18"/>
                <w:szCs w:val="18"/>
                <w:lang w:val="en-GB"/>
              </w:rPr>
            </w:pPr>
            <w:r>
              <w:rPr>
                <w:color w:val="000000"/>
                <w:sz w:val="18"/>
                <w:szCs w:val="18"/>
                <w:lang w:val="en-GB"/>
              </w:rPr>
              <w:fldChar w:fldCharType="begin"/>
            </w:r>
            <w:r>
              <w:rPr>
                <w:color w:val="000000"/>
                <w:sz w:val="18"/>
                <w:szCs w:val="18"/>
                <w:lang w:val="en-GB"/>
              </w:rPr>
              <w:instrText xml:space="preserve"> ADDIN ZOTERO_ITEM CSL_CITATION {"citationID":"gEOahxKk","properties":{"unsorted":false,"formattedCitation":"(Brown-Jaque et al., 2018)","plainCitation":"(Brown-Jaque et al., 2018)","noteIndex":0},"citationItems":[{"id":29329,"uris":["http://zotero.org/users/19779089/items/BBMWH5TK"],"itemData":{"id":29329,"type":"article-journal","citation-key":"brownjaque2018","container-title":"International Journal of Antimicrobial Agents","DOI":"10.1016/j.ijantimicag.2017.11.014","issue":"3","note":"citation-key: brownjaque2018","page":"434–442","PMID":"29180282","title":"Antibiotic resistance genes in phage particles isolated from human faeces and induced from clinical bacterial isolates","volume":"51","author":[{"family":"Brown-Jaque","given":"M."},{"family":"Calero-Cáceres","given":"W."},{"family":"Espinal","given":"P."},{"family":"Rodríguez-Navarro","given":"J."},{"family":"Miró","given":"E."},{"family":"González-López","given":"J. J."},{"family":"Cornejo","given":"T."},{"family":"Hurtado","given":"J. C."},{"family":"Navarro","given":"F."},{"family":"Muniesa","given":"M."}],"issued":{"date-parts":[["2018"]]}}}],"schema":"https://github.com/citation-style-language/schema/raw/master/csl-citation.json"} </w:instrText>
            </w:r>
            <w:r>
              <w:rPr>
                <w:color w:val="000000"/>
                <w:sz w:val="18"/>
                <w:szCs w:val="18"/>
                <w:lang w:val="en-GB"/>
              </w:rPr>
              <w:fldChar w:fldCharType="separate"/>
            </w:r>
            <w:r>
              <w:rPr>
                <w:sz w:val="18"/>
                <w:szCs w:val="18"/>
                <w:lang w:val="en-GB"/>
              </w:rPr>
              <w:t>(Brown-Jaque et al., 2018)</w:t>
            </w:r>
            <w:r>
              <w:rPr>
                <w:color w:val="000000"/>
                <w:sz w:val="18"/>
                <w:szCs w:val="18"/>
                <w:lang w:val="en-GB"/>
              </w:rPr>
              <w:fldChar w:fldCharType="end"/>
            </w:r>
          </w:p>
        </w:tc>
      </w:tr>
      <w:tr w:rsidR="00B84D6A" w:rsidRPr="003372B9" w14:paraId="654F3DF2" w14:textId="77777777" w:rsidTr="4F6155F2">
        <w:trPr>
          <w:trHeight w:val="295"/>
          <w:jc w:val="center"/>
        </w:trPr>
        <w:tc>
          <w:tcPr>
            <w:tcW w:w="3686" w:type="dxa"/>
            <w:tcBorders>
              <w:top w:val="nil"/>
              <w:left w:val="nil"/>
              <w:bottom w:val="nil"/>
              <w:right w:val="nil"/>
            </w:tcBorders>
            <w:noWrap/>
            <w:vAlign w:val="bottom"/>
            <w:hideMark/>
          </w:tcPr>
          <w:p w14:paraId="1D7C1052" w14:textId="77777777" w:rsidR="00B84D6A" w:rsidRPr="003372B9" w:rsidRDefault="00B84D6A" w:rsidP="00B5343D">
            <w:pPr>
              <w:rPr>
                <w:i/>
                <w:iCs/>
                <w:color w:val="000000"/>
                <w:sz w:val="18"/>
                <w:szCs w:val="18"/>
                <w:lang w:val="en-GB"/>
              </w:rPr>
            </w:pPr>
            <w:r>
              <w:rPr>
                <w:i/>
                <w:iCs/>
                <w:color w:val="000000"/>
                <w:sz w:val="18"/>
                <w:szCs w:val="18"/>
                <w:lang w:val="en-GB"/>
              </w:rPr>
              <w:t>Kluyvera ascorbata CECT 891</w:t>
            </w:r>
          </w:p>
        </w:tc>
        <w:tc>
          <w:tcPr>
            <w:tcW w:w="2008" w:type="dxa"/>
            <w:tcBorders>
              <w:top w:val="nil"/>
              <w:left w:val="nil"/>
              <w:bottom w:val="nil"/>
              <w:right w:val="nil"/>
            </w:tcBorders>
            <w:noWrap/>
            <w:vAlign w:val="bottom"/>
            <w:hideMark/>
          </w:tcPr>
          <w:p w14:paraId="3B8ADC8D"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92" w:type="dxa"/>
            <w:tcBorders>
              <w:top w:val="nil"/>
              <w:left w:val="nil"/>
              <w:bottom w:val="nil"/>
              <w:right w:val="nil"/>
            </w:tcBorders>
            <w:noWrap/>
            <w:vAlign w:val="bottom"/>
            <w:hideMark/>
          </w:tcPr>
          <w:p w14:paraId="593BE0FE"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1950" w:type="dxa"/>
            <w:tcBorders>
              <w:top w:val="nil"/>
              <w:left w:val="nil"/>
              <w:bottom w:val="nil"/>
              <w:right w:val="nil"/>
            </w:tcBorders>
            <w:noWrap/>
            <w:vAlign w:val="bottom"/>
            <w:hideMark/>
          </w:tcPr>
          <w:p w14:paraId="69334CF5"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770" w:type="dxa"/>
            <w:tcBorders>
              <w:top w:val="nil"/>
              <w:left w:val="nil"/>
              <w:bottom w:val="nil"/>
              <w:right w:val="nil"/>
            </w:tcBorders>
            <w:noWrap/>
            <w:vAlign w:val="bottom"/>
            <w:hideMark/>
          </w:tcPr>
          <w:p w14:paraId="701C474A" w14:textId="77777777" w:rsidR="00B84D6A" w:rsidRPr="003372B9" w:rsidRDefault="00B84D6A" w:rsidP="00B84D6A">
            <w:pPr>
              <w:jc w:val="center"/>
              <w:rPr>
                <w:color w:val="000000"/>
                <w:sz w:val="18"/>
                <w:szCs w:val="18"/>
                <w:lang w:val="en-GB"/>
              </w:rPr>
            </w:pPr>
            <w:r>
              <w:rPr>
                <w:color w:val="000000"/>
                <w:sz w:val="18"/>
                <w:szCs w:val="18"/>
                <w:lang w:val="en-GB"/>
              </w:rPr>
              <w:t>-</w:t>
            </w:r>
          </w:p>
        </w:tc>
        <w:tc>
          <w:tcPr>
            <w:tcW w:w="3425" w:type="dxa"/>
            <w:tcBorders>
              <w:top w:val="nil"/>
              <w:left w:val="nil"/>
              <w:bottom w:val="nil"/>
              <w:right w:val="nil"/>
            </w:tcBorders>
            <w:noWrap/>
            <w:vAlign w:val="bottom"/>
            <w:hideMark/>
          </w:tcPr>
          <w:p w14:paraId="07E7DE7E" w14:textId="77777777" w:rsidR="00B84D6A" w:rsidRPr="003372B9" w:rsidRDefault="00B84D6A" w:rsidP="00B84D6A">
            <w:pPr>
              <w:rPr>
                <w:color w:val="000000"/>
                <w:sz w:val="18"/>
                <w:szCs w:val="18"/>
                <w:lang w:val="en-GB"/>
              </w:rPr>
            </w:pPr>
            <w:r>
              <w:rPr>
                <w:color w:val="000000"/>
                <w:sz w:val="18"/>
                <w:szCs w:val="18"/>
                <w:lang w:val="en-GB"/>
              </w:rPr>
              <w:t>CECT</w:t>
            </w:r>
          </w:p>
        </w:tc>
      </w:tr>
    </w:tbl>
    <w:p w14:paraId="332E3DAD" w14:textId="52142909" w:rsidR="00667D4A" w:rsidRPr="007E4EDA" w:rsidRDefault="00667D4A" w:rsidP="00667D4A">
      <w:pPr>
        <w:spacing w:after="80" w:line="360" w:lineRule="auto"/>
        <w:rPr>
          <w:lang w:val="en-GB"/>
        </w:rPr>
      </w:pPr>
      <w:r>
        <w:rPr>
          <w:lang w:val="en-GB"/>
        </w:rPr>
        <w:br w:type="page"/>
      </w:r>
    </w:p>
    <w:p w14:paraId="0BE747EB" w14:textId="0001C16C" w:rsidR="00667D4A" w:rsidRPr="007E4EDA" w:rsidRDefault="00667D4A" w:rsidP="00667D4A">
      <w:pPr>
        <w:spacing w:after="120" w:line="360" w:lineRule="auto"/>
        <w:jc w:val="both"/>
        <w:rPr>
          <w:sz w:val="24"/>
          <w:szCs w:val="24"/>
          <w:lang w:val="en-GB"/>
        </w:rPr>
      </w:pPr>
      <w:r>
        <w:rPr>
          <w:b/>
          <w:bCs/>
          <w:sz w:val="24"/>
          <w:szCs w:val="24"/>
          <w:lang w:val="en-GB"/>
        </w:rPr>
        <w:lastRenderedPageBreak/>
        <w:t>Table 2.</w:t>
      </w:r>
      <w:r>
        <w:rPr>
          <w:sz w:val="24"/>
          <w:szCs w:val="24"/>
          <w:lang w:val="en-GB"/>
        </w:rPr>
        <w:t xml:space="preserve"> Specificity (exclusivity) of the ENUMERA®-Coli100 and ISO 9308-2 reference method evaluated using 10 non-coliform strains. Results are expressed as positive (+) or negative (−) for total coliform detection (β-galactosidase activity) and </w:t>
      </w:r>
      <w:r>
        <w:rPr>
          <w:i/>
          <w:iCs/>
          <w:sz w:val="24"/>
          <w:szCs w:val="24"/>
          <w:lang w:val="en-GB"/>
        </w:rPr>
        <w:t xml:space="preserve">E. coli </w:t>
      </w:r>
      <w:r>
        <w:rPr>
          <w:sz w:val="24"/>
          <w:szCs w:val="24"/>
          <w:lang w:val="en-GB"/>
        </w:rPr>
        <w:t>detection (β-D-glucuronidase activity).</w:t>
      </w:r>
    </w:p>
    <w:p w14:paraId="42BEC1E9" w14:textId="637CB8BC" w:rsidR="00667D4A" w:rsidRPr="007E4EDA" w:rsidRDefault="00667D4A" w:rsidP="00667D4A">
      <w:pPr>
        <w:spacing w:after="120" w:line="360" w:lineRule="auto"/>
        <w:jc w:val="both"/>
        <w:rPr>
          <w:sz w:val="24"/>
          <w:szCs w:val="24"/>
          <w:lang w:val="en-GB"/>
        </w:rPr>
      </w:pPr>
    </w:p>
    <w:tbl>
      <w:tblPr>
        <w:tblW w:w="12560" w:type="dxa"/>
        <w:jc w:val="center"/>
        <w:tblCellMar>
          <w:left w:w="70" w:type="dxa"/>
          <w:right w:w="70" w:type="dxa"/>
        </w:tblCellMar>
        <w:tblLook w:val="04A0" w:firstRow="1" w:lastRow="0" w:firstColumn="1" w:lastColumn="0" w:noHBand="0" w:noVBand="1"/>
      </w:tblPr>
      <w:tblGrid>
        <w:gridCol w:w="3180"/>
        <w:gridCol w:w="1750"/>
        <w:gridCol w:w="690"/>
        <w:gridCol w:w="2008"/>
        <w:gridCol w:w="792"/>
        <w:gridCol w:w="4140"/>
      </w:tblGrid>
      <w:tr w:rsidR="009A31D3" w:rsidRPr="007E4EDA" w14:paraId="1F1767D5" w14:textId="77777777" w:rsidTr="00B5343D">
        <w:trPr>
          <w:trHeight w:val="295"/>
          <w:jc w:val="center"/>
        </w:trPr>
        <w:tc>
          <w:tcPr>
            <w:tcW w:w="3180" w:type="dxa"/>
            <w:tcBorders>
              <w:top w:val="nil"/>
              <w:left w:val="nil"/>
              <w:bottom w:val="nil"/>
              <w:right w:val="nil"/>
            </w:tcBorders>
            <w:noWrap/>
            <w:vAlign w:val="bottom"/>
            <w:hideMark/>
          </w:tcPr>
          <w:p w14:paraId="0752ED2B" w14:textId="77777777" w:rsidR="009A31D3" w:rsidRPr="007E4EDA" w:rsidRDefault="009A31D3" w:rsidP="009A31D3">
            <w:pPr>
              <w:rPr>
                <w:sz w:val="24"/>
                <w:szCs w:val="24"/>
                <w:lang w:val="en-GB"/>
              </w:rPr>
            </w:pPr>
          </w:p>
        </w:tc>
        <w:tc>
          <w:tcPr>
            <w:tcW w:w="2440" w:type="dxa"/>
            <w:gridSpan w:val="2"/>
            <w:tcBorders>
              <w:top w:val="nil"/>
              <w:left w:val="nil"/>
              <w:bottom w:val="single" w:sz="4" w:space="0" w:color="auto"/>
              <w:right w:val="nil"/>
            </w:tcBorders>
            <w:noWrap/>
            <w:vAlign w:val="bottom"/>
            <w:hideMark/>
          </w:tcPr>
          <w:p w14:paraId="13613466" w14:textId="77777777" w:rsidR="009A31D3" w:rsidRPr="007E4EDA" w:rsidRDefault="009A31D3" w:rsidP="009A31D3">
            <w:pPr>
              <w:jc w:val="center"/>
              <w:rPr>
                <w:b/>
                <w:bCs/>
                <w:color w:val="000000"/>
                <w:sz w:val="22"/>
                <w:szCs w:val="22"/>
                <w:lang w:val="en-GB"/>
              </w:rPr>
            </w:pPr>
            <w:r>
              <w:rPr>
                <w:b/>
                <w:bCs/>
                <w:color w:val="000000"/>
                <w:sz w:val="22"/>
                <w:szCs w:val="22"/>
                <w:lang w:val="en-GB"/>
              </w:rPr>
              <w:t>ENUMERA®-Coli100</w:t>
            </w:r>
          </w:p>
        </w:tc>
        <w:tc>
          <w:tcPr>
            <w:tcW w:w="2800" w:type="dxa"/>
            <w:gridSpan w:val="2"/>
            <w:tcBorders>
              <w:top w:val="nil"/>
              <w:left w:val="nil"/>
              <w:bottom w:val="single" w:sz="4" w:space="0" w:color="auto"/>
              <w:right w:val="nil"/>
            </w:tcBorders>
            <w:noWrap/>
            <w:vAlign w:val="bottom"/>
            <w:hideMark/>
          </w:tcPr>
          <w:p w14:paraId="1323D781" w14:textId="7AC22AE2" w:rsidR="009A31D3" w:rsidRPr="007E4EDA" w:rsidRDefault="00B5343D" w:rsidP="009A31D3">
            <w:pPr>
              <w:jc w:val="center"/>
              <w:rPr>
                <w:b/>
                <w:bCs/>
                <w:color w:val="000000"/>
                <w:sz w:val="22"/>
                <w:szCs w:val="22"/>
                <w:lang w:val="en-GB"/>
              </w:rPr>
            </w:pPr>
            <w:r>
              <w:rPr>
                <w:b/>
                <w:bCs/>
                <w:color w:val="000000"/>
                <w:sz w:val="22"/>
                <w:szCs w:val="22"/>
                <w:lang w:val="en-GB"/>
              </w:rPr>
              <w:t>Reference method</w:t>
            </w:r>
          </w:p>
        </w:tc>
        <w:tc>
          <w:tcPr>
            <w:tcW w:w="4140" w:type="dxa"/>
            <w:tcBorders>
              <w:top w:val="nil"/>
              <w:left w:val="nil"/>
              <w:bottom w:val="nil"/>
              <w:right w:val="nil"/>
            </w:tcBorders>
            <w:noWrap/>
            <w:vAlign w:val="bottom"/>
            <w:hideMark/>
          </w:tcPr>
          <w:p w14:paraId="610F32A9" w14:textId="77777777" w:rsidR="009A31D3" w:rsidRPr="007E4EDA" w:rsidRDefault="009A31D3" w:rsidP="009A31D3">
            <w:pPr>
              <w:jc w:val="center"/>
              <w:rPr>
                <w:b/>
                <w:bCs/>
                <w:color w:val="000000"/>
                <w:sz w:val="22"/>
                <w:szCs w:val="22"/>
                <w:lang w:val="en-GB"/>
              </w:rPr>
            </w:pPr>
          </w:p>
        </w:tc>
      </w:tr>
      <w:tr w:rsidR="009A31D3" w:rsidRPr="007E4EDA" w14:paraId="446057F3" w14:textId="77777777" w:rsidTr="00B5343D">
        <w:trPr>
          <w:trHeight w:val="295"/>
          <w:jc w:val="center"/>
        </w:trPr>
        <w:tc>
          <w:tcPr>
            <w:tcW w:w="3180" w:type="dxa"/>
            <w:tcBorders>
              <w:top w:val="nil"/>
              <w:left w:val="nil"/>
              <w:bottom w:val="single" w:sz="4" w:space="0" w:color="auto"/>
              <w:right w:val="nil"/>
            </w:tcBorders>
            <w:noWrap/>
            <w:vAlign w:val="bottom"/>
            <w:hideMark/>
          </w:tcPr>
          <w:p w14:paraId="5FF71DDC" w14:textId="77777777" w:rsidR="009A31D3" w:rsidRPr="007E4EDA" w:rsidRDefault="009A31D3" w:rsidP="00B5343D">
            <w:pPr>
              <w:jc w:val="center"/>
              <w:rPr>
                <w:b/>
                <w:bCs/>
                <w:color w:val="000000"/>
                <w:sz w:val="22"/>
                <w:szCs w:val="22"/>
                <w:lang w:val="en-GB"/>
              </w:rPr>
            </w:pPr>
            <w:r>
              <w:rPr>
                <w:b/>
                <w:bCs/>
                <w:color w:val="000000"/>
                <w:sz w:val="22"/>
                <w:szCs w:val="22"/>
                <w:lang w:val="en-GB"/>
              </w:rPr>
              <w:t>Strain</w:t>
            </w:r>
          </w:p>
        </w:tc>
        <w:tc>
          <w:tcPr>
            <w:tcW w:w="1750" w:type="dxa"/>
            <w:tcBorders>
              <w:top w:val="single" w:sz="4" w:space="0" w:color="auto"/>
              <w:left w:val="nil"/>
              <w:bottom w:val="single" w:sz="4" w:space="0" w:color="auto"/>
              <w:right w:val="nil"/>
            </w:tcBorders>
            <w:noWrap/>
            <w:vAlign w:val="bottom"/>
            <w:hideMark/>
          </w:tcPr>
          <w:p w14:paraId="264165B4" w14:textId="77777777" w:rsidR="009A31D3" w:rsidRPr="007E4EDA" w:rsidRDefault="009A31D3" w:rsidP="009A31D3">
            <w:pPr>
              <w:jc w:val="center"/>
              <w:rPr>
                <w:b/>
                <w:bCs/>
                <w:color w:val="000000"/>
                <w:sz w:val="22"/>
                <w:szCs w:val="22"/>
                <w:lang w:val="en-GB"/>
              </w:rPr>
            </w:pPr>
            <w:r>
              <w:rPr>
                <w:b/>
                <w:bCs/>
                <w:color w:val="000000"/>
                <w:sz w:val="22"/>
                <w:szCs w:val="22"/>
                <w:lang w:val="en-GB"/>
              </w:rPr>
              <w:t>Total Coliforms</w:t>
            </w:r>
          </w:p>
        </w:tc>
        <w:tc>
          <w:tcPr>
            <w:tcW w:w="690" w:type="dxa"/>
            <w:tcBorders>
              <w:top w:val="single" w:sz="4" w:space="0" w:color="auto"/>
              <w:left w:val="nil"/>
              <w:bottom w:val="single" w:sz="4" w:space="0" w:color="auto"/>
              <w:right w:val="nil"/>
            </w:tcBorders>
            <w:noWrap/>
            <w:vAlign w:val="bottom"/>
            <w:hideMark/>
          </w:tcPr>
          <w:p w14:paraId="35E769A2" w14:textId="77777777" w:rsidR="009A31D3" w:rsidRPr="007E4EDA" w:rsidRDefault="009A31D3" w:rsidP="009A31D3">
            <w:pPr>
              <w:jc w:val="center"/>
              <w:rPr>
                <w:b/>
                <w:bCs/>
                <w:i/>
                <w:iCs/>
                <w:color w:val="000000"/>
                <w:sz w:val="22"/>
                <w:szCs w:val="22"/>
                <w:lang w:val="en-GB"/>
              </w:rPr>
            </w:pPr>
            <w:r>
              <w:rPr>
                <w:b/>
                <w:bCs/>
                <w:i/>
                <w:iCs/>
                <w:color w:val="000000"/>
                <w:sz w:val="22"/>
                <w:szCs w:val="22"/>
                <w:lang w:val="en-GB"/>
              </w:rPr>
              <w:t>E. coli</w:t>
            </w:r>
          </w:p>
        </w:tc>
        <w:tc>
          <w:tcPr>
            <w:tcW w:w="2008" w:type="dxa"/>
            <w:tcBorders>
              <w:top w:val="single" w:sz="4" w:space="0" w:color="auto"/>
              <w:left w:val="nil"/>
              <w:bottom w:val="single" w:sz="4" w:space="0" w:color="auto"/>
              <w:right w:val="nil"/>
            </w:tcBorders>
            <w:noWrap/>
            <w:vAlign w:val="bottom"/>
            <w:hideMark/>
          </w:tcPr>
          <w:p w14:paraId="09CC2B05" w14:textId="77777777" w:rsidR="009A31D3" w:rsidRPr="007E4EDA" w:rsidRDefault="009A31D3" w:rsidP="009A31D3">
            <w:pPr>
              <w:jc w:val="center"/>
              <w:rPr>
                <w:b/>
                <w:bCs/>
                <w:color w:val="000000"/>
                <w:sz w:val="22"/>
                <w:szCs w:val="22"/>
                <w:lang w:val="en-GB"/>
              </w:rPr>
            </w:pPr>
            <w:r>
              <w:rPr>
                <w:b/>
                <w:bCs/>
                <w:color w:val="000000"/>
                <w:sz w:val="22"/>
                <w:szCs w:val="22"/>
                <w:lang w:val="en-GB"/>
              </w:rPr>
              <w:t>Total Coliforms</w:t>
            </w:r>
          </w:p>
        </w:tc>
        <w:tc>
          <w:tcPr>
            <w:tcW w:w="792" w:type="dxa"/>
            <w:tcBorders>
              <w:top w:val="single" w:sz="4" w:space="0" w:color="auto"/>
              <w:left w:val="nil"/>
              <w:bottom w:val="single" w:sz="4" w:space="0" w:color="auto"/>
              <w:right w:val="nil"/>
            </w:tcBorders>
            <w:noWrap/>
            <w:vAlign w:val="bottom"/>
            <w:hideMark/>
          </w:tcPr>
          <w:p w14:paraId="789B1702" w14:textId="77777777" w:rsidR="009A31D3" w:rsidRPr="007E4EDA" w:rsidRDefault="009A31D3" w:rsidP="009A31D3">
            <w:pPr>
              <w:jc w:val="center"/>
              <w:rPr>
                <w:b/>
                <w:bCs/>
                <w:i/>
                <w:iCs/>
                <w:color w:val="000000"/>
                <w:sz w:val="22"/>
                <w:szCs w:val="22"/>
                <w:lang w:val="en-GB"/>
              </w:rPr>
            </w:pPr>
            <w:r>
              <w:rPr>
                <w:b/>
                <w:bCs/>
                <w:i/>
                <w:iCs/>
                <w:color w:val="000000"/>
                <w:sz w:val="22"/>
                <w:szCs w:val="22"/>
                <w:lang w:val="en-GB"/>
              </w:rPr>
              <w:t>E. coli</w:t>
            </w:r>
          </w:p>
        </w:tc>
        <w:tc>
          <w:tcPr>
            <w:tcW w:w="4140" w:type="dxa"/>
            <w:tcBorders>
              <w:top w:val="nil"/>
              <w:left w:val="nil"/>
              <w:bottom w:val="single" w:sz="4" w:space="0" w:color="auto"/>
              <w:right w:val="nil"/>
            </w:tcBorders>
            <w:noWrap/>
            <w:vAlign w:val="bottom"/>
            <w:hideMark/>
          </w:tcPr>
          <w:p w14:paraId="70CEB0C5" w14:textId="77777777" w:rsidR="009A31D3" w:rsidRPr="007E4EDA" w:rsidRDefault="009A31D3" w:rsidP="009A31D3">
            <w:pPr>
              <w:jc w:val="center"/>
              <w:rPr>
                <w:b/>
                <w:bCs/>
                <w:i/>
                <w:iCs/>
                <w:color w:val="000000"/>
                <w:sz w:val="22"/>
                <w:szCs w:val="22"/>
                <w:lang w:val="en-GB"/>
              </w:rPr>
            </w:pPr>
            <w:r>
              <w:rPr>
                <w:b/>
                <w:bCs/>
                <w:i/>
                <w:iCs/>
                <w:color w:val="000000"/>
                <w:sz w:val="22"/>
                <w:szCs w:val="22"/>
                <w:lang w:val="en-GB"/>
              </w:rPr>
              <w:t>SOURCE</w:t>
            </w:r>
          </w:p>
        </w:tc>
      </w:tr>
      <w:tr w:rsidR="009A31D3" w:rsidRPr="007E4EDA" w14:paraId="30D886C3" w14:textId="77777777" w:rsidTr="00B5343D">
        <w:trPr>
          <w:trHeight w:val="295"/>
          <w:jc w:val="center"/>
        </w:trPr>
        <w:tc>
          <w:tcPr>
            <w:tcW w:w="3180" w:type="dxa"/>
            <w:tcBorders>
              <w:top w:val="nil"/>
              <w:left w:val="nil"/>
              <w:bottom w:val="nil"/>
              <w:right w:val="nil"/>
            </w:tcBorders>
            <w:noWrap/>
            <w:vAlign w:val="bottom"/>
            <w:hideMark/>
          </w:tcPr>
          <w:p w14:paraId="3F1ACBC9" w14:textId="1536E56B" w:rsidR="009A31D3" w:rsidRPr="007E4EDA" w:rsidRDefault="009A31D3" w:rsidP="009A31D3">
            <w:pPr>
              <w:rPr>
                <w:i/>
                <w:iCs/>
                <w:color w:val="000000"/>
                <w:sz w:val="22"/>
                <w:szCs w:val="22"/>
                <w:lang w:val="en-GB"/>
              </w:rPr>
            </w:pPr>
            <w:r>
              <w:rPr>
                <w:i/>
                <w:iCs/>
                <w:color w:val="000000"/>
                <w:sz w:val="22"/>
                <w:szCs w:val="22"/>
                <w:lang w:val="en-GB"/>
              </w:rPr>
              <w:t>Aeromonas sp. qnrS2 P1D3</w:t>
            </w:r>
          </w:p>
        </w:tc>
        <w:tc>
          <w:tcPr>
            <w:tcW w:w="1750" w:type="dxa"/>
            <w:tcBorders>
              <w:top w:val="nil"/>
              <w:left w:val="nil"/>
              <w:bottom w:val="nil"/>
              <w:right w:val="nil"/>
            </w:tcBorders>
            <w:noWrap/>
            <w:vAlign w:val="bottom"/>
            <w:hideMark/>
          </w:tcPr>
          <w:p w14:paraId="0208B4F1"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690" w:type="dxa"/>
            <w:tcBorders>
              <w:top w:val="nil"/>
              <w:left w:val="nil"/>
              <w:bottom w:val="nil"/>
              <w:right w:val="nil"/>
            </w:tcBorders>
            <w:noWrap/>
            <w:vAlign w:val="bottom"/>
            <w:hideMark/>
          </w:tcPr>
          <w:p w14:paraId="231229A4"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2008" w:type="dxa"/>
            <w:tcBorders>
              <w:top w:val="nil"/>
              <w:left w:val="nil"/>
              <w:bottom w:val="nil"/>
              <w:right w:val="nil"/>
            </w:tcBorders>
            <w:noWrap/>
            <w:vAlign w:val="bottom"/>
            <w:hideMark/>
          </w:tcPr>
          <w:p w14:paraId="0AD432E1"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792" w:type="dxa"/>
            <w:tcBorders>
              <w:top w:val="nil"/>
              <w:left w:val="nil"/>
              <w:bottom w:val="nil"/>
              <w:right w:val="nil"/>
            </w:tcBorders>
            <w:noWrap/>
            <w:vAlign w:val="bottom"/>
            <w:hideMark/>
          </w:tcPr>
          <w:p w14:paraId="09B091FF"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4140" w:type="dxa"/>
            <w:tcBorders>
              <w:top w:val="nil"/>
              <w:left w:val="nil"/>
              <w:bottom w:val="nil"/>
              <w:right w:val="nil"/>
            </w:tcBorders>
            <w:noWrap/>
            <w:vAlign w:val="bottom"/>
            <w:hideMark/>
          </w:tcPr>
          <w:p w14:paraId="55DD9636" w14:textId="3E076A8E" w:rsidR="009A31D3" w:rsidRPr="007E4EDA" w:rsidRDefault="00F463D1" w:rsidP="009A31D3">
            <w:pPr>
              <w:rPr>
                <w:sz w:val="22"/>
                <w:szCs w:val="22"/>
                <w:lang w:val="en-GB"/>
              </w:rPr>
            </w:pPr>
            <w:r>
              <w:rPr>
                <w:sz w:val="22"/>
                <w:szCs w:val="22"/>
                <w:lang w:val="en-GB"/>
              </w:rPr>
              <w:fldChar w:fldCharType="begin"/>
            </w:r>
            <w:r>
              <w:rPr>
                <w:sz w:val="22"/>
                <w:szCs w:val="22"/>
                <w:lang w:val="en-GB"/>
              </w:rPr>
              <w:instrText xml:space="preserve"> ADDIN ZOTERO_ITEM CSL_CITATION {"citationID":"AsN3VZXp","properties":{"unsorted":false,"formattedCitation":"(Marti et al., 2013)","plainCitation":"(Marti et al., 2013)","noteIndex":0},"citationItems":[{"id":29319,"uris":["http://zotero.org/users/19779089/items/Q885EPF7"],"itemData":{"id":29319,"type":"article-journal","abstract":"Antibiotic resistance represents a global health problem, requiring better understanding of the ecology of antibiotic resistance genes (ARGs), their selection and their spread in the environment. Antibiotics are constantly released to the environment through wastewater treatment plant (WWTP) effluents. We investigated, therefore, the effect of these discharges on the prevalence of ARGs and bacterial community composition in biofilm and sediment samples of a receiving river. We used culture-independent approaches such as quantitative PCR to determine the prevalence of eleven ARGs and 16S rRNA gene-based pyrosequencing to examine the composition of bacterial communities. Concentration of antibiotics in WWTP influent and effluent were also determined. ARGs such as qnrS, blaTEM, blaCTX-M, blaSHV, erm(B), sul(I), sul(II), tet(O) and tet(W) were detected in all biofilm and sediment samples analyzed. Moreover, we observed a significant increase in the relative abundance of ARGs in biofilm samples collected downstream of the WWTP discharge. We also found significant differences with respect to community structure and composition between upstream and downstream samples. Therefore, our results indicate that WWTP discharges may contribute to the spread of ARGs into the environment and may also impact on the bacterial communities of the receiving river.","citation-key":"martiPrevalenceAntibioticResistance","container-title":"PLOS ONE","DOI":"10.1371/journal.pone.0078906","ISSN":"1932-6203","issue":"10","journalAbbreviation":"PLoS ONE","language":"en","note":"citation-key: marti2013","page":"e78906","source":"PLoS Journals","title":"Prevalence of Antibiotic Resistance Genes and Bacterial Community Composition in a River Influenced by a Wastewater Treatment Plant","URL":"https://journals.plos.org/plosone/article?id=10.1371/journal.pone.0078906","volume":"8","author":[{"family":"Marti","given":"Elisabet"},{"family":"Jofre","given":"Juan"},{"family":"Balcazar","given":"Jose Luis"}],"accessed":{"date-parts":[["2026",5,29]]},"issued":{"date-parts":[["2013"]]}}}],"schema":"https://github.com/citation-style-language/schema/raw/master/csl-citation.json"} </w:instrText>
            </w:r>
            <w:r>
              <w:rPr>
                <w:sz w:val="22"/>
                <w:szCs w:val="22"/>
                <w:lang w:val="en-GB"/>
              </w:rPr>
              <w:fldChar w:fldCharType="separate"/>
            </w:r>
            <w:r>
              <w:rPr>
                <w:sz w:val="22"/>
                <w:lang w:val="en-GB"/>
              </w:rPr>
              <w:t>(Marti et al., 2013)</w:t>
            </w:r>
            <w:r>
              <w:rPr>
                <w:sz w:val="22"/>
                <w:szCs w:val="22"/>
                <w:lang w:val="en-GB"/>
              </w:rPr>
              <w:fldChar w:fldCharType="end"/>
            </w:r>
          </w:p>
        </w:tc>
      </w:tr>
      <w:tr w:rsidR="009A31D3" w:rsidRPr="007E4EDA" w14:paraId="4DA18017" w14:textId="77777777" w:rsidTr="00B5343D">
        <w:trPr>
          <w:trHeight w:val="295"/>
          <w:jc w:val="center"/>
        </w:trPr>
        <w:tc>
          <w:tcPr>
            <w:tcW w:w="3180" w:type="dxa"/>
            <w:tcBorders>
              <w:top w:val="nil"/>
              <w:left w:val="nil"/>
              <w:bottom w:val="nil"/>
              <w:right w:val="nil"/>
            </w:tcBorders>
            <w:noWrap/>
            <w:vAlign w:val="bottom"/>
            <w:hideMark/>
          </w:tcPr>
          <w:p w14:paraId="7DB6A4F4" w14:textId="77777777" w:rsidR="009A31D3" w:rsidRPr="007E4EDA" w:rsidRDefault="009A31D3" w:rsidP="009A31D3">
            <w:pPr>
              <w:rPr>
                <w:i/>
                <w:iCs/>
                <w:color w:val="000000"/>
                <w:sz w:val="22"/>
                <w:szCs w:val="22"/>
                <w:lang w:val="en-GB"/>
              </w:rPr>
            </w:pPr>
            <w:r>
              <w:rPr>
                <w:i/>
                <w:iCs/>
                <w:color w:val="000000"/>
                <w:sz w:val="22"/>
                <w:szCs w:val="22"/>
                <w:lang w:val="en-GB"/>
              </w:rPr>
              <w:t>Enterococcus faecalis</w:t>
            </w:r>
            <w:r>
              <w:rPr>
                <w:color w:val="000000"/>
                <w:sz w:val="22"/>
                <w:szCs w:val="22"/>
                <w:lang w:val="en-GB"/>
              </w:rPr>
              <w:t xml:space="preserve"> ATCC 29212</w:t>
            </w:r>
          </w:p>
        </w:tc>
        <w:tc>
          <w:tcPr>
            <w:tcW w:w="1750" w:type="dxa"/>
            <w:tcBorders>
              <w:top w:val="nil"/>
              <w:left w:val="nil"/>
              <w:bottom w:val="nil"/>
              <w:right w:val="nil"/>
            </w:tcBorders>
            <w:noWrap/>
            <w:vAlign w:val="bottom"/>
            <w:hideMark/>
          </w:tcPr>
          <w:p w14:paraId="62E314BB"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690" w:type="dxa"/>
            <w:tcBorders>
              <w:top w:val="nil"/>
              <w:left w:val="nil"/>
              <w:bottom w:val="nil"/>
              <w:right w:val="nil"/>
            </w:tcBorders>
            <w:noWrap/>
            <w:vAlign w:val="bottom"/>
            <w:hideMark/>
          </w:tcPr>
          <w:p w14:paraId="3C9F3FF2"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2008" w:type="dxa"/>
            <w:tcBorders>
              <w:top w:val="nil"/>
              <w:left w:val="nil"/>
              <w:bottom w:val="nil"/>
              <w:right w:val="nil"/>
            </w:tcBorders>
            <w:noWrap/>
            <w:vAlign w:val="bottom"/>
            <w:hideMark/>
          </w:tcPr>
          <w:p w14:paraId="446503FA"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792" w:type="dxa"/>
            <w:tcBorders>
              <w:top w:val="nil"/>
              <w:left w:val="nil"/>
              <w:bottom w:val="nil"/>
              <w:right w:val="nil"/>
            </w:tcBorders>
            <w:noWrap/>
            <w:vAlign w:val="bottom"/>
            <w:hideMark/>
          </w:tcPr>
          <w:p w14:paraId="72565839"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4140" w:type="dxa"/>
            <w:tcBorders>
              <w:top w:val="nil"/>
              <w:left w:val="nil"/>
              <w:bottom w:val="nil"/>
              <w:right w:val="nil"/>
            </w:tcBorders>
            <w:noWrap/>
            <w:vAlign w:val="bottom"/>
            <w:hideMark/>
          </w:tcPr>
          <w:p w14:paraId="75836AB4" w14:textId="77777777" w:rsidR="009A31D3" w:rsidRPr="007E4EDA" w:rsidRDefault="009A31D3" w:rsidP="009A31D3">
            <w:pPr>
              <w:rPr>
                <w:color w:val="000000"/>
                <w:sz w:val="22"/>
                <w:szCs w:val="22"/>
                <w:lang w:val="en-GB"/>
              </w:rPr>
            </w:pPr>
            <w:r>
              <w:rPr>
                <w:color w:val="000000"/>
                <w:sz w:val="22"/>
                <w:szCs w:val="22"/>
                <w:lang w:val="en-GB"/>
              </w:rPr>
              <w:t>ATCC</w:t>
            </w:r>
          </w:p>
        </w:tc>
      </w:tr>
      <w:tr w:rsidR="009A31D3" w:rsidRPr="007E4EDA" w14:paraId="4414806A" w14:textId="77777777" w:rsidTr="00B5343D">
        <w:trPr>
          <w:trHeight w:val="295"/>
          <w:jc w:val="center"/>
        </w:trPr>
        <w:tc>
          <w:tcPr>
            <w:tcW w:w="3180" w:type="dxa"/>
            <w:tcBorders>
              <w:top w:val="nil"/>
              <w:left w:val="nil"/>
              <w:bottom w:val="nil"/>
              <w:right w:val="nil"/>
            </w:tcBorders>
            <w:noWrap/>
            <w:vAlign w:val="bottom"/>
            <w:hideMark/>
          </w:tcPr>
          <w:p w14:paraId="47BBC035" w14:textId="77777777" w:rsidR="009A31D3" w:rsidRPr="007E4EDA" w:rsidRDefault="009A31D3" w:rsidP="009A31D3">
            <w:pPr>
              <w:rPr>
                <w:i/>
                <w:iCs/>
                <w:color w:val="000000"/>
                <w:sz w:val="22"/>
                <w:szCs w:val="22"/>
                <w:lang w:val="en-GB"/>
              </w:rPr>
            </w:pPr>
            <w:r>
              <w:rPr>
                <w:i/>
                <w:iCs/>
                <w:color w:val="000000"/>
                <w:sz w:val="22"/>
                <w:szCs w:val="22"/>
                <w:lang w:val="en-GB"/>
              </w:rPr>
              <w:t>Pseudomonas aeruginosa</w:t>
            </w:r>
          </w:p>
        </w:tc>
        <w:tc>
          <w:tcPr>
            <w:tcW w:w="1750" w:type="dxa"/>
            <w:tcBorders>
              <w:top w:val="nil"/>
              <w:left w:val="nil"/>
              <w:bottom w:val="nil"/>
              <w:right w:val="nil"/>
            </w:tcBorders>
            <w:noWrap/>
            <w:vAlign w:val="bottom"/>
            <w:hideMark/>
          </w:tcPr>
          <w:p w14:paraId="08C98088" w14:textId="77777777" w:rsidR="009A31D3" w:rsidRPr="007E4EDA" w:rsidRDefault="009A31D3" w:rsidP="009A31D3">
            <w:pPr>
              <w:rPr>
                <w:i/>
                <w:iCs/>
                <w:color w:val="000000"/>
                <w:sz w:val="22"/>
                <w:szCs w:val="22"/>
                <w:lang w:val="en-GB"/>
              </w:rPr>
            </w:pPr>
          </w:p>
        </w:tc>
        <w:tc>
          <w:tcPr>
            <w:tcW w:w="690" w:type="dxa"/>
            <w:tcBorders>
              <w:top w:val="nil"/>
              <w:left w:val="nil"/>
              <w:bottom w:val="nil"/>
              <w:right w:val="nil"/>
            </w:tcBorders>
            <w:noWrap/>
            <w:vAlign w:val="bottom"/>
            <w:hideMark/>
          </w:tcPr>
          <w:p w14:paraId="35549BA0" w14:textId="77777777" w:rsidR="009A31D3" w:rsidRPr="007E4EDA" w:rsidRDefault="009A31D3" w:rsidP="009A31D3">
            <w:pPr>
              <w:jc w:val="center"/>
              <w:rPr>
                <w:lang w:val="en-GB"/>
              </w:rPr>
            </w:pPr>
          </w:p>
        </w:tc>
        <w:tc>
          <w:tcPr>
            <w:tcW w:w="2008" w:type="dxa"/>
            <w:tcBorders>
              <w:top w:val="nil"/>
              <w:left w:val="nil"/>
              <w:bottom w:val="nil"/>
              <w:right w:val="nil"/>
            </w:tcBorders>
            <w:noWrap/>
            <w:vAlign w:val="bottom"/>
            <w:hideMark/>
          </w:tcPr>
          <w:p w14:paraId="09E32823" w14:textId="77777777" w:rsidR="009A31D3" w:rsidRPr="007E4EDA" w:rsidRDefault="009A31D3" w:rsidP="009A31D3">
            <w:pPr>
              <w:jc w:val="center"/>
              <w:rPr>
                <w:lang w:val="en-GB"/>
              </w:rPr>
            </w:pPr>
          </w:p>
        </w:tc>
        <w:tc>
          <w:tcPr>
            <w:tcW w:w="792" w:type="dxa"/>
            <w:tcBorders>
              <w:top w:val="nil"/>
              <w:left w:val="nil"/>
              <w:bottom w:val="nil"/>
              <w:right w:val="nil"/>
            </w:tcBorders>
            <w:noWrap/>
            <w:vAlign w:val="bottom"/>
            <w:hideMark/>
          </w:tcPr>
          <w:p w14:paraId="6A87867A" w14:textId="77777777" w:rsidR="009A31D3" w:rsidRPr="007E4EDA" w:rsidRDefault="009A31D3" w:rsidP="009A31D3">
            <w:pPr>
              <w:jc w:val="center"/>
              <w:rPr>
                <w:lang w:val="en-GB"/>
              </w:rPr>
            </w:pPr>
          </w:p>
        </w:tc>
        <w:tc>
          <w:tcPr>
            <w:tcW w:w="4140" w:type="dxa"/>
            <w:tcBorders>
              <w:top w:val="nil"/>
              <w:left w:val="nil"/>
              <w:bottom w:val="nil"/>
              <w:right w:val="nil"/>
            </w:tcBorders>
            <w:noWrap/>
            <w:vAlign w:val="bottom"/>
            <w:hideMark/>
          </w:tcPr>
          <w:p w14:paraId="6C3EE643" w14:textId="77777777" w:rsidR="009A31D3" w:rsidRPr="007E4EDA" w:rsidRDefault="009A31D3" w:rsidP="009A31D3">
            <w:pPr>
              <w:jc w:val="center"/>
              <w:rPr>
                <w:lang w:val="en-GB"/>
              </w:rPr>
            </w:pPr>
          </w:p>
        </w:tc>
      </w:tr>
      <w:tr w:rsidR="009A31D3" w:rsidRPr="007E4EDA" w14:paraId="6490D4B9" w14:textId="77777777" w:rsidTr="00B5343D">
        <w:trPr>
          <w:trHeight w:val="295"/>
          <w:jc w:val="center"/>
        </w:trPr>
        <w:tc>
          <w:tcPr>
            <w:tcW w:w="3180" w:type="dxa"/>
            <w:tcBorders>
              <w:top w:val="nil"/>
              <w:left w:val="nil"/>
              <w:bottom w:val="nil"/>
              <w:right w:val="nil"/>
            </w:tcBorders>
            <w:noWrap/>
            <w:vAlign w:val="bottom"/>
            <w:hideMark/>
          </w:tcPr>
          <w:p w14:paraId="618F47E2" w14:textId="77777777" w:rsidR="009A31D3" w:rsidRPr="007E4EDA" w:rsidRDefault="009A31D3" w:rsidP="009A31D3">
            <w:pPr>
              <w:ind w:firstLineChars="100" w:firstLine="220"/>
              <w:rPr>
                <w:color w:val="000000"/>
                <w:sz w:val="22"/>
                <w:szCs w:val="22"/>
                <w:lang w:val="en-GB"/>
              </w:rPr>
            </w:pPr>
            <w:r>
              <w:rPr>
                <w:color w:val="000000"/>
                <w:sz w:val="22"/>
                <w:szCs w:val="22"/>
                <w:lang w:val="en-GB"/>
              </w:rPr>
              <w:t>CECT 108</w:t>
            </w:r>
          </w:p>
        </w:tc>
        <w:tc>
          <w:tcPr>
            <w:tcW w:w="1750" w:type="dxa"/>
            <w:tcBorders>
              <w:top w:val="nil"/>
              <w:left w:val="nil"/>
              <w:bottom w:val="nil"/>
              <w:right w:val="nil"/>
            </w:tcBorders>
            <w:noWrap/>
            <w:vAlign w:val="bottom"/>
            <w:hideMark/>
          </w:tcPr>
          <w:p w14:paraId="50C5A016"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690" w:type="dxa"/>
            <w:tcBorders>
              <w:top w:val="nil"/>
              <w:left w:val="nil"/>
              <w:bottom w:val="nil"/>
              <w:right w:val="nil"/>
            </w:tcBorders>
            <w:noWrap/>
            <w:vAlign w:val="bottom"/>
            <w:hideMark/>
          </w:tcPr>
          <w:p w14:paraId="489B56EA"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2008" w:type="dxa"/>
            <w:tcBorders>
              <w:top w:val="nil"/>
              <w:left w:val="nil"/>
              <w:bottom w:val="nil"/>
              <w:right w:val="nil"/>
            </w:tcBorders>
            <w:noWrap/>
            <w:vAlign w:val="bottom"/>
            <w:hideMark/>
          </w:tcPr>
          <w:p w14:paraId="0A623091"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792" w:type="dxa"/>
            <w:tcBorders>
              <w:top w:val="nil"/>
              <w:left w:val="nil"/>
              <w:bottom w:val="nil"/>
              <w:right w:val="nil"/>
            </w:tcBorders>
            <w:noWrap/>
            <w:vAlign w:val="bottom"/>
            <w:hideMark/>
          </w:tcPr>
          <w:p w14:paraId="73EDF12E"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4140" w:type="dxa"/>
            <w:tcBorders>
              <w:top w:val="nil"/>
              <w:left w:val="nil"/>
              <w:bottom w:val="nil"/>
              <w:right w:val="nil"/>
            </w:tcBorders>
            <w:noWrap/>
            <w:vAlign w:val="bottom"/>
            <w:hideMark/>
          </w:tcPr>
          <w:p w14:paraId="0A4A6EFF" w14:textId="77777777" w:rsidR="009A31D3" w:rsidRPr="007E4EDA" w:rsidRDefault="009A31D3" w:rsidP="009A31D3">
            <w:pPr>
              <w:rPr>
                <w:color w:val="000000"/>
                <w:sz w:val="22"/>
                <w:szCs w:val="22"/>
                <w:lang w:val="en-GB"/>
              </w:rPr>
            </w:pPr>
            <w:r>
              <w:rPr>
                <w:color w:val="000000"/>
                <w:sz w:val="22"/>
                <w:szCs w:val="22"/>
                <w:lang w:val="en-GB"/>
              </w:rPr>
              <w:t>CECT (WDCM 00025)</w:t>
            </w:r>
          </w:p>
        </w:tc>
      </w:tr>
      <w:tr w:rsidR="009A31D3" w:rsidRPr="007E4EDA" w14:paraId="712CD678" w14:textId="77777777" w:rsidTr="00B5343D">
        <w:trPr>
          <w:trHeight w:val="295"/>
          <w:jc w:val="center"/>
        </w:trPr>
        <w:tc>
          <w:tcPr>
            <w:tcW w:w="3180" w:type="dxa"/>
            <w:tcBorders>
              <w:top w:val="nil"/>
              <w:left w:val="nil"/>
              <w:bottom w:val="nil"/>
              <w:right w:val="nil"/>
            </w:tcBorders>
            <w:noWrap/>
            <w:vAlign w:val="bottom"/>
            <w:hideMark/>
          </w:tcPr>
          <w:p w14:paraId="233D9DDE" w14:textId="77777777" w:rsidR="009A31D3" w:rsidRPr="007E4EDA" w:rsidRDefault="009A31D3" w:rsidP="009A31D3">
            <w:pPr>
              <w:ind w:firstLineChars="100" w:firstLine="220"/>
              <w:rPr>
                <w:color w:val="000000"/>
                <w:sz w:val="22"/>
                <w:szCs w:val="22"/>
                <w:lang w:val="en-GB"/>
              </w:rPr>
            </w:pPr>
            <w:r>
              <w:rPr>
                <w:color w:val="000000"/>
                <w:sz w:val="22"/>
                <w:szCs w:val="22"/>
                <w:lang w:val="en-GB"/>
              </w:rPr>
              <w:t>CECT 110</w:t>
            </w:r>
          </w:p>
        </w:tc>
        <w:tc>
          <w:tcPr>
            <w:tcW w:w="1750" w:type="dxa"/>
            <w:tcBorders>
              <w:top w:val="nil"/>
              <w:left w:val="nil"/>
              <w:bottom w:val="nil"/>
              <w:right w:val="nil"/>
            </w:tcBorders>
            <w:noWrap/>
            <w:vAlign w:val="bottom"/>
            <w:hideMark/>
          </w:tcPr>
          <w:p w14:paraId="0DDE0D44"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690" w:type="dxa"/>
            <w:tcBorders>
              <w:top w:val="nil"/>
              <w:left w:val="nil"/>
              <w:bottom w:val="nil"/>
              <w:right w:val="nil"/>
            </w:tcBorders>
            <w:noWrap/>
            <w:vAlign w:val="bottom"/>
            <w:hideMark/>
          </w:tcPr>
          <w:p w14:paraId="1AAFA559"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2008" w:type="dxa"/>
            <w:tcBorders>
              <w:top w:val="nil"/>
              <w:left w:val="nil"/>
              <w:bottom w:val="nil"/>
              <w:right w:val="nil"/>
            </w:tcBorders>
            <w:noWrap/>
            <w:vAlign w:val="bottom"/>
            <w:hideMark/>
          </w:tcPr>
          <w:p w14:paraId="5F671149"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792" w:type="dxa"/>
            <w:tcBorders>
              <w:top w:val="nil"/>
              <w:left w:val="nil"/>
              <w:bottom w:val="nil"/>
              <w:right w:val="nil"/>
            </w:tcBorders>
            <w:noWrap/>
            <w:vAlign w:val="bottom"/>
            <w:hideMark/>
          </w:tcPr>
          <w:p w14:paraId="100F0214"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4140" w:type="dxa"/>
            <w:tcBorders>
              <w:top w:val="nil"/>
              <w:left w:val="nil"/>
              <w:bottom w:val="nil"/>
              <w:right w:val="nil"/>
            </w:tcBorders>
            <w:noWrap/>
            <w:vAlign w:val="bottom"/>
            <w:hideMark/>
          </w:tcPr>
          <w:p w14:paraId="2ACF639A" w14:textId="77777777" w:rsidR="009A31D3" w:rsidRPr="007E4EDA" w:rsidRDefault="009A31D3" w:rsidP="009A31D3">
            <w:pPr>
              <w:rPr>
                <w:color w:val="000000"/>
                <w:sz w:val="22"/>
                <w:szCs w:val="22"/>
                <w:lang w:val="en-GB"/>
              </w:rPr>
            </w:pPr>
            <w:r>
              <w:rPr>
                <w:color w:val="000000"/>
                <w:sz w:val="22"/>
                <w:szCs w:val="22"/>
                <w:lang w:val="en-GB"/>
              </w:rPr>
              <w:t>CECT (WDCM 00024)</w:t>
            </w:r>
          </w:p>
        </w:tc>
      </w:tr>
      <w:tr w:rsidR="009A31D3" w:rsidRPr="007E4EDA" w14:paraId="5A6D377D" w14:textId="77777777" w:rsidTr="00B5343D">
        <w:trPr>
          <w:trHeight w:val="295"/>
          <w:jc w:val="center"/>
        </w:trPr>
        <w:tc>
          <w:tcPr>
            <w:tcW w:w="3180" w:type="dxa"/>
            <w:tcBorders>
              <w:top w:val="nil"/>
              <w:left w:val="nil"/>
              <w:bottom w:val="nil"/>
              <w:right w:val="nil"/>
            </w:tcBorders>
            <w:noWrap/>
            <w:vAlign w:val="bottom"/>
            <w:hideMark/>
          </w:tcPr>
          <w:p w14:paraId="602CBD64" w14:textId="77777777" w:rsidR="009A31D3" w:rsidRPr="007E4EDA" w:rsidRDefault="009A31D3" w:rsidP="009A31D3">
            <w:pPr>
              <w:ind w:firstLineChars="100" w:firstLine="220"/>
              <w:rPr>
                <w:i/>
                <w:iCs/>
                <w:sz w:val="22"/>
                <w:szCs w:val="22"/>
                <w:lang w:val="en-GB"/>
              </w:rPr>
            </w:pPr>
            <w:r>
              <w:rPr>
                <w:i/>
                <w:iCs/>
                <w:sz w:val="22"/>
                <w:szCs w:val="22"/>
                <w:lang w:val="en-GB"/>
              </w:rPr>
              <w:t>Pseud. aeruginosa strain</w:t>
            </w:r>
          </w:p>
        </w:tc>
        <w:tc>
          <w:tcPr>
            <w:tcW w:w="1750" w:type="dxa"/>
            <w:tcBorders>
              <w:top w:val="nil"/>
              <w:left w:val="nil"/>
              <w:bottom w:val="nil"/>
              <w:right w:val="nil"/>
            </w:tcBorders>
            <w:noWrap/>
            <w:vAlign w:val="bottom"/>
            <w:hideMark/>
          </w:tcPr>
          <w:p w14:paraId="2F6A92A6"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690" w:type="dxa"/>
            <w:tcBorders>
              <w:top w:val="nil"/>
              <w:left w:val="nil"/>
              <w:bottom w:val="nil"/>
              <w:right w:val="nil"/>
            </w:tcBorders>
            <w:noWrap/>
            <w:vAlign w:val="bottom"/>
            <w:hideMark/>
          </w:tcPr>
          <w:p w14:paraId="2688C4AC"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2008" w:type="dxa"/>
            <w:tcBorders>
              <w:top w:val="nil"/>
              <w:left w:val="nil"/>
              <w:bottom w:val="nil"/>
              <w:right w:val="nil"/>
            </w:tcBorders>
            <w:noWrap/>
            <w:vAlign w:val="bottom"/>
            <w:hideMark/>
          </w:tcPr>
          <w:p w14:paraId="67EDB035"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792" w:type="dxa"/>
            <w:tcBorders>
              <w:top w:val="nil"/>
              <w:left w:val="nil"/>
              <w:bottom w:val="nil"/>
              <w:right w:val="nil"/>
            </w:tcBorders>
            <w:noWrap/>
            <w:vAlign w:val="bottom"/>
            <w:hideMark/>
          </w:tcPr>
          <w:p w14:paraId="248DC429"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4140" w:type="dxa"/>
            <w:tcBorders>
              <w:top w:val="nil"/>
              <w:left w:val="nil"/>
              <w:bottom w:val="nil"/>
              <w:right w:val="nil"/>
            </w:tcBorders>
            <w:noWrap/>
            <w:vAlign w:val="bottom"/>
            <w:hideMark/>
          </w:tcPr>
          <w:p w14:paraId="6DAB29BD" w14:textId="2B5A4C07" w:rsidR="009A31D3" w:rsidRPr="007E4EDA" w:rsidRDefault="00F463D1" w:rsidP="009A31D3">
            <w:pPr>
              <w:rPr>
                <w:sz w:val="22"/>
                <w:szCs w:val="22"/>
                <w:lang w:val="en-GB"/>
              </w:rPr>
            </w:pPr>
            <w:r>
              <w:rPr>
                <w:sz w:val="22"/>
                <w:szCs w:val="22"/>
                <w:lang w:val="en-GB"/>
              </w:rPr>
              <w:fldChar w:fldCharType="begin"/>
            </w:r>
            <w:r>
              <w:rPr>
                <w:sz w:val="22"/>
                <w:szCs w:val="22"/>
                <w:lang w:val="en-GB"/>
              </w:rPr>
              <w:instrText xml:space="preserve"> ADDIN ZOTERO_ITEM CSL_CITATION {"citationID":"GmLbztqz","properties":{"unsorted":false,"formattedCitation":"(Brown-Jaque et al., 2016)","plainCitation":"(Brown-Jaque et al., 2016)","noteIndex":0},"citationItems":[{"id":29330,"uris":["http://zotero.org/users/19779089/items/P5TTZ7C8"],"itemData":{"id":29330,"type":"article-journal","citation-key":"brownjaque2016","container-title":"Scientific Reports","DOI":"10.1038/srep33000","note":"citation-key: brownjaque2016","page":"33000","PMID":"27609086","PMCID":"PMC5016790","title":"Bacteriophages in clinical samples can interfere with microbiological diagnostic tools","volume":"6","author":[{"family":"Brown-Jaque","given":"M."},{"family":"Muniesa","given":"M."},{"family":"Navarro","given":"F."}],"issued":{"date-parts":[["2016"]]}}}],"schema":"https://github.com/citation-style-language/schema/raw/master/csl-citation.json"} </w:instrText>
            </w:r>
            <w:r>
              <w:rPr>
                <w:sz w:val="22"/>
                <w:szCs w:val="22"/>
                <w:lang w:val="en-GB"/>
              </w:rPr>
              <w:fldChar w:fldCharType="separate"/>
            </w:r>
            <w:r>
              <w:rPr>
                <w:sz w:val="22"/>
                <w:lang w:val="en-GB"/>
              </w:rPr>
              <w:t>(Brown-Jaque et al., 2016)</w:t>
            </w:r>
            <w:r>
              <w:rPr>
                <w:sz w:val="22"/>
                <w:szCs w:val="22"/>
                <w:lang w:val="en-GB"/>
              </w:rPr>
              <w:fldChar w:fldCharType="end"/>
            </w:r>
          </w:p>
        </w:tc>
      </w:tr>
      <w:tr w:rsidR="009A31D3" w:rsidRPr="007E4EDA" w14:paraId="4B80F51A" w14:textId="77777777" w:rsidTr="00B5343D">
        <w:trPr>
          <w:trHeight w:val="295"/>
          <w:jc w:val="center"/>
        </w:trPr>
        <w:tc>
          <w:tcPr>
            <w:tcW w:w="3180" w:type="dxa"/>
            <w:tcBorders>
              <w:top w:val="nil"/>
              <w:left w:val="nil"/>
              <w:bottom w:val="nil"/>
              <w:right w:val="nil"/>
            </w:tcBorders>
            <w:noWrap/>
            <w:vAlign w:val="bottom"/>
            <w:hideMark/>
          </w:tcPr>
          <w:p w14:paraId="2AF68BC1" w14:textId="77777777" w:rsidR="009A31D3" w:rsidRPr="007E4EDA" w:rsidRDefault="009A31D3" w:rsidP="009A31D3">
            <w:pPr>
              <w:rPr>
                <w:i/>
                <w:iCs/>
                <w:color w:val="000000"/>
                <w:sz w:val="22"/>
                <w:szCs w:val="22"/>
                <w:lang w:val="en-GB"/>
              </w:rPr>
            </w:pPr>
            <w:r>
              <w:rPr>
                <w:i/>
                <w:iCs/>
                <w:color w:val="000000"/>
                <w:sz w:val="22"/>
                <w:szCs w:val="22"/>
                <w:lang w:val="en-GB"/>
              </w:rPr>
              <w:t>Salmonella enteritidis r.314</w:t>
            </w:r>
          </w:p>
        </w:tc>
        <w:tc>
          <w:tcPr>
            <w:tcW w:w="1750" w:type="dxa"/>
            <w:tcBorders>
              <w:top w:val="nil"/>
              <w:left w:val="nil"/>
              <w:bottom w:val="nil"/>
              <w:right w:val="nil"/>
            </w:tcBorders>
            <w:noWrap/>
            <w:vAlign w:val="bottom"/>
            <w:hideMark/>
          </w:tcPr>
          <w:p w14:paraId="4F5C40AE"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690" w:type="dxa"/>
            <w:tcBorders>
              <w:top w:val="nil"/>
              <w:left w:val="nil"/>
              <w:bottom w:val="nil"/>
              <w:right w:val="nil"/>
            </w:tcBorders>
            <w:noWrap/>
            <w:vAlign w:val="bottom"/>
            <w:hideMark/>
          </w:tcPr>
          <w:p w14:paraId="212A3DB0"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2008" w:type="dxa"/>
            <w:tcBorders>
              <w:top w:val="nil"/>
              <w:left w:val="nil"/>
              <w:bottom w:val="nil"/>
              <w:right w:val="nil"/>
            </w:tcBorders>
            <w:noWrap/>
            <w:vAlign w:val="bottom"/>
            <w:hideMark/>
          </w:tcPr>
          <w:p w14:paraId="6C8D40AF"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792" w:type="dxa"/>
            <w:tcBorders>
              <w:top w:val="nil"/>
              <w:left w:val="nil"/>
              <w:bottom w:val="nil"/>
              <w:right w:val="nil"/>
            </w:tcBorders>
            <w:noWrap/>
            <w:vAlign w:val="bottom"/>
            <w:hideMark/>
          </w:tcPr>
          <w:p w14:paraId="01F758D0"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4140" w:type="dxa"/>
            <w:tcBorders>
              <w:top w:val="nil"/>
              <w:left w:val="nil"/>
              <w:bottom w:val="nil"/>
              <w:right w:val="nil"/>
            </w:tcBorders>
            <w:noWrap/>
            <w:vAlign w:val="bottom"/>
            <w:hideMark/>
          </w:tcPr>
          <w:p w14:paraId="0916D1F2" w14:textId="77777777" w:rsidR="009A31D3" w:rsidRPr="007E4EDA" w:rsidRDefault="009A31D3" w:rsidP="009A31D3">
            <w:pPr>
              <w:rPr>
                <w:sz w:val="22"/>
                <w:szCs w:val="22"/>
                <w:lang w:val="en-GB"/>
              </w:rPr>
            </w:pPr>
            <w:r>
              <w:rPr>
                <w:sz w:val="22"/>
                <w:szCs w:val="22"/>
                <w:lang w:val="en-GB"/>
              </w:rPr>
              <w:t>MARS</w:t>
            </w:r>
          </w:p>
        </w:tc>
      </w:tr>
      <w:tr w:rsidR="009A31D3" w:rsidRPr="007E4EDA" w14:paraId="3BB991DB" w14:textId="77777777" w:rsidTr="00B5343D">
        <w:trPr>
          <w:trHeight w:val="295"/>
          <w:jc w:val="center"/>
        </w:trPr>
        <w:tc>
          <w:tcPr>
            <w:tcW w:w="3180" w:type="dxa"/>
            <w:tcBorders>
              <w:top w:val="nil"/>
              <w:left w:val="nil"/>
              <w:bottom w:val="nil"/>
              <w:right w:val="nil"/>
            </w:tcBorders>
            <w:noWrap/>
            <w:vAlign w:val="bottom"/>
            <w:hideMark/>
          </w:tcPr>
          <w:p w14:paraId="2D47BC28" w14:textId="77777777" w:rsidR="009A31D3" w:rsidRPr="007E4EDA" w:rsidRDefault="009A31D3" w:rsidP="009A31D3">
            <w:pPr>
              <w:rPr>
                <w:i/>
                <w:iCs/>
                <w:color w:val="000000"/>
                <w:sz w:val="22"/>
                <w:szCs w:val="22"/>
                <w:lang w:val="en-GB"/>
              </w:rPr>
            </w:pPr>
            <w:r>
              <w:rPr>
                <w:i/>
                <w:iCs/>
                <w:color w:val="000000"/>
                <w:sz w:val="22"/>
                <w:szCs w:val="22"/>
                <w:lang w:val="en-GB"/>
              </w:rPr>
              <w:t>Shigella spp.</w:t>
            </w:r>
          </w:p>
        </w:tc>
        <w:tc>
          <w:tcPr>
            <w:tcW w:w="1750" w:type="dxa"/>
            <w:tcBorders>
              <w:top w:val="nil"/>
              <w:left w:val="nil"/>
              <w:bottom w:val="nil"/>
              <w:right w:val="nil"/>
            </w:tcBorders>
            <w:noWrap/>
            <w:vAlign w:val="bottom"/>
            <w:hideMark/>
          </w:tcPr>
          <w:p w14:paraId="340A0D4B" w14:textId="77777777" w:rsidR="009A31D3" w:rsidRPr="007E4EDA" w:rsidRDefault="009A31D3" w:rsidP="009A31D3">
            <w:pPr>
              <w:rPr>
                <w:i/>
                <w:iCs/>
                <w:color w:val="000000"/>
                <w:sz w:val="22"/>
                <w:szCs w:val="22"/>
                <w:lang w:val="en-GB"/>
              </w:rPr>
            </w:pPr>
          </w:p>
        </w:tc>
        <w:tc>
          <w:tcPr>
            <w:tcW w:w="690" w:type="dxa"/>
            <w:tcBorders>
              <w:top w:val="nil"/>
              <w:left w:val="nil"/>
              <w:bottom w:val="nil"/>
              <w:right w:val="nil"/>
            </w:tcBorders>
            <w:noWrap/>
            <w:vAlign w:val="bottom"/>
            <w:hideMark/>
          </w:tcPr>
          <w:p w14:paraId="00ACCA05" w14:textId="77777777" w:rsidR="009A31D3" w:rsidRPr="007E4EDA" w:rsidRDefault="009A31D3" w:rsidP="009A31D3">
            <w:pPr>
              <w:jc w:val="center"/>
              <w:rPr>
                <w:lang w:val="en-GB"/>
              </w:rPr>
            </w:pPr>
          </w:p>
        </w:tc>
        <w:tc>
          <w:tcPr>
            <w:tcW w:w="2008" w:type="dxa"/>
            <w:tcBorders>
              <w:top w:val="nil"/>
              <w:left w:val="nil"/>
              <w:bottom w:val="nil"/>
              <w:right w:val="nil"/>
            </w:tcBorders>
            <w:noWrap/>
            <w:vAlign w:val="bottom"/>
            <w:hideMark/>
          </w:tcPr>
          <w:p w14:paraId="7FCED823" w14:textId="77777777" w:rsidR="009A31D3" w:rsidRPr="007E4EDA" w:rsidRDefault="009A31D3" w:rsidP="009A31D3">
            <w:pPr>
              <w:jc w:val="center"/>
              <w:rPr>
                <w:lang w:val="en-GB"/>
              </w:rPr>
            </w:pPr>
          </w:p>
        </w:tc>
        <w:tc>
          <w:tcPr>
            <w:tcW w:w="792" w:type="dxa"/>
            <w:tcBorders>
              <w:top w:val="nil"/>
              <w:left w:val="nil"/>
              <w:bottom w:val="nil"/>
              <w:right w:val="nil"/>
            </w:tcBorders>
            <w:noWrap/>
            <w:vAlign w:val="bottom"/>
            <w:hideMark/>
          </w:tcPr>
          <w:p w14:paraId="3D46AB01" w14:textId="77777777" w:rsidR="009A31D3" w:rsidRPr="007E4EDA" w:rsidRDefault="009A31D3" w:rsidP="009A31D3">
            <w:pPr>
              <w:jc w:val="center"/>
              <w:rPr>
                <w:lang w:val="en-GB"/>
              </w:rPr>
            </w:pPr>
          </w:p>
        </w:tc>
        <w:tc>
          <w:tcPr>
            <w:tcW w:w="4140" w:type="dxa"/>
            <w:tcBorders>
              <w:top w:val="nil"/>
              <w:left w:val="nil"/>
              <w:bottom w:val="nil"/>
              <w:right w:val="nil"/>
            </w:tcBorders>
            <w:noWrap/>
            <w:vAlign w:val="bottom"/>
            <w:hideMark/>
          </w:tcPr>
          <w:p w14:paraId="5B1B2725" w14:textId="77777777" w:rsidR="009A31D3" w:rsidRPr="007E4EDA" w:rsidRDefault="009A31D3" w:rsidP="009A31D3">
            <w:pPr>
              <w:jc w:val="center"/>
              <w:rPr>
                <w:lang w:val="en-GB"/>
              </w:rPr>
            </w:pPr>
          </w:p>
        </w:tc>
      </w:tr>
      <w:tr w:rsidR="009A31D3" w:rsidRPr="007E4EDA" w14:paraId="57F86AB2" w14:textId="77777777" w:rsidTr="00B5343D">
        <w:trPr>
          <w:trHeight w:val="295"/>
          <w:jc w:val="center"/>
        </w:trPr>
        <w:tc>
          <w:tcPr>
            <w:tcW w:w="3180" w:type="dxa"/>
            <w:tcBorders>
              <w:top w:val="nil"/>
              <w:left w:val="nil"/>
              <w:bottom w:val="nil"/>
              <w:right w:val="nil"/>
            </w:tcBorders>
            <w:noWrap/>
            <w:vAlign w:val="bottom"/>
            <w:hideMark/>
          </w:tcPr>
          <w:p w14:paraId="591D491C" w14:textId="77777777" w:rsidR="009A31D3" w:rsidRPr="007E4EDA" w:rsidRDefault="009A31D3" w:rsidP="009A31D3">
            <w:pPr>
              <w:ind w:firstLineChars="100" w:firstLine="220"/>
              <w:rPr>
                <w:i/>
                <w:iCs/>
                <w:color w:val="000000"/>
                <w:sz w:val="22"/>
                <w:szCs w:val="22"/>
                <w:lang w:val="en-GB"/>
              </w:rPr>
            </w:pPr>
            <w:r>
              <w:rPr>
                <w:i/>
                <w:iCs/>
                <w:color w:val="000000"/>
                <w:sz w:val="22"/>
                <w:szCs w:val="22"/>
                <w:lang w:val="en-GB"/>
              </w:rPr>
              <w:t>Shigella dysenteriae</w:t>
            </w:r>
            <w:r>
              <w:rPr>
                <w:color w:val="000000"/>
                <w:sz w:val="22"/>
                <w:szCs w:val="22"/>
                <w:lang w:val="en-GB"/>
              </w:rPr>
              <w:t xml:space="preserve"> 500-H</w:t>
            </w:r>
          </w:p>
        </w:tc>
        <w:tc>
          <w:tcPr>
            <w:tcW w:w="1750" w:type="dxa"/>
            <w:tcBorders>
              <w:top w:val="nil"/>
              <w:left w:val="nil"/>
              <w:bottom w:val="nil"/>
              <w:right w:val="nil"/>
            </w:tcBorders>
            <w:noWrap/>
            <w:vAlign w:val="bottom"/>
            <w:hideMark/>
          </w:tcPr>
          <w:p w14:paraId="538AAD1C" w14:textId="77777777" w:rsidR="009A31D3" w:rsidRPr="007E4EDA" w:rsidRDefault="009A31D3" w:rsidP="009A31D3">
            <w:pPr>
              <w:jc w:val="center"/>
              <w:rPr>
                <w:sz w:val="22"/>
                <w:szCs w:val="22"/>
                <w:lang w:val="en-GB"/>
              </w:rPr>
            </w:pPr>
            <w:r>
              <w:rPr>
                <w:sz w:val="22"/>
                <w:szCs w:val="22"/>
                <w:lang w:val="en-GB"/>
              </w:rPr>
              <w:t>+</w:t>
            </w:r>
          </w:p>
        </w:tc>
        <w:tc>
          <w:tcPr>
            <w:tcW w:w="690" w:type="dxa"/>
            <w:tcBorders>
              <w:top w:val="nil"/>
              <w:left w:val="nil"/>
              <w:bottom w:val="nil"/>
              <w:right w:val="nil"/>
            </w:tcBorders>
            <w:noWrap/>
            <w:vAlign w:val="bottom"/>
            <w:hideMark/>
          </w:tcPr>
          <w:p w14:paraId="0A1FE145" w14:textId="77777777" w:rsidR="009A31D3" w:rsidRPr="007E4EDA" w:rsidRDefault="009A31D3" w:rsidP="009A31D3">
            <w:pPr>
              <w:jc w:val="center"/>
              <w:rPr>
                <w:sz w:val="22"/>
                <w:szCs w:val="22"/>
                <w:lang w:val="en-GB"/>
              </w:rPr>
            </w:pPr>
            <w:r>
              <w:rPr>
                <w:sz w:val="22"/>
                <w:szCs w:val="22"/>
                <w:lang w:val="en-GB"/>
              </w:rPr>
              <w:t>+</w:t>
            </w:r>
          </w:p>
        </w:tc>
        <w:tc>
          <w:tcPr>
            <w:tcW w:w="2008" w:type="dxa"/>
            <w:tcBorders>
              <w:top w:val="nil"/>
              <w:left w:val="nil"/>
              <w:bottom w:val="nil"/>
              <w:right w:val="nil"/>
            </w:tcBorders>
            <w:noWrap/>
            <w:vAlign w:val="bottom"/>
            <w:hideMark/>
          </w:tcPr>
          <w:p w14:paraId="0411BC3B" w14:textId="77777777" w:rsidR="009A31D3" w:rsidRPr="007E4EDA" w:rsidRDefault="009A31D3" w:rsidP="009A31D3">
            <w:pPr>
              <w:jc w:val="center"/>
              <w:rPr>
                <w:sz w:val="22"/>
                <w:szCs w:val="22"/>
                <w:lang w:val="en-GB"/>
              </w:rPr>
            </w:pPr>
            <w:r>
              <w:rPr>
                <w:sz w:val="22"/>
                <w:szCs w:val="22"/>
                <w:lang w:val="en-GB"/>
              </w:rPr>
              <w:t>+</w:t>
            </w:r>
          </w:p>
        </w:tc>
        <w:tc>
          <w:tcPr>
            <w:tcW w:w="792" w:type="dxa"/>
            <w:tcBorders>
              <w:top w:val="nil"/>
              <w:left w:val="nil"/>
              <w:bottom w:val="nil"/>
              <w:right w:val="nil"/>
            </w:tcBorders>
            <w:noWrap/>
            <w:vAlign w:val="bottom"/>
            <w:hideMark/>
          </w:tcPr>
          <w:p w14:paraId="376EE4B2" w14:textId="77777777" w:rsidR="009A31D3" w:rsidRPr="007E4EDA" w:rsidRDefault="009A31D3" w:rsidP="009A31D3">
            <w:pPr>
              <w:jc w:val="center"/>
              <w:rPr>
                <w:sz w:val="22"/>
                <w:szCs w:val="22"/>
                <w:lang w:val="en-GB"/>
              </w:rPr>
            </w:pPr>
            <w:r>
              <w:rPr>
                <w:sz w:val="22"/>
                <w:szCs w:val="22"/>
                <w:lang w:val="en-GB"/>
              </w:rPr>
              <w:t>+</w:t>
            </w:r>
          </w:p>
        </w:tc>
        <w:tc>
          <w:tcPr>
            <w:tcW w:w="4140" w:type="dxa"/>
            <w:tcBorders>
              <w:top w:val="nil"/>
              <w:left w:val="nil"/>
              <w:bottom w:val="nil"/>
              <w:right w:val="nil"/>
            </w:tcBorders>
            <w:noWrap/>
            <w:vAlign w:val="bottom"/>
            <w:hideMark/>
          </w:tcPr>
          <w:p w14:paraId="34486285" w14:textId="4223806F" w:rsidR="009A31D3" w:rsidRPr="007E4EDA" w:rsidRDefault="00F463D1" w:rsidP="009A31D3">
            <w:pPr>
              <w:rPr>
                <w:sz w:val="22"/>
                <w:szCs w:val="22"/>
                <w:lang w:val="en-GB"/>
              </w:rPr>
            </w:pPr>
            <w:r>
              <w:rPr>
                <w:sz w:val="22"/>
                <w:szCs w:val="22"/>
                <w:lang w:val="en-GB"/>
              </w:rPr>
              <w:fldChar w:fldCharType="begin"/>
            </w:r>
            <w:r>
              <w:rPr>
                <w:sz w:val="22"/>
                <w:szCs w:val="22"/>
                <w:lang w:val="en-GB"/>
              </w:rPr>
              <w:instrText xml:space="preserve"> ADDIN ZOTERO_ITEM CSL_CITATION {"citationID":"aR36Y2dI","properties":{"unsorted":false,"formattedCitation":"(Muniesa et al., 2004)","plainCitation":"(Muniesa et al., 2004)","noteIndex":0},"citationItems":[{"id":29355,"uris":["http://zotero.org/users/19779089/items/A97BMLU7"],"itemData":{"id":29355,"type":"article-journal","citation-key":"muniesa2004","container-title":"Environmental Microbiology","DOI":"10.1111/j.1462-2920.2004.00604.x","issue":"7","note":"citation-key: muniesa2004","page":"716–725","PMID":"15186350","title":"Free &lt;span class=\"nocase\"&gt;Shiga toxin&lt;/span&gt; bacteriophages isolated from sewage showed diversity although the &lt;span class=\"nocase\"&gt;&lt;i&gt;stx&lt;/i&gt;&lt;/span&gt; genes appeared conserved","volume":"6","author":[{"family":"Muniesa","given":"M."},{"family":"Serra-Moreno","given":"R."},{"family":"Jofre","given":"J."}],"issued":{"date-parts":[["2004"]]}}}],"schema":"https://github.com/citation-style-language/schema/raw/master/csl-citation.json"} </w:instrText>
            </w:r>
            <w:r>
              <w:rPr>
                <w:sz w:val="22"/>
                <w:szCs w:val="22"/>
                <w:lang w:val="en-GB"/>
              </w:rPr>
              <w:fldChar w:fldCharType="separate"/>
            </w:r>
            <w:r>
              <w:rPr>
                <w:sz w:val="22"/>
                <w:lang w:val="en-GB"/>
              </w:rPr>
              <w:t>(Muniesa et al., 2004)</w:t>
            </w:r>
            <w:r>
              <w:rPr>
                <w:sz w:val="22"/>
                <w:szCs w:val="22"/>
                <w:lang w:val="en-GB"/>
              </w:rPr>
              <w:fldChar w:fldCharType="end"/>
            </w:r>
          </w:p>
        </w:tc>
      </w:tr>
      <w:tr w:rsidR="009A31D3" w:rsidRPr="007E4EDA" w14:paraId="27394B2A" w14:textId="77777777" w:rsidTr="00B5343D">
        <w:trPr>
          <w:trHeight w:val="295"/>
          <w:jc w:val="center"/>
        </w:trPr>
        <w:tc>
          <w:tcPr>
            <w:tcW w:w="3180" w:type="dxa"/>
            <w:tcBorders>
              <w:top w:val="nil"/>
              <w:left w:val="nil"/>
              <w:bottom w:val="nil"/>
              <w:right w:val="nil"/>
            </w:tcBorders>
            <w:noWrap/>
            <w:vAlign w:val="bottom"/>
            <w:hideMark/>
          </w:tcPr>
          <w:p w14:paraId="70221B75" w14:textId="77777777" w:rsidR="009A31D3" w:rsidRPr="007E4EDA" w:rsidRDefault="009A31D3" w:rsidP="009A31D3">
            <w:pPr>
              <w:ind w:firstLineChars="100" w:firstLine="220"/>
              <w:rPr>
                <w:i/>
                <w:iCs/>
                <w:color w:val="000000"/>
                <w:sz w:val="22"/>
                <w:szCs w:val="22"/>
                <w:lang w:val="en-GB"/>
              </w:rPr>
            </w:pPr>
            <w:r>
              <w:rPr>
                <w:i/>
                <w:iCs/>
                <w:color w:val="000000"/>
                <w:sz w:val="22"/>
                <w:szCs w:val="22"/>
                <w:lang w:val="en-GB"/>
              </w:rPr>
              <w:t xml:space="preserve">Shigella flexneri </w:t>
            </w:r>
            <w:r>
              <w:rPr>
                <w:color w:val="000000"/>
                <w:sz w:val="22"/>
                <w:szCs w:val="22"/>
                <w:lang w:val="en-GB"/>
              </w:rPr>
              <w:t>805-F</w:t>
            </w:r>
          </w:p>
        </w:tc>
        <w:tc>
          <w:tcPr>
            <w:tcW w:w="1750" w:type="dxa"/>
            <w:tcBorders>
              <w:top w:val="nil"/>
              <w:left w:val="nil"/>
              <w:bottom w:val="nil"/>
              <w:right w:val="nil"/>
            </w:tcBorders>
            <w:noWrap/>
            <w:vAlign w:val="bottom"/>
            <w:hideMark/>
          </w:tcPr>
          <w:p w14:paraId="67844DD0" w14:textId="77777777" w:rsidR="009A31D3" w:rsidRPr="007E4EDA" w:rsidRDefault="009A31D3" w:rsidP="009A31D3">
            <w:pPr>
              <w:jc w:val="center"/>
              <w:rPr>
                <w:sz w:val="22"/>
                <w:szCs w:val="22"/>
                <w:lang w:val="en-GB"/>
              </w:rPr>
            </w:pPr>
            <w:r>
              <w:rPr>
                <w:sz w:val="22"/>
                <w:szCs w:val="22"/>
                <w:lang w:val="en-GB"/>
              </w:rPr>
              <w:t>+</w:t>
            </w:r>
          </w:p>
        </w:tc>
        <w:tc>
          <w:tcPr>
            <w:tcW w:w="690" w:type="dxa"/>
            <w:tcBorders>
              <w:top w:val="nil"/>
              <w:left w:val="nil"/>
              <w:bottom w:val="nil"/>
              <w:right w:val="nil"/>
            </w:tcBorders>
            <w:noWrap/>
            <w:vAlign w:val="bottom"/>
            <w:hideMark/>
          </w:tcPr>
          <w:p w14:paraId="59AA1D92" w14:textId="77777777" w:rsidR="009A31D3" w:rsidRPr="007E4EDA" w:rsidRDefault="009A31D3" w:rsidP="009A31D3">
            <w:pPr>
              <w:jc w:val="center"/>
              <w:rPr>
                <w:sz w:val="22"/>
                <w:szCs w:val="22"/>
                <w:lang w:val="en-GB"/>
              </w:rPr>
            </w:pPr>
            <w:r>
              <w:rPr>
                <w:sz w:val="22"/>
                <w:szCs w:val="22"/>
                <w:lang w:val="en-GB"/>
              </w:rPr>
              <w:t>+</w:t>
            </w:r>
          </w:p>
        </w:tc>
        <w:tc>
          <w:tcPr>
            <w:tcW w:w="2008" w:type="dxa"/>
            <w:tcBorders>
              <w:top w:val="nil"/>
              <w:left w:val="nil"/>
              <w:bottom w:val="nil"/>
              <w:right w:val="nil"/>
            </w:tcBorders>
            <w:noWrap/>
            <w:vAlign w:val="bottom"/>
            <w:hideMark/>
          </w:tcPr>
          <w:p w14:paraId="6E3D514A" w14:textId="77777777" w:rsidR="009A31D3" w:rsidRPr="007E4EDA" w:rsidRDefault="009A31D3" w:rsidP="009A31D3">
            <w:pPr>
              <w:jc w:val="center"/>
              <w:rPr>
                <w:sz w:val="22"/>
                <w:szCs w:val="22"/>
                <w:lang w:val="en-GB"/>
              </w:rPr>
            </w:pPr>
            <w:r>
              <w:rPr>
                <w:sz w:val="22"/>
                <w:szCs w:val="22"/>
                <w:lang w:val="en-GB"/>
              </w:rPr>
              <w:t>+</w:t>
            </w:r>
          </w:p>
        </w:tc>
        <w:tc>
          <w:tcPr>
            <w:tcW w:w="792" w:type="dxa"/>
            <w:tcBorders>
              <w:top w:val="nil"/>
              <w:left w:val="nil"/>
              <w:bottom w:val="nil"/>
              <w:right w:val="nil"/>
            </w:tcBorders>
            <w:noWrap/>
            <w:vAlign w:val="bottom"/>
            <w:hideMark/>
          </w:tcPr>
          <w:p w14:paraId="41646943" w14:textId="77777777" w:rsidR="009A31D3" w:rsidRPr="007E4EDA" w:rsidRDefault="009A31D3" w:rsidP="009A31D3">
            <w:pPr>
              <w:jc w:val="center"/>
              <w:rPr>
                <w:sz w:val="22"/>
                <w:szCs w:val="22"/>
                <w:lang w:val="en-GB"/>
              </w:rPr>
            </w:pPr>
            <w:r>
              <w:rPr>
                <w:sz w:val="22"/>
                <w:szCs w:val="22"/>
                <w:lang w:val="en-GB"/>
              </w:rPr>
              <w:t>+</w:t>
            </w:r>
          </w:p>
        </w:tc>
        <w:tc>
          <w:tcPr>
            <w:tcW w:w="4140" w:type="dxa"/>
            <w:tcBorders>
              <w:top w:val="nil"/>
              <w:left w:val="nil"/>
              <w:bottom w:val="nil"/>
              <w:right w:val="nil"/>
            </w:tcBorders>
            <w:noWrap/>
            <w:vAlign w:val="bottom"/>
            <w:hideMark/>
          </w:tcPr>
          <w:p w14:paraId="4427000A" w14:textId="6702FEA2" w:rsidR="009A31D3" w:rsidRPr="007E4EDA" w:rsidRDefault="00F463D1" w:rsidP="009A31D3">
            <w:pPr>
              <w:rPr>
                <w:sz w:val="22"/>
                <w:szCs w:val="22"/>
                <w:lang w:val="en-GB"/>
              </w:rPr>
            </w:pPr>
            <w:r>
              <w:rPr>
                <w:sz w:val="22"/>
                <w:szCs w:val="22"/>
                <w:lang w:val="en-GB"/>
              </w:rPr>
              <w:fldChar w:fldCharType="begin"/>
            </w:r>
            <w:r>
              <w:rPr>
                <w:sz w:val="22"/>
                <w:szCs w:val="22"/>
                <w:lang w:val="en-GB"/>
              </w:rPr>
              <w:instrText xml:space="preserve"> ADDIN ZOTERO_ITEM CSL_CITATION {"citationID":"GDQHbNPe","properties":{"unsorted":false,"formattedCitation":"(Muniesa et al., 2004)","plainCitation":"(Muniesa et al., 2004)","noteIndex":0},"citationItems":[{"id":29355,"uris":["http://zotero.org/users/19779089/items/A97BMLU7"],"itemData":{"id":29355,"type":"article-journal","citation-key":"muniesa2004","container-title":"Environmental Microbiology","DOI":"10.1111/j.1462-2920.2004.00604.x","issue":"7","note":"citation-key: muniesa2004","page":"716–725","PMID":"15186350","title":"Free &lt;span class=\"nocase\"&gt;Shiga toxin&lt;/span&gt; bacteriophages isolated from sewage showed diversity although the &lt;span class=\"nocase\"&gt;&lt;i&gt;stx&lt;/i&gt;&lt;/span&gt; genes appeared conserved","volume":"6","author":[{"family":"Muniesa","given":"M."},{"family":"Serra-Moreno","given":"R."},{"family":"Jofre","given":"J."}],"issued":{"date-parts":[["2004"]]}}}],"schema":"https://github.com/citation-style-language/schema/raw/master/csl-citation.json"} </w:instrText>
            </w:r>
            <w:r>
              <w:rPr>
                <w:sz w:val="22"/>
                <w:szCs w:val="22"/>
                <w:lang w:val="en-GB"/>
              </w:rPr>
              <w:fldChar w:fldCharType="separate"/>
            </w:r>
            <w:r>
              <w:rPr>
                <w:sz w:val="22"/>
                <w:lang w:val="en-GB"/>
              </w:rPr>
              <w:t>(Muniesa et al., 2004)</w:t>
            </w:r>
            <w:r>
              <w:rPr>
                <w:sz w:val="22"/>
                <w:szCs w:val="22"/>
                <w:lang w:val="en-GB"/>
              </w:rPr>
              <w:fldChar w:fldCharType="end"/>
            </w:r>
          </w:p>
        </w:tc>
      </w:tr>
      <w:tr w:rsidR="009A31D3" w:rsidRPr="007E4EDA" w14:paraId="610ED704" w14:textId="77777777" w:rsidTr="00B5343D">
        <w:trPr>
          <w:trHeight w:val="295"/>
          <w:jc w:val="center"/>
        </w:trPr>
        <w:tc>
          <w:tcPr>
            <w:tcW w:w="3180" w:type="dxa"/>
            <w:tcBorders>
              <w:top w:val="nil"/>
              <w:left w:val="nil"/>
              <w:bottom w:val="nil"/>
              <w:right w:val="nil"/>
            </w:tcBorders>
            <w:noWrap/>
            <w:vAlign w:val="bottom"/>
            <w:hideMark/>
          </w:tcPr>
          <w:p w14:paraId="5C054154" w14:textId="77777777" w:rsidR="009A31D3" w:rsidRPr="007E4EDA" w:rsidRDefault="009A31D3" w:rsidP="009A31D3">
            <w:pPr>
              <w:ind w:firstLineChars="100" w:firstLine="220"/>
              <w:rPr>
                <w:i/>
                <w:iCs/>
                <w:color w:val="000000"/>
                <w:sz w:val="22"/>
                <w:szCs w:val="22"/>
                <w:lang w:val="en-GB"/>
              </w:rPr>
            </w:pPr>
            <w:r>
              <w:rPr>
                <w:i/>
                <w:iCs/>
                <w:color w:val="000000"/>
                <w:sz w:val="22"/>
                <w:szCs w:val="22"/>
                <w:lang w:val="en-GB"/>
              </w:rPr>
              <w:t xml:space="preserve">Shigella sonnei </w:t>
            </w:r>
            <w:r>
              <w:rPr>
                <w:color w:val="000000"/>
                <w:sz w:val="22"/>
                <w:szCs w:val="22"/>
                <w:lang w:val="en-GB"/>
              </w:rPr>
              <w:t>635-F</w:t>
            </w:r>
          </w:p>
        </w:tc>
        <w:tc>
          <w:tcPr>
            <w:tcW w:w="1750" w:type="dxa"/>
            <w:tcBorders>
              <w:top w:val="nil"/>
              <w:left w:val="nil"/>
              <w:bottom w:val="nil"/>
              <w:right w:val="nil"/>
            </w:tcBorders>
            <w:noWrap/>
            <w:vAlign w:val="bottom"/>
            <w:hideMark/>
          </w:tcPr>
          <w:p w14:paraId="50A820C3"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690" w:type="dxa"/>
            <w:tcBorders>
              <w:top w:val="nil"/>
              <w:left w:val="nil"/>
              <w:bottom w:val="nil"/>
              <w:right w:val="nil"/>
            </w:tcBorders>
            <w:noWrap/>
            <w:vAlign w:val="bottom"/>
            <w:hideMark/>
          </w:tcPr>
          <w:p w14:paraId="5CFDAC3C"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2008" w:type="dxa"/>
            <w:tcBorders>
              <w:top w:val="nil"/>
              <w:left w:val="nil"/>
              <w:bottom w:val="nil"/>
              <w:right w:val="nil"/>
            </w:tcBorders>
            <w:noWrap/>
            <w:vAlign w:val="bottom"/>
            <w:hideMark/>
          </w:tcPr>
          <w:p w14:paraId="0AC55A02"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792" w:type="dxa"/>
            <w:tcBorders>
              <w:top w:val="nil"/>
              <w:left w:val="nil"/>
              <w:bottom w:val="nil"/>
              <w:right w:val="nil"/>
            </w:tcBorders>
            <w:noWrap/>
            <w:vAlign w:val="bottom"/>
            <w:hideMark/>
          </w:tcPr>
          <w:p w14:paraId="501ABAE5"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4140" w:type="dxa"/>
            <w:tcBorders>
              <w:top w:val="nil"/>
              <w:left w:val="nil"/>
              <w:bottom w:val="nil"/>
              <w:right w:val="nil"/>
            </w:tcBorders>
            <w:noWrap/>
            <w:vAlign w:val="bottom"/>
            <w:hideMark/>
          </w:tcPr>
          <w:p w14:paraId="2C80B790" w14:textId="78EF84A9" w:rsidR="009A31D3" w:rsidRPr="007E4EDA" w:rsidRDefault="00F463D1" w:rsidP="009A31D3">
            <w:pPr>
              <w:rPr>
                <w:sz w:val="22"/>
                <w:szCs w:val="22"/>
                <w:lang w:val="en-GB"/>
              </w:rPr>
            </w:pPr>
            <w:r>
              <w:rPr>
                <w:sz w:val="22"/>
                <w:szCs w:val="22"/>
                <w:lang w:val="en-GB"/>
              </w:rPr>
              <w:fldChar w:fldCharType="begin"/>
            </w:r>
            <w:r>
              <w:rPr>
                <w:sz w:val="22"/>
                <w:szCs w:val="22"/>
                <w:lang w:val="en-GB"/>
              </w:rPr>
              <w:instrText xml:space="preserve"> ADDIN ZOTERO_ITEM CSL_CITATION {"citationID":"FT6arE6k","properties":{"unsorted":false,"formattedCitation":"(Muniesa et al., 2004)","plainCitation":"(Muniesa et al., 2004)","noteIndex":0},"citationItems":[{"id":29355,"uris":["http://zotero.org/users/19779089/items/A97BMLU7"],"itemData":{"id":29355,"type":"article-journal","citation-key":"muniesa2004","container-title":"Environmental Microbiology","DOI":"10.1111/j.1462-2920.2004.00604.x","issue":"7","note":"citation-key: muniesa2004","page":"716–725","PMID":"15186350","title":"Free &lt;span class=\"nocase\"&gt;Shiga toxin&lt;/span&gt; bacteriophages isolated from sewage showed diversity although the &lt;span class=\"nocase\"&gt;&lt;i&gt;stx&lt;/i&gt;&lt;/span&gt; genes appeared conserved","volume":"6","author":[{"family":"Muniesa","given":"M."},{"family":"Serra-Moreno","given":"R."},{"family":"Jofre","given":"J."}],"issued":{"date-parts":[["2004"]]}}}],"schema":"https://github.com/citation-style-language/schema/raw/master/csl-citation.json"} </w:instrText>
            </w:r>
            <w:r>
              <w:rPr>
                <w:sz w:val="22"/>
                <w:szCs w:val="22"/>
                <w:lang w:val="en-GB"/>
              </w:rPr>
              <w:fldChar w:fldCharType="separate"/>
            </w:r>
            <w:r>
              <w:rPr>
                <w:sz w:val="22"/>
                <w:lang w:val="en-GB"/>
              </w:rPr>
              <w:t>(Muniesa et al., 2004)</w:t>
            </w:r>
            <w:r>
              <w:rPr>
                <w:sz w:val="22"/>
                <w:szCs w:val="22"/>
                <w:lang w:val="en-GB"/>
              </w:rPr>
              <w:fldChar w:fldCharType="end"/>
            </w:r>
          </w:p>
        </w:tc>
      </w:tr>
      <w:tr w:rsidR="009A31D3" w:rsidRPr="007E4EDA" w14:paraId="47CADF37" w14:textId="77777777" w:rsidTr="00B5343D">
        <w:trPr>
          <w:trHeight w:val="295"/>
          <w:jc w:val="center"/>
        </w:trPr>
        <w:tc>
          <w:tcPr>
            <w:tcW w:w="3180" w:type="dxa"/>
            <w:tcBorders>
              <w:top w:val="nil"/>
              <w:left w:val="nil"/>
              <w:bottom w:val="nil"/>
              <w:right w:val="nil"/>
            </w:tcBorders>
            <w:noWrap/>
            <w:vAlign w:val="bottom"/>
            <w:hideMark/>
          </w:tcPr>
          <w:p w14:paraId="115BAE24" w14:textId="77777777" w:rsidR="009A31D3" w:rsidRPr="007E4EDA" w:rsidRDefault="009A31D3" w:rsidP="009A31D3">
            <w:pPr>
              <w:rPr>
                <w:i/>
                <w:iCs/>
                <w:sz w:val="22"/>
                <w:szCs w:val="22"/>
                <w:lang w:val="en-GB"/>
              </w:rPr>
            </w:pPr>
            <w:r>
              <w:rPr>
                <w:i/>
                <w:iCs/>
                <w:sz w:val="22"/>
                <w:szCs w:val="22"/>
                <w:lang w:val="en-GB"/>
              </w:rPr>
              <w:t>Staphylococcus aureus</w:t>
            </w:r>
            <w:r>
              <w:rPr>
                <w:sz w:val="22"/>
                <w:szCs w:val="22"/>
                <w:lang w:val="en-GB"/>
              </w:rPr>
              <w:t xml:space="preserve"> RN27</w:t>
            </w:r>
          </w:p>
        </w:tc>
        <w:tc>
          <w:tcPr>
            <w:tcW w:w="1750" w:type="dxa"/>
            <w:tcBorders>
              <w:top w:val="nil"/>
              <w:left w:val="nil"/>
              <w:bottom w:val="nil"/>
              <w:right w:val="nil"/>
            </w:tcBorders>
            <w:noWrap/>
            <w:vAlign w:val="bottom"/>
            <w:hideMark/>
          </w:tcPr>
          <w:p w14:paraId="05344DF5"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690" w:type="dxa"/>
            <w:tcBorders>
              <w:top w:val="nil"/>
              <w:left w:val="nil"/>
              <w:bottom w:val="nil"/>
              <w:right w:val="nil"/>
            </w:tcBorders>
            <w:noWrap/>
            <w:vAlign w:val="bottom"/>
            <w:hideMark/>
          </w:tcPr>
          <w:p w14:paraId="429F704B"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2008" w:type="dxa"/>
            <w:tcBorders>
              <w:top w:val="nil"/>
              <w:left w:val="nil"/>
              <w:bottom w:val="nil"/>
              <w:right w:val="nil"/>
            </w:tcBorders>
            <w:noWrap/>
            <w:vAlign w:val="bottom"/>
            <w:hideMark/>
          </w:tcPr>
          <w:p w14:paraId="79A3C13D"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792" w:type="dxa"/>
            <w:tcBorders>
              <w:top w:val="nil"/>
              <w:left w:val="nil"/>
              <w:bottom w:val="nil"/>
              <w:right w:val="nil"/>
            </w:tcBorders>
            <w:noWrap/>
            <w:vAlign w:val="bottom"/>
            <w:hideMark/>
          </w:tcPr>
          <w:p w14:paraId="1A3932C1" w14:textId="77777777" w:rsidR="009A31D3" w:rsidRPr="007E4EDA" w:rsidRDefault="009A31D3" w:rsidP="009A31D3">
            <w:pPr>
              <w:jc w:val="center"/>
              <w:rPr>
                <w:color w:val="000000"/>
                <w:sz w:val="22"/>
                <w:szCs w:val="22"/>
                <w:lang w:val="en-GB"/>
              </w:rPr>
            </w:pPr>
            <w:r>
              <w:rPr>
                <w:color w:val="000000"/>
                <w:sz w:val="22"/>
                <w:szCs w:val="22"/>
                <w:lang w:val="en-GB"/>
              </w:rPr>
              <w:t>-</w:t>
            </w:r>
          </w:p>
        </w:tc>
        <w:tc>
          <w:tcPr>
            <w:tcW w:w="4140" w:type="dxa"/>
            <w:tcBorders>
              <w:top w:val="nil"/>
              <w:left w:val="nil"/>
              <w:bottom w:val="nil"/>
              <w:right w:val="nil"/>
            </w:tcBorders>
            <w:noWrap/>
            <w:vAlign w:val="bottom"/>
            <w:hideMark/>
          </w:tcPr>
          <w:p w14:paraId="1F5CD7AE" w14:textId="17C1323F" w:rsidR="009A31D3" w:rsidRPr="007E4EDA" w:rsidRDefault="00F463D1" w:rsidP="009A31D3">
            <w:pPr>
              <w:rPr>
                <w:sz w:val="22"/>
                <w:szCs w:val="22"/>
                <w:lang w:val="en-GB"/>
              </w:rPr>
            </w:pPr>
            <w:r>
              <w:rPr>
                <w:sz w:val="22"/>
                <w:szCs w:val="22"/>
                <w:lang w:val="en-GB"/>
              </w:rPr>
              <w:fldChar w:fldCharType="begin"/>
            </w:r>
            <w:r>
              <w:rPr>
                <w:sz w:val="22"/>
                <w:szCs w:val="22"/>
                <w:lang w:val="en-GB"/>
              </w:rPr>
              <w:instrText xml:space="preserve"> ADDIN ZOTERO_ITEM CSL_CITATION {"citationID":"kjwm1inT","properties":{"unsorted":false,"formattedCitation":"(Ubeda et al., 2005)","plainCitation":"(Ubeda et al., 2005)","noteIndex":0},"citationItems":[{"id":29360,"uris":["http://zotero.org/users/19779089/items/EPN4IFSA"],"itemData":{"id":29360,"type":"article-journal","citation-key":"ubeda2005","container-title":"Molecular Microbiology","DOI":"10.1111/j.1365-2958.2005.04584.x","issue":"3","note":"citation-key: ubeda2005","page":"836–844","PMID":"15819636","title":"Antibiotic-induced SOS response promotes horizontal dissemination of pathogenicity island-encoded virulence factors in staphylococci","volume":"56","author":[{"family":"Ubeda","given":"C."},{"family":"Maiques","given":"E."},{"family":"Knecht","given":"E."},{"family":"Lasa","given":"I."},{"family":"Novick","given":"R. P."},{"family":"Penadés","given":"J. R."}],"issued":{"date-parts":[["2005"]]}}}],"schema":"https://github.com/citation-style-language/schema/raw/master/csl-citation.json"} </w:instrText>
            </w:r>
            <w:r>
              <w:rPr>
                <w:sz w:val="22"/>
                <w:szCs w:val="22"/>
                <w:lang w:val="en-GB"/>
              </w:rPr>
              <w:fldChar w:fldCharType="separate"/>
            </w:r>
            <w:r>
              <w:rPr>
                <w:sz w:val="22"/>
                <w:lang w:val="en-GB"/>
              </w:rPr>
              <w:t>(Ubeda et al., 2005)</w:t>
            </w:r>
            <w:r>
              <w:rPr>
                <w:sz w:val="22"/>
                <w:szCs w:val="22"/>
                <w:lang w:val="en-GB"/>
              </w:rPr>
              <w:fldChar w:fldCharType="end"/>
            </w:r>
          </w:p>
        </w:tc>
      </w:tr>
    </w:tbl>
    <w:p w14:paraId="40A9801C" w14:textId="77777777" w:rsidR="00667D4A" w:rsidRPr="007E4EDA" w:rsidRDefault="00667D4A" w:rsidP="00667D4A">
      <w:pPr>
        <w:spacing w:after="80" w:line="360" w:lineRule="auto"/>
        <w:rPr>
          <w:sz w:val="24"/>
          <w:szCs w:val="24"/>
          <w:lang w:val="en-GB"/>
        </w:rPr>
      </w:pPr>
    </w:p>
    <w:p w14:paraId="41A4942E" w14:textId="77777777" w:rsidR="00667D4A" w:rsidRPr="007E4EDA" w:rsidRDefault="00667D4A" w:rsidP="00667D4A">
      <w:pPr>
        <w:spacing w:after="80" w:line="360" w:lineRule="auto"/>
        <w:rPr>
          <w:sz w:val="24"/>
          <w:szCs w:val="24"/>
          <w:lang w:val="en-GB"/>
        </w:rPr>
      </w:pPr>
      <w:r>
        <w:rPr>
          <w:sz w:val="24"/>
          <w:szCs w:val="24"/>
          <w:lang w:val="en-GB"/>
        </w:rPr>
        <w:br w:type="page"/>
      </w:r>
    </w:p>
    <w:p w14:paraId="61D572AA" w14:textId="77777777" w:rsidR="00667D4A" w:rsidRPr="007E4EDA" w:rsidRDefault="00667D4A" w:rsidP="00667D4A">
      <w:pPr>
        <w:spacing w:after="80" w:line="360" w:lineRule="auto"/>
        <w:rPr>
          <w:sz w:val="24"/>
          <w:szCs w:val="24"/>
          <w:lang w:val="en-GB"/>
        </w:rPr>
      </w:pPr>
    </w:p>
    <w:p w14:paraId="549CC850" w14:textId="5CF04857" w:rsidR="00667D4A" w:rsidRPr="007E4EDA" w:rsidRDefault="00667D4A" w:rsidP="00667D4A">
      <w:pPr>
        <w:spacing w:after="120" w:line="360" w:lineRule="auto"/>
        <w:jc w:val="both"/>
        <w:rPr>
          <w:sz w:val="24"/>
          <w:szCs w:val="24"/>
          <w:lang w:val="en-GB"/>
        </w:rPr>
      </w:pPr>
      <w:r>
        <w:rPr>
          <w:b/>
          <w:bCs/>
          <w:sz w:val="24"/>
          <w:szCs w:val="24"/>
          <w:lang w:val="en-GB"/>
        </w:rPr>
        <w:t>Table 3.</w:t>
      </w:r>
      <w:r>
        <w:rPr>
          <w:sz w:val="24"/>
          <w:szCs w:val="24"/>
          <w:lang w:val="en-GB"/>
        </w:rPr>
        <w:t xml:space="preserve"> Standard deviation of reproducibility (SR, log10 MPN/100 mL) and coefficient of variation (CV, %) of the ENUMERA®-Coli100 method for </w:t>
      </w:r>
      <w:r>
        <w:rPr>
          <w:i/>
          <w:iCs/>
          <w:sz w:val="24"/>
          <w:szCs w:val="24"/>
          <w:lang w:val="en-GB"/>
        </w:rPr>
        <w:t>E. coli</w:t>
      </w:r>
      <w:r>
        <w:rPr>
          <w:sz w:val="24"/>
          <w:szCs w:val="24"/>
          <w:lang w:val="en-GB"/>
        </w:rPr>
        <w:t xml:space="preserve"> and total coliforms in the different water matrices analysed. Bold values correspond to the overall estimates obtained when all matrices were considered together.</w:t>
      </w:r>
    </w:p>
    <w:p w14:paraId="085B855F" w14:textId="77777777" w:rsidR="00667D4A" w:rsidRPr="007E4EDA" w:rsidRDefault="00667D4A" w:rsidP="00667D4A">
      <w:pPr>
        <w:spacing w:after="120" w:line="360" w:lineRule="auto"/>
        <w:jc w:val="both"/>
        <w:rPr>
          <w:sz w:val="24"/>
          <w:szCs w:val="24"/>
          <w:lang w:val="en-GB"/>
        </w:rPr>
      </w:pPr>
    </w:p>
    <w:tbl>
      <w:tblPr>
        <w:tblStyle w:val="Taulaambquadrcula1clara"/>
        <w:tblW w:w="8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410"/>
        <w:gridCol w:w="1559"/>
        <w:gridCol w:w="1276"/>
        <w:gridCol w:w="1418"/>
        <w:gridCol w:w="1417"/>
      </w:tblGrid>
      <w:tr w:rsidR="00667D4A" w:rsidRPr="007E4EDA" w14:paraId="76423245" w14:textId="77777777" w:rsidTr="00B5343D">
        <w:trPr>
          <w:trHeight w:val="293"/>
          <w:jc w:val="center"/>
        </w:trPr>
        <w:tc>
          <w:tcPr>
            <w:tcW w:w="2410" w:type="dxa"/>
            <w:tcBorders>
              <w:top w:val="single" w:sz="4" w:space="0" w:color="auto"/>
              <w:bottom w:val="single" w:sz="4" w:space="0" w:color="auto"/>
            </w:tcBorders>
          </w:tcPr>
          <w:p w14:paraId="3A184496" w14:textId="77777777" w:rsidR="00667D4A" w:rsidRPr="007E4EDA" w:rsidRDefault="00667D4A" w:rsidP="00D669D7">
            <w:pPr>
              <w:jc w:val="center"/>
              <w:rPr>
                <w:sz w:val="22"/>
                <w:szCs w:val="22"/>
                <w:lang w:val="en-GB"/>
              </w:rPr>
            </w:pPr>
            <w:r>
              <w:rPr>
                <w:b/>
                <w:bCs/>
                <w:sz w:val="22"/>
                <w:szCs w:val="22"/>
                <w:lang w:val="en-GB"/>
              </w:rPr>
              <w:t>Matrix</w:t>
            </w:r>
          </w:p>
        </w:tc>
        <w:tc>
          <w:tcPr>
            <w:tcW w:w="2835" w:type="dxa"/>
            <w:gridSpan w:val="2"/>
            <w:tcBorders>
              <w:top w:val="single" w:sz="4" w:space="0" w:color="auto"/>
              <w:bottom w:val="single" w:sz="4" w:space="0" w:color="auto"/>
            </w:tcBorders>
          </w:tcPr>
          <w:p w14:paraId="500BF560" w14:textId="77777777" w:rsidR="00667D4A" w:rsidRPr="007E4EDA" w:rsidRDefault="00667D4A" w:rsidP="00D669D7">
            <w:pPr>
              <w:spacing w:after="120"/>
              <w:jc w:val="center"/>
              <w:rPr>
                <w:b/>
                <w:bCs/>
                <w:sz w:val="22"/>
                <w:szCs w:val="22"/>
                <w:lang w:val="en-GB"/>
              </w:rPr>
            </w:pPr>
            <w:r>
              <w:rPr>
                <w:b/>
                <w:bCs/>
                <w:i/>
                <w:iCs/>
                <w:sz w:val="22"/>
                <w:szCs w:val="22"/>
                <w:lang w:val="en-GB"/>
              </w:rPr>
              <w:t>E. coli</w:t>
            </w:r>
          </w:p>
        </w:tc>
        <w:tc>
          <w:tcPr>
            <w:tcW w:w="2835" w:type="dxa"/>
            <w:gridSpan w:val="2"/>
            <w:tcBorders>
              <w:top w:val="single" w:sz="4" w:space="0" w:color="auto"/>
              <w:bottom w:val="single" w:sz="4" w:space="0" w:color="auto"/>
            </w:tcBorders>
          </w:tcPr>
          <w:p w14:paraId="75D13744" w14:textId="77777777" w:rsidR="00667D4A" w:rsidRPr="007E4EDA" w:rsidRDefault="00667D4A" w:rsidP="00D669D7">
            <w:pPr>
              <w:spacing w:after="120"/>
              <w:jc w:val="center"/>
              <w:rPr>
                <w:sz w:val="22"/>
                <w:szCs w:val="22"/>
                <w:lang w:val="en-GB"/>
              </w:rPr>
            </w:pPr>
            <w:r>
              <w:rPr>
                <w:b/>
                <w:bCs/>
                <w:sz w:val="22"/>
                <w:szCs w:val="22"/>
                <w:lang w:val="en-GB"/>
              </w:rPr>
              <w:t>Total coliforms</w:t>
            </w:r>
          </w:p>
        </w:tc>
      </w:tr>
      <w:tr w:rsidR="00667D4A" w:rsidRPr="007E4EDA" w14:paraId="6C8F5891" w14:textId="77777777" w:rsidTr="00D669D7">
        <w:trPr>
          <w:jc w:val="center"/>
        </w:trPr>
        <w:tc>
          <w:tcPr>
            <w:tcW w:w="2410" w:type="dxa"/>
            <w:tcBorders>
              <w:top w:val="single" w:sz="4" w:space="0" w:color="auto"/>
              <w:bottom w:val="single" w:sz="4" w:space="0" w:color="auto"/>
            </w:tcBorders>
          </w:tcPr>
          <w:p w14:paraId="648F89F5" w14:textId="77777777" w:rsidR="00667D4A" w:rsidRPr="007E4EDA" w:rsidRDefault="00667D4A" w:rsidP="00D669D7">
            <w:pPr>
              <w:jc w:val="center"/>
              <w:rPr>
                <w:sz w:val="22"/>
                <w:szCs w:val="22"/>
                <w:lang w:val="en-GB"/>
              </w:rPr>
            </w:pPr>
          </w:p>
        </w:tc>
        <w:tc>
          <w:tcPr>
            <w:tcW w:w="1559" w:type="dxa"/>
            <w:tcBorders>
              <w:top w:val="single" w:sz="4" w:space="0" w:color="auto"/>
              <w:bottom w:val="single" w:sz="4" w:space="0" w:color="auto"/>
            </w:tcBorders>
          </w:tcPr>
          <w:p w14:paraId="71AC76CF" w14:textId="77777777" w:rsidR="00667D4A" w:rsidRPr="007E4EDA" w:rsidRDefault="00667D4A" w:rsidP="00D669D7">
            <w:pPr>
              <w:jc w:val="center"/>
              <w:rPr>
                <w:sz w:val="22"/>
                <w:szCs w:val="22"/>
                <w:lang w:val="en-GB"/>
              </w:rPr>
            </w:pPr>
            <w:r>
              <w:rPr>
                <w:b/>
                <w:bCs/>
                <w:sz w:val="22"/>
                <w:szCs w:val="22"/>
                <w:lang w:val="en-GB"/>
              </w:rPr>
              <w:t>SR (log₁₀)</w:t>
            </w:r>
          </w:p>
        </w:tc>
        <w:tc>
          <w:tcPr>
            <w:tcW w:w="1276" w:type="dxa"/>
            <w:tcBorders>
              <w:top w:val="single" w:sz="4" w:space="0" w:color="auto"/>
              <w:bottom w:val="single" w:sz="4" w:space="0" w:color="auto"/>
            </w:tcBorders>
          </w:tcPr>
          <w:p w14:paraId="0056D83E" w14:textId="77777777" w:rsidR="00667D4A" w:rsidRPr="007E4EDA" w:rsidRDefault="00667D4A" w:rsidP="00D669D7">
            <w:pPr>
              <w:jc w:val="center"/>
              <w:rPr>
                <w:sz w:val="22"/>
                <w:szCs w:val="22"/>
                <w:lang w:val="en-GB"/>
              </w:rPr>
            </w:pPr>
            <w:r>
              <w:rPr>
                <w:b/>
                <w:bCs/>
                <w:sz w:val="22"/>
                <w:szCs w:val="22"/>
                <w:lang w:val="en-GB"/>
              </w:rPr>
              <w:t>CV (%)</w:t>
            </w:r>
          </w:p>
        </w:tc>
        <w:tc>
          <w:tcPr>
            <w:tcW w:w="1418" w:type="dxa"/>
            <w:tcBorders>
              <w:top w:val="single" w:sz="4" w:space="0" w:color="auto"/>
              <w:bottom w:val="single" w:sz="4" w:space="0" w:color="auto"/>
            </w:tcBorders>
          </w:tcPr>
          <w:p w14:paraId="1EB26B83" w14:textId="77777777" w:rsidR="00667D4A" w:rsidRPr="007E4EDA" w:rsidRDefault="00667D4A" w:rsidP="00D669D7">
            <w:pPr>
              <w:jc w:val="center"/>
              <w:rPr>
                <w:sz w:val="22"/>
                <w:szCs w:val="22"/>
                <w:lang w:val="en-GB"/>
              </w:rPr>
            </w:pPr>
            <w:r>
              <w:rPr>
                <w:b/>
                <w:bCs/>
                <w:sz w:val="22"/>
                <w:szCs w:val="22"/>
                <w:lang w:val="en-GB"/>
              </w:rPr>
              <w:t>SR (log₁₀)</w:t>
            </w:r>
          </w:p>
        </w:tc>
        <w:tc>
          <w:tcPr>
            <w:tcW w:w="1417" w:type="dxa"/>
            <w:tcBorders>
              <w:top w:val="single" w:sz="4" w:space="0" w:color="auto"/>
              <w:bottom w:val="single" w:sz="4" w:space="0" w:color="auto"/>
            </w:tcBorders>
          </w:tcPr>
          <w:p w14:paraId="3DD341C8" w14:textId="77777777" w:rsidR="00667D4A" w:rsidRPr="007E4EDA" w:rsidRDefault="00667D4A" w:rsidP="00D669D7">
            <w:pPr>
              <w:jc w:val="center"/>
              <w:rPr>
                <w:sz w:val="22"/>
                <w:szCs w:val="22"/>
                <w:lang w:val="en-GB"/>
              </w:rPr>
            </w:pPr>
            <w:r>
              <w:rPr>
                <w:b/>
                <w:bCs/>
                <w:sz w:val="22"/>
                <w:szCs w:val="22"/>
                <w:lang w:val="en-GB"/>
              </w:rPr>
              <w:t>CV (%)</w:t>
            </w:r>
          </w:p>
        </w:tc>
      </w:tr>
      <w:tr w:rsidR="00667D4A" w:rsidRPr="007E4EDA" w14:paraId="529C4C41" w14:textId="77777777" w:rsidTr="00D669D7">
        <w:trPr>
          <w:jc w:val="center"/>
        </w:trPr>
        <w:tc>
          <w:tcPr>
            <w:tcW w:w="2410" w:type="dxa"/>
            <w:tcBorders>
              <w:top w:val="single" w:sz="4" w:space="0" w:color="auto"/>
            </w:tcBorders>
          </w:tcPr>
          <w:p w14:paraId="52459462" w14:textId="77777777" w:rsidR="00667D4A" w:rsidRPr="007E4EDA" w:rsidRDefault="00667D4A" w:rsidP="00D669D7">
            <w:pPr>
              <w:rPr>
                <w:sz w:val="22"/>
                <w:szCs w:val="22"/>
                <w:lang w:val="en-GB"/>
              </w:rPr>
            </w:pPr>
            <w:r>
              <w:rPr>
                <w:sz w:val="22"/>
                <w:szCs w:val="22"/>
                <w:lang w:val="en-GB"/>
              </w:rPr>
              <w:t>Drinking water</w:t>
            </w:r>
          </w:p>
        </w:tc>
        <w:tc>
          <w:tcPr>
            <w:tcW w:w="1559" w:type="dxa"/>
            <w:tcBorders>
              <w:top w:val="single" w:sz="4" w:space="0" w:color="auto"/>
            </w:tcBorders>
          </w:tcPr>
          <w:p w14:paraId="525A480C" w14:textId="4C27B50C" w:rsidR="00667D4A" w:rsidRPr="007E4EDA" w:rsidRDefault="00667D4A" w:rsidP="00D669D7">
            <w:pPr>
              <w:jc w:val="center"/>
              <w:rPr>
                <w:sz w:val="22"/>
                <w:szCs w:val="22"/>
                <w:lang w:val="en-GB"/>
              </w:rPr>
            </w:pPr>
            <w:r>
              <w:rPr>
                <w:sz w:val="22"/>
                <w:szCs w:val="22"/>
                <w:lang w:val="en-GB"/>
              </w:rPr>
              <w:t>0.14</w:t>
            </w:r>
          </w:p>
        </w:tc>
        <w:tc>
          <w:tcPr>
            <w:tcW w:w="1276" w:type="dxa"/>
            <w:tcBorders>
              <w:top w:val="single" w:sz="4" w:space="0" w:color="auto"/>
            </w:tcBorders>
          </w:tcPr>
          <w:p w14:paraId="6C8AC308" w14:textId="4227CAD1" w:rsidR="00667D4A" w:rsidRPr="007E4EDA" w:rsidRDefault="00483785" w:rsidP="00D669D7">
            <w:pPr>
              <w:jc w:val="center"/>
              <w:rPr>
                <w:sz w:val="22"/>
                <w:szCs w:val="22"/>
                <w:lang w:val="en-GB"/>
              </w:rPr>
            </w:pPr>
            <w:r>
              <w:rPr>
                <w:sz w:val="22"/>
                <w:szCs w:val="22"/>
                <w:lang w:val="en-GB"/>
              </w:rPr>
              <w:t>27.92</w:t>
            </w:r>
          </w:p>
        </w:tc>
        <w:tc>
          <w:tcPr>
            <w:tcW w:w="1418" w:type="dxa"/>
            <w:tcBorders>
              <w:top w:val="single" w:sz="4" w:space="0" w:color="auto"/>
            </w:tcBorders>
          </w:tcPr>
          <w:p w14:paraId="2268FF79" w14:textId="2A596F71" w:rsidR="00667D4A" w:rsidRPr="007E4EDA" w:rsidRDefault="00667D4A" w:rsidP="00D669D7">
            <w:pPr>
              <w:jc w:val="center"/>
              <w:rPr>
                <w:sz w:val="22"/>
                <w:szCs w:val="22"/>
                <w:lang w:val="en-GB"/>
              </w:rPr>
            </w:pPr>
            <w:r>
              <w:rPr>
                <w:sz w:val="22"/>
                <w:szCs w:val="22"/>
                <w:lang w:val="en-GB"/>
              </w:rPr>
              <w:t>0.19</w:t>
            </w:r>
          </w:p>
        </w:tc>
        <w:tc>
          <w:tcPr>
            <w:tcW w:w="1417" w:type="dxa"/>
            <w:tcBorders>
              <w:top w:val="single" w:sz="4" w:space="0" w:color="auto"/>
            </w:tcBorders>
          </w:tcPr>
          <w:p w14:paraId="311D7849" w14:textId="0DA464A6" w:rsidR="00667D4A" w:rsidRPr="007E4EDA" w:rsidRDefault="005F23F3" w:rsidP="00D669D7">
            <w:pPr>
              <w:jc w:val="center"/>
              <w:rPr>
                <w:sz w:val="22"/>
                <w:szCs w:val="22"/>
                <w:lang w:val="en-GB"/>
              </w:rPr>
            </w:pPr>
            <w:r>
              <w:rPr>
                <w:sz w:val="22"/>
                <w:szCs w:val="22"/>
                <w:lang w:val="en-GB"/>
              </w:rPr>
              <w:t>21.83</w:t>
            </w:r>
          </w:p>
        </w:tc>
      </w:tr>
      <w:tr w:rsidR="00667D4A" w:rsidRPr="007E4EDA" w14:paraId="61E5F5BD" w14:textId="77777777" w:rsidTr="00D669D7">
        <w:trPr>
          <w:jc w:val="center"/>
        </w:trPr>
        <w:tc>
          <w:tcPr>
            <w:tcW w:w="2410" w:type="dxa"/>
          </w:tcPr>
          <w:p w14:paraId="51263B3E" w14:textId="77777777" w:rsidR="00667D4A" w:rsidRPr="007E4EDA" w:rsidRDefault="00667D4A" w:rsidP="00D669D7">
            <w:pPr>
              <w:rPr>
                <w:sz w:val="22"/>
                <w:szCs w:val="22"/>
                <w:lang w:val="en-GB"/>
              </w:rPr>
            </w:pPr>
            <w:r>
              <w:rPr>
                <w:sz w:val="22"/>
                <w:szCs w:val="22"/>
                <w:lang w:val="en-GB"/>
              </w:rPr>
              <w:t>Sea water</w:t>
            </w:r>
          </w:p>
        </w:tc>
        <w:tc>
          <w:tcPr>
            <w:tcW w:w="1559" w:type="dxa"/>
          </w:tcPr>
          <w:p w14:paraId="42BBAD5D" w14:textId="441512F9" w:rsidR="00667D4A" w:rsidRPr="007E4EDA" w:rsidRDefault="00667D4A" w:rsidP="00D669D7">
            <w:pPr>
              <w:jc w:val="center"/>
              <w:rPr>
                <w:sz w:val="22"/>
                <w:szCs w:val="22"/>
                <w:lang w:val="en-GB"/>
              </w:rPr>
            </w:pPr>
            <w:r>
              <w:rPr>
                <w:sz w:val="22"/>
                <w:szCs w:val="22"/>
                <w:lang w:val="en-GB"/>
              </w:rPr>
              <w:t>0.14</w:t>
            </w:r>
          </w:p>
        </w:tc>
        <w:tc>
          <w:tcPr>
            <w:tcW w:w="1276" w:type="dxa"/>
          </w:tcPr>
          <w:p w14:paraId="34F69B95" w14:textId="3CD44675" w:rsidR="00667D4A" w:rsidRPr="007E4EDA" w:rsidRDefault="00483785" w:rsidP="00D669D7">
            <w:pPr>
              <w:jc w:val="center"/>
              <w:rPr>
                <w:sz w:val="22"/>
                <w:szCs w:val="22"/>
                <w:lang w:val="en-GB"/>
              </w:rPr>
            </w:pPr>
            <w:r>
              <w:rPr>
                <w:sz w:val="22"/>
                <w:szCs w:val="22"/>
                <w:lang w:val="en-GB"/>
              </w:rPr>
              <w:t>28.12</w:t>
            </w:r>
          </w:p>
        </w:tc>
        <w:tc>
          <w:tcPr>
            <w:tcW w:w="1418" w:type="dxa"/>
          </w:tcPr>
          <w:p w14:paraId="73BB71F3" w14:textId="7785BAE3" w:rsidR="00667D4A" w:rsidRPr="007E4EDA" w:rsidRDefault="00667D4A" w:rsidP="00D669D7">
            <w:pPr>
              <w:jc w:val="center"/>
              <w:rPr>
                <w:sz w:val="22"/>
                <w:szCs w:val="22"/>
                <w:lang w:val="en-GB"/>
              </w:rPr>
            </w:pPr>
            <w:r>
              <w:rPr>
                <w:sz w:val="22"/>
                <w:szCs w:val="22"/>
                <w:lang w:val="en-GB"/>
              </w:rPr>
              <w:t>0.09</w:t>
            </w:r>
          </w:p>
        </w:tc>
        <w:tc>
          <w:tcPr>
            <w:tcW w:w="1417" w:type="dxa"/>
          </w:tcPr>
          <w:p w14:paraId="790F7AC6" w14:textId="29F1E9B2" w:rsidR="00667D4A" w:rsidRPr="007E4EDA" w:rsidRDefault="005F23F3" w:rsidP="00D669D7">
            <w:pPr>
              <w:jc w:val="center"/>
              <w:rPr>
                <w:sz w:val="22"/>
                <w:szCs w:val="22"/>
                <w:lang w:val="en-GB"/>
              </w:rPr>
            </w:pPr>
            <w:r>
              <w:rPr>
                <w:sz w:val="22"/>
                <w:szCs w:val="22"/>
                <w:lang w:val="en-GB"/>
              </w:rPr>
              <w:t>36.20</w:t>
            </w:r>
          </w:p>
        </w:tc>
      </w:tr>
      <w:tr w:rsidR="00667D4A" w:rsidRPr="007E4EDA" w14:paraId="28C0AB2D" w14:textId="77777777" w:rsidTr="00D669D7">
        <w:trPr>
          <w:jc w:val="center"/>
        </w:trPr>
        <w:tc>
          <w:tcPr>
            <w:tcW w:w="2410" w:type="dxa"/>
          </w:tcPr>
          <w:p w14:paraId="4E113E95" w14:textId="77777777" w:rsidR="00667D4A" w:rsidRPr="007E4EDA" w:rsidRDefault="00667D4A" w:rsidP="00D669D7">
            <w:pPr>
              <w:rPr>
                <w:sz w:val="22"/>
                <w:szCs w:val="22"/>
                <w:lang w:val="en-GB"/>
              </w:rPr>
            </w:pPr>
            <w:r>
              <w:rPr>
                <w:sz w:val="22"/>
                <w:szCs w:val="22"/>
                <w:lang w:val="en-GB"/>
              </w:rPr>
              <w:t>Reclaimed water</w:t>
            </w:r>
          </w:p>
        </w:tc>
        <w:tc>
          <w:tcPr>
            <w:tcW w:w="1559" w:type="dxa"/>
          </w:tcPr>
          <w:p w14:paraId="069ABBB0" w14:textId="75F34F9C" w:rsidR="00667D4A" w:rsidRPr="007E4EDA" w:rsidRDefault="00667D4A" w:rsidP="00D669D7">
            <w:pPr>
              <w:jc w:val="center"/>
              <w:rPr>
                <w:sz w:val="22"/>
                <w:szCs w:val="22"/>
                <w:lang w:val="en-GB"/>
              </w:rPr>
            </w:pPr>
            <w:r>
              <w:rPr>
                <w:sz w:val="22"/>
                <w:szCs w:val="22"/>
                <w:lang w:val="en-GB"/>
              </w:rPr>
              <w:t>0.08</w:t>
            </w:r>
          </w:p>
        </w:tc>
        <w:tc>
          <w:tcPr>
            <w:tcW w:w="1276" w:type="dxa"/>
          </w:tcPr>
          <w:p w14:paraId="791F1571" w14:textId="3526C79B" w:rsidR="00667D4A" w:rsidRPr="007E4EDA" w:rsidRDefault="00483785" w:rsidP="00D669D7">
            <w:pPr>
              <w:jc w:val="center"/>
              <w:rPr>
                <w:sz w:val="22"/>
                <w:szCs w:val="22"/>
                <w:lang w:val="en-GB"/>
              </w:rPr>
            </w:pPr>
            <w:r>
              <w:rPr>
                <w:sz w:val="22"/>
                <w:szCs w:val="22"/>
                <w:lang w:val="en-GB"/>
              </w:rPr>
              <w:t>17.97</w:t>
            </w:r>
          </w:p>
        </w:tc>
        <w:tc>
          <w:tcPr>
            <w:tcW w:w="1418" w:type="dxa"/>
          </w:tcPr>
          <w:p w14:paraId="38868D55" w14:textId="2A7230A0" w:rsidR="00667D4A" w:rsidRPr="007E4EDA" w:rsidRDefault="00667D4A" w:rsidP="00D669D7">
            <w:pPr>
              <w:jc w:val="center"/>
              <w:rPr>
                <w:sz w:val="22"/>
                <w:szCs w:val="22"/>
                <w:lang w:val="en-GB"/>
              </w:rPr>
            </w:pPr>
            <w:r>
              <w:rPr>
                <w:sz w:val="22"/>
                <w:szCs w:val="22"/>
                <w:lang w:val="en-GB"/>
              </w:rPr>
              <w:t>0.06</w:t>
            </w:r>
          </w:p>
        </w:tc>
        <w:tc>
          <w:tcPr>
            <w:tcW w:w="1417" w:type="dxa"/>
          </w:tcPr>
          <w:p w14:paraId="1CE8C455" w14:textId="25D3D9E1" w:rsidR="00667D4A" w:rsidRPr="007E4EDA" w:rsidRDefault="005F23F3" w:rsidP="00D669D7">
            <w:pPr>
              <w:jc w:val="center"/>
              <w:rPr>
                <w:sz w:val="22"/>
                <w:szCs w:val="22"/>
                <w:lang w:val="en-GB"/>
              </w:rPr>
            </w:pPr>
            <w:r>
              <w:rPr>
                <w:sz w:val="22"/>
                <w:szCs w:val="22"/>
                <w:lang w:val="en-GB"/>
              </w:rPr>
              <w:t>14.28</w:t>
            </w:r>
          </w:p>
        </w:tc>
      </w:tr>
      <w:tr w:rsidR="00667D4A" w:rsidRPr="007E4EDA" w14:paraId="12454FA0" w14:textId="77777777" w:rsidTr="00D669D7">
        <w:trPr>
          <w:jc w:val="center"/>
        </w:trPr>
        <w:tc>
          <w:tcPr>
            <w:tcW w:w="2410" w:type="dxa"/>
          </w:tcPr>
          <w:p w14:paraId="02739CF7" w14:textId="77777777" w:rsidR="00667D4A" w:rsidRPr="007E4EDA" w:rsidRDefault="00667D4A" w:rsidP="00D669D7">
            <w:pPr>
              <w:rPr>
                <w:sz w:val="22"/>
                <w:szCs w:val="22"/>
                <w:lang w:val="en-GB"/>
              </w:rPr>
            </w:pPr>
            <w:r>
              <w:rPr>
                <w:sz w:val="22"/>
                <w:szCs w:val="22"/>
                <w:lang w:val="en-GB"/>
              </w:rPr>
              <w:t>Surface water</w:t>
            </w:r>
          </w:p>
        </w:tc>
        <w:tc>
          <w:tcPr>
            <w:tcW w:w="1559" w:type="dxa"/>
          </w:tcPr>
          <w:p w14:paraId="28596B60" w14:textId="4CC97864" w:rsidR="00667D4A" w:rsidRPr="007E4EDA" w:rsidRDefault="00667D4A" w:rsidP="00D669D7">
            <w:pPr>
              <w:jc w:val="center"/>
              <w:rPr>
                <w:sz w:val="22"/>
                <w:szCs w:val="22"/>
                <w:lang w:val="en-GB"/>
              </w:rPr>
            </w:pPr>
            <w:r>
              <w:rPr>
                <w:sz w:val="22"/>
                <w:szCs w:val="22"/>
                <w:lang w:val="en-GB"/>
              </w:rPr>
              <w:t>0.06</w:t>
            </w:r>
          </w:p>
        </w:tc>
        <w:tc>
          <w:tcPr>
            <w:tcW w:w="1276" w:type="dxa"/>
          </w:tcPr>
          <w:p w14:paraId="09790BD6" w14:textId="60F3C8ED" w:rsidR="00667D4A" w:rsidRPr="007E4EDA" w:rsidRDefault="00483785" w:rsidP="00D669D7">
            <w:pPr>
              <w:jc w:val="center"/>
              <w:rPr>
                <w:sz w:val="22"/>
                <w:szCs w:val="22"/>
                <w:lang w:val="en-GB"/>
              </w:rPr>
            </w:pPr>
            <w:r>
              <w:rPr>
                <w:sz w:val="22"/>
                <w:szCs w:val="22"/>
                <w:lang w:val="en-GB"/>
              </w:rPr>
              <w:t>12.98</w:t>
            </w:r>
          </w:p>
        </w:tc>
        <w:tc>
          <w:tcPr>
            <w:tcW w:w="1418" w:type="dxa"/>
          </w:tcPr>
          <w:p w14:paraId="03C7BF94" w14:textId="21BFE9EE" w:rsidR="00667D4A" w:rsidRPr="007E4EDA" w:rsidRDefault="005F23F3" w:rsidP="00D669D7">
            <w:pPr>
              <w:jc w:val="center"/>
              <w:rPr>
                <w:sz w:val="22"/>
                <w:szCs w:val="22"/>
                <w:lang w:val="en-GB"/>
              </w:rPr>
            </w:pPr>
            <w:r>
              <w:rPr>
                <w:sz w:val="22"/>
                <w:szCs w:val="22"/>
                <w:lang w:val="en-GB"/>
              </w:rPr>
              <w:t>0.15</w:t>
            </w:r>
          </w:p>
        </w:tc>
        <w:tc>
          <w:tcPr>
            <w:tcW w:w="1417" w:type="dxa"/>
          </w:tcPr>
          <w:p w14:paraId="210D3209" w14:textId="7DF0BF37" w:rsidR="00667D4A" w:rsidRPr="007E4EDA" w:rsidRDefault="005F23F3" w:rsidP="00D669D7">
            <w:pPr>
              <w:jc w:val="center"/>
              <w:rPr>
                <w:sz w:val="22"/>
                <w:szCs w:val="22"/>
                <w:lang w:val="en-GB"/>
              </w:rPr>
            </w:pPr>
            <w:r>
              <w:rPr>
                <w:sz w:val="22"/>
                <w:szCs w:val="22"/>
                <w:lang w:val="en-GB"/>
              </w:rPr>
              <w:t>29.38</w:t>
            </w:r>
          </w:p>
        </w:tc>
      </w:tr>
      <w:tr w:rsidR="00667D4A" w:rsidRPr="007E4EDA" w14:paraId="7534C42D" w14:textId="77777777" w:rsidTr="00D669D7">
        <w:trPr>
          <w:jc w:val="center"/>
        </w:trPr>
        <w:tc>
          <w:tcPr>
            <w:tcW w:w="2410" w:type="dxa"/>
          </w:tcPr>
          <w:p w14:paraId="080C6420" w14:textId="77777777" w:rsidR="00667D4A" w:rsidRPr="007E4EDA" w:rsidRDefault="00667D4A" w:rsidP="00D669D7">
            <w:pPr>
              <w:rPr>
                <w:sz w:val="22"/>
                <w:szCs w:val="22"/>
                <w:lang w:val="en-GB"/>
              </w:rPr>
            </w:pPr>
            <w:r>
              <w:rPr>
                <w:sz w:val="22"/>
                <w:szCs w:val="22"/>
                <w:lang w:val="en-GB"/>
              </w:rPr>
              <w:t>Wastewater</w:t>
            </w:r>
          </w:p>
        </w:tc>
        <w:tc>
          <w:tcPr>
            <w:tcW w:w="1559" w:type="dxa"/>
          </w:tcPr>
          <w:p w14:paraId="5E69DF8A" w14:textId="7A53F01F" w:rsidR="00667D4A" w:rsidRPr="007E4EDA" w:rsidRDefault="00667D4A" w:rsidP="00D669D7">
            <w:pPr>
              <w:jc w:val="center"/>
              <w:rPr>
                <w:sz w:val="22"/>
                <w:szCs w:val="22"/>
                <w:lang w:val="en-GB"/>
              </w:rPr>
            </w:pPr>
            <w:r>
              <w:rPr>
                <w:sz w:val="22"/>
                <w:szCs w:val="22"/>
                <w:lang w:val="en-GB"/>
              </w:rPr>
              <w:t>0.07</w:t>
            </w:r>
          </w:p>
        </w:tc>
        <w:tc>
          <w:tcPr>
            <w:tcW w:w="1276" w:type="dxa"/>
          </w:tcPr>
          <w:p w14:paraId="1EB188A7" w14:textId="38396322" w:rsidR="00667D4A" w:rsidRPr="007E4EDA" w:rsidRDefault="00483785" w:rsidP="00D669D7">
            <w:pPr>
              <w:jc w:val="center"/>
              <w:rPr>
                <w:sz w:val="22"/>
                <w:szCs w:val="22"/>
                <w:lang w:val="en-GB"/>
              </w:rPr>
            </w:pPr>
            <w:r>
              <w:rPr>
                <w:sz w:val="22"/>
                <w:szCs w:val="22"/>
                <w:lang w:val="en-GB"/>
              </w:rPr>
              <w:t>15.14</w:t>
            </w:r>
          </w:p>
        </w:tc>
        <w:tc>
          <w:tcPr>
            <w:tcW w:w="1418" w:type="dxa"/>
          </w:tcPr>
          <w:p w14:paraId="1BD42824" w14:textId="2791304F" w:rsidR="00667D4A" w:rsidRPr="007E4EDA" w:rsidRDefault="005F23F3" w:rsidP="00D669D7">
            <w:pPr>
              <w:jc w:val="center"/>
              <w:rPr>
                <w:sz w:val="22"/>
                <w:szCs w:val="22"/>
                <w:lang w:val="en-GB"/>
              </w:rPr>
            </w:pPr>
            <w:r>
              <w:rPr>
                <w:sz w:val="22"/>
                <w:szCs w:val="22"/>
                <w:lang w:val="en-GB"/>
              </w:rPr>
              <w:t>0.15</w:t>
            </w:r>
          </w:p>
        </w:tc>
        <w:tc>
          <w:tcPr>
            <w:tcW w:w="1417" w:type="dxa"/>
          </w:tcPr>
          <w:p w14:paraId="3514ACC5" w14:textId="7A1DF4CE" w:rsidR="00667D4A" w:rsidRPr="007E4EDA" w:rsidRDefault="005F23F3" w:rsidP="00D669D7">
            <w:pPr>
              <w:jc w:val="center"/>
              <w:rPr>
                <w:sz w:val="22"/>
                <w:szCs w:val="22"/>
                <w:lang w:val="en-GB"/>
              </w:rPr>
            </w:pPr>
            <w:r>
              <w:rPr>
                <w:sz w:val="22"/>
                <w:szCs w:val="22"/>
                <w:lang w:val="en-GB"/>
              </w:rPr>
              <w:t>29.16</w:t>
            </w:r>
          </w:p>
        </w:tc>
      </w:tr>
      <w:tr w:rsidR="00483785" w:rsidRPr="007E4EDA" w14:paraId="6897DCAA" w14:textId="77777777" w:rsidTr="00B5343D">
        <w:trPr>
          <w:jc w:val="center"/>
        </w:trPr>
        <w:tc>
          <w:tcPr>
            <w:tcW w:w="2410" w:type="dxa"/>
          </w:tcPr>
          <w:p w14:paraId="7ED97B81" w14:textId="1446C165" w:rsidR="00483785" w:rsidRPr="007E4EDA" w:rsidRDefault="00483785" w:rsidP="00D669D7">
            <w:pPr>
              <w:rPr>
                <w:sz w:val="22"/>
                <w:szCs w:val="22"/>
                <w:lang w:val="en-GB"/>
              </w:rPr>
            </w:pPr>
            <w:r>
              <w:rPr>
                <w:sz w:val="22"/>
                <w:szCs w:val="22"/>
                <w:lang w:val="en-GB"/>
              </w:rPr>
              <w:t>Reclaimed + Surface</w:t>
            </w:r>
          </w:p>
        </w:tc>
        <w:tc>
          <w:tcPr>
            <w:tcW w:w="1559" w:type="dxa"/>
          </w:tcPr>
          <w:p w14:paraId="78640A5B" w14:textId="0BA28D81" w:rsidR="00483785" w:rsidRPr="007E4EDA" w:rsidRDefault="00483785" w:rsidP="00D669D7">
            <w:pPr>
              <w:jc w:val="center"/>
              <w:rPr>
                <w:sz w:val="22"/>
                <w:szCs w:val="22"/>
                <w:lang w:val="en-GB"/>
              </w:rPr>
            </w:pPr>
            <w:r>
              <w:rPr>
                <w:sz w:val="22"/>
                <w:szCs w:val="22"/>
                <w:lang w:val="en-GB"/>
              </w:rPr>
              <w:t>0.07</w:t>
            </w:r>
          </w:p>
        </w:tc>
        <w:tc>
          <w:tcPr>
            <w:tcW w:w="1276" w:type="dxa"/>
          </w:tcPr>
          <w:p w14:paraId="30EE470F" w14:textId="257EE44B" w:rsidR="00483785" w:rsidRPr="007E4EDA" w:rsidRDefault="00483785" w:rsidP="00D669D7">
            <w:pPr>
              <w:jc w:val="center"/>
              <w:rPr>
                <w:sz w:val="22"/>
                <w:szCs w:val="22"/>
                <w:lang w:val="en-GB"/>
              </w:rPr>
            </w:pPr>
            <w:r>
              <w:rPr>
                <w:sz w:val="22"/>
                <w:szCs w:val="22"/>
                <w:lang w:val="en-GB"/>
              </w:rPr>
              <w:t>15.48</w:t>
            </w:r>
          </w:p>
        </w:tc>
        <w:tc>
          <w:tcPr>
            <w:tcW w:w="1418" w:type="dxa"/>
          </w:tcPr>
          <w:p w14:paraId="4028E9FC" w14:textId="670B8B76" w:rsidR="00483785" w:rsidRPr="007E4EDA" w:rsidRDefault="005F23F3" w:rsidP="00D669D7">
            <w:pPr>
              <w:jc w:val="center"/>
              <w:rPr>
                <w:sz w:val="22"/>
                <w:szCs w:val="22"/>
                <w:lang w:val="en-GB"/>
              </w:rPr>
            </w:pPr>
            <w:r>
              <w:rPr>
                <w:sz w:val="22"/>
                <w:szCs w:val="22"/>
                <w:lang w:val="en-GB"/>
              </w:rPr>
              <w:t>0.10</w:t>
            </w:r>
          </w:p>
        </w:tc>
        <w:tc>
          <w:tcPr>
            <w:tcW w:w="1417" w:type="dxa"/>
          </w:tcPr>
          <w:p w14:paraId="7CA532B9" w14:textId="37B3901A" w:rsidR="00483785" w:rsidRPr="007E4EDA" w:rsidRDefault="005F23F3" w:rsidP="00D669D7">
            <w:pPr>
              <w:jc w:val="center"/>
              <w:rPr>
                <w:sz w:val="22"/>
                <w:szCs w:val="22"/>
                <w:lang w:val="en-GB"/>
              </w:rPr>
            </w:pPr>
            <w:r>
              <w:rPr>
                <w:sz w:val="22"/>
                <w:szCs w:val="22"/>
                <w:lang w:val="en-GB"/>
              </w:rPr>
              <w:t>21.83</w:t>
            </w:r>
          </w:p>
        </w:tc>
      </w:tr>
      <w:tr w:rsidR="00667D4A" w:rsidRPr="007E4EDA" w14:paraId="62284585" w14:textId="77777777" w:rsidTr="00B5343D">
        <w:trPr>
          <w:jc w:val="center"/>
        </w:trPr>
        <w:tc>
          <w:tcPr>
            <w:tcW w:w="2410" w:type="dxa"/>
            <w:tcBorders>
              <w:bottom w:val="single" w:sz="4" w:space="0" w:color="auto"/>
            </w:tcBorders>
          </w:tcPr>
          <w:p w14:paraId="0456DE8C" w14:textId="77777777" w:rsidR="00667D4A" w:rsidRPr="007E4EDA" w:rsidRDefault="00667D4A" w:rsidP="00D669D7">
            <w:pPr>
              <w:rPr>
                <w:sz w:val="22"/>
                <w:szCs w:val="22"/>
                <w:lang w:val="en-GB"/>
              </w:rPr>
            </w:pPr>
            <w:r>
              <w:rPr>
                <w:sz w:val="22"/>
                <w:szCs w:val="22"/>
                <w:lang w:val="en-GB"/>
              </w:rPr>
              <w:t>All matrices</w:t>
            </w:r>
          </w:p>
        </w:tc>
        <w:tc>
          <w:tcPr>
            <w:tcW w:w="1559" w:type="dxa"/>
            <w:tcBorders>
              <w:bottom w:val="single" w:sz="4" w:space="0" w:color="auto"/>
            </w:tcBorders>
          </w:tcPr>
          <w:p w14:paraId="13A45F6D" w14:textId="281489E0" w:rsidR="00667D4A" w:rsidRPr="007E4EDA" w:rsidRDefault="00667D4A" w:rsidP="00D669D7">
            <w:pPr>
              <w:jc w:val="center"/>
              <w:rPr>
                <w:sz w:val="22"/>
                <w:szCs w:val="22"/>
                <w:lang w:val="en-GB"/>
              </w:rPr>
            </w:pPr>
            <w:r>
              <w:rPr>
                <w:sz w:val="22"/>
                <w:szCs w:val="22"/>
                <w:lang w:val="en-GB"/>
              </w:rPr>
              <w:t>0.10</w:t>
            </w:r>
          </w:p>
        </w:tc>
        <w:tc>
          <w:tcPr>
            <w:tcW w:w="1276" w:type="dxa"/>
            <w:tcBorders>
              <w:bottom w:val="single" w:sz="4" w:space="0" w:color="auto"/>
            </w:tcBorders>
          </w:tcPr>
          <w:p w14:paraId="23EDA5C7" w14:textId="0933B7A0" w:rsidR="00667D4A" w:rsidRPr="007E4EDA" w:rsidRDefault="00483785" w:rsidP="00D669D7">
            <w:pPr>
              <w:jc w:val="center"/>
              <w:rPr>
                <w:sz w:val="22"/>
                <w:szCs w:val="22"/>
                <w:lang w:val="en-GB"/>
              </w:rPr>
            </w:pPr>
            <w:r>
              <w:rPr>
                <w:sz w:val="22"/>
                <w:szCs w:val="22"/>
                <w:lang w:val="en-GB"/>
              </w:rPr>
              <w:t>21.87</w:t>
            </w:r>
          </w:p>
        </w:tc>
        <w:tc>
          <w:tcPr>
            <w:tcW w:w="1418" w:type="dxa"/>
            <w:tcBorders>
              <w:bottom w:val="single" w:sz="4" w:space="0" w:color="auto"/>
            </w:tcBorders>
          </w:tcPr>
          <w:p w14:paraId="6EFD7A36" w14:textId="53C14088" w:rsidR="00667D4A" w:rsidRPr="007E4EDA" w:rsidRDefault="00667D4A" w:rsidP="00D669D7">
            <w:pPr>
              <w:jc w:val="center"/>
              <w:rPr>
                <w:sz w:val="22"/>
                <w:szCs w:val="22"/>
                <w:lang w:val="en-GB"/>
              </w:rPr>
            </w:pPr>
            <w:r>
              <w:rPr>
                <w:sz w:val="22"/>
                <w:szCs w:val="22"/>
                <w:lang w:val="en-GB"/>
              </w:rPr>
              <w:t>0.13</w:t>
            </w:r>
          </w:p>
        </w:tc>
        <w:tc>
          <w:tcPr>
            <w:tcW w:w="1417" w:type="dxa"/>
            <w:tcBorders>
              <w:bottom w:val="single" w:sz="4" w:space="0" w:color="auto"/>
            </w:tcBorders>
          </w:tcPr>
          <w:p w14:paraId="0D466F4B" w14:textId="0819D677" w:rsidR="00667D4A" w:rsidRPr="007E4EDA" w:rsidRDefault="005F23F3" w:rsidP="00D669D7">
            <w:pPr>
              <w:jc w:val="center"/>
              <w:rPr>
                <w:sz w:val="22"/>
                <w:szCs w:val="22"/>
                <w:lang w:val="en-GB"/>
              </w:rPr>
            </w:pPr>
            <w:r>
              <w:rPr>
                <w:sz w:val="22"/>
                <w:szCs w:val="22"/>
                <w:lang w:val="en-GB"/>
              </w:rPr>
              <w:t>26.96</w:t>
            </w:r>
          </w:p>
        </w:tc>
      </w:tr>
    </w:tbl>
    <w:p w14:paraId="3DFFDEC7" w14:textId="77777777" w:rsidR="00667D4A" w:rsidRPr="007E4EDA" w:rsidRDefault="00667D4A" w:rsidP="00667D4A">
      <w:pPr>
        <w:rPr>
          <w:lang w:val="en-GB"/>
        </w:rPr>
      </w:pPr>
    </w:p>
    <w:p w14:paraId="1C123B82" w14:textId="77777777" w:rsidR="00667D4A" w:rsidRPr="007E4EDA" w:rsidRDefault="00667D4A" w:rsidP="00667D4A">
      <w:pPr>
        <w:spacing w:after="120" w:line="360" w:lineRule="auto"/>
        <w:jc w:val="both"/>
        <w:rPr>
          <w:sz w:val="24"/>
          <w:szCs w:val="24"/>
          <w:lang w:val="en-GB"/>
        </w:rPr>
      </w:pPr>
      <w:r>
        <w:rPr>
          <w:sz w:val="24"/>
          <w:szCs w:val="24"/>
          <w:lang w:val="en-GB"/>
        </w:rPr>
        <w:br w:type="page"/>
      </w:r>
    </w:p>
    <w:p w14:paraId="02819B15" w14:textId="77777777" w:rsidR="00667D4A" w:rsidRPr="007E4EDA" w:rsidRDefault="00667D4A" w:rsidP="00667D4A">
      <w:pPr>
        <w:spacing w:after="120" w:line="360" w:lineRule="auto"/>
        <w:jc w:val="both"/>
        <w:rPr>
          <w:sz w:val="24"/>
          <w:szCs w:val="24"/>
          <w:lang w:val="en-GB"/>
        </w:rPr>
      </w:pPr>
    </w:p>
    <w:p w14:paraId="41273897" w14:textId="65BADF92" w:rsidR="00667D4A" w:rsidRPr="007E4EDA" w:rsidRDefault="00667D4A" w:rsidP="00667D4A">
      <w:pPr>
        <w:spacing w:after="120" w:line="360" w:lineRule="auto"/>
        <w:jc w:val="both"/>
        <w:rPr>
          <w:sz w:val="24"/>
          <w:szCs w:val="24"/>
          <w:lang w:val="en-GB"/>
        </w:rPr>
      </w:pPr>
      <w:r>
        <w:rPr>
          <w:b/>
          <w:bCs/>
          <w:sz w:val="24"/>
          <w:szCs w:val="24"/>
          <w:lang w:val="en-GB"/>
        </w:rPr>
        <w:t>Table 4.</w:t>
      </w:r>
      <w:r>
        <w:rPr>
          <w:sz w:val="24"/>
          <w:szCs w:val="24"/>
          <w:lang w:val="en-GB"/>
        </w:rPr>
        <w:t xml:space="preserve"> Deming and Passing-Bablok parameters describing the relationship between the ENUMERA®-Coli100 method and ISO 9308-2 reference method for </w:t>
      </w:r>
      <w:r>
        <w:rPr>
          <w:i/>
          <w:iCs/>
          <w:sz w:val="24"/>
          <w:szCs w:val="24"/>
          <w:lang w:val="en-GB"/>
        </w:rPr>
        <w:t>E. coli</w:t>
      </w:r>
      <w:r>
        <w:rPr>
          <w:sz w:val="24"/>
          <w:szCs w:val="24"/>
          <w:lang w:val="en-GB"/>
        </w:rPr>
        <w:t xml:space="preserve"> and total coliforms in each water matrix and for all matrices combined. The table shows slope, intercept and their 95% confidence intervals.</w:t>
      </w:r>
    </w:p>
    <w:tbl>
      <w:tblPr>
        <w:tblW w:w="13480" w:type="dxa"/>
        <w:jc w:val="center"/>
        <w:tblCellMar>
          <w:left w:w="70" w:type="dxa"/>
          <w:right w:w="70" w:type="dxa"/>
        </w:tblCellMar>
        <w:tblLook w:val="04A0" w:firstRow="1" w:lastRow="0" w:firstColumn="1" w:lastColumn="0" w:noHBand="0" w:noVBand="1"/>
      </w:tblPr>
      <w:tblGrid>
        <w:gridCol w:w="1400"/>
        <w:gridCol w:w="2080"/>
        <w:gridCol w:w="2500"/>
        <w:gridCol w:w="2500"/>
        <w:gridCol w:w="2500"/>
        <w:gridCol w:w="2500"/>
      </w:tblGrid>
      <w:tr w:rsidR="007B16A6" w:rsidRPr="00F025B4" w14:paraId="4A3FEA11" w14:textId="77777777" w:rsidTr="0024441A">
        <w:trPr>
          <w:trHeight w:val="330"/>
          <w:tblHeader/>
          <w:jc w:val="center"/>
        </w:trPr>
        <w:tc>
          <w:tcPr>
            <w:tcW w:w="1400" w:type="dxa"/>
            <w:tcBorders>
              <w:top w:val="single" w:sz="4" w:space="0" w:color="auto"/>
              <w:bottom w:val="single" w:sz="4" w:space="0" w:color="auto"/>
            </w:tcBorders>
            <w:noWrap/>
            <w:vAlign w:val="center"/>
            <w:hideMark/>
          </w:tcPr>
          <w:p w14:paraId="1E984206"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 </w:t>
            </w:r>
          </w:p>
        </w:tc>
        <w:tc>
          <w:tcPr>
            <w:tcW w:w="2080" w:type="dxa"/>
            <w:tcBorders>
              <w:top w:val="single" w:sz="4" w:space="0" w:color="auto"/>
              <w:bottom w:val="single" w:sz="4" w:space="0" w:color="auto"/>
            </w:tcBorders>
            <w:noWrap/>
            <w:vAlign w:val="center"/>
            <w:hideMark/>
          </w:tcPr>
          <w:p w14:paraId="52299E12"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 </w:t>
            </w:r>
          </w:p>
        </w:tc>
        <w:tc>
          <w:tcPr>
            <w:tcW w:w="5000" w:type="dxa"/>
            <w:gridSpan w:val="2"/>
            <w:tcBorders>
              <w:top w:val="single" w:sz="4" w:space="0" w:color="auto"/>
              <w:bottom w:val="single" w:sz="4" w:space="0" w:color="auto"/>
            </w:tcBorders>
            <w:vAlign w:val="center"/>
            <w:hideMark/>
          </w:tcPr>
          <w:p w14:paraId="21A1F3BB" w14:textId="77777777" w:rsidR="007B16A6" w:rsidRPr="00F025B4" w:rsidRDefault="007B16A6" w:rsidP="0024441A">
            <w:pPr>
              <w:jc w:val="center"/>
              <w:rPr>
                <w:b/>
                <w:bCs/>
                <w:i/>
                <w:iCs/>
                <w:color w:val="000000"/>
                <w:sz w:val="22"/>
                <w:szCs w:val="22"/>
                <w:lang w:val="en-GB" w:eastAsia="es-ES"/>
              </w:rPr>
            </w:pPr>
            <w:r>
              <w:rPr>
                <w:b/>
                <w:bCs/>
                <w:i/>
                <w:iCs/>
                <w:color w:val="000000"/>
                <w:sz w:val="22"/>
                <w:szCs w:val="22"/>
                <w:lang w:val="en-GB" w:eastAsia="es-ES"/>
              </w:rPr>
              <w:t>E. coli</w:t>
            </w:r>
          </w:p>
        </w:tc>
        <w:tc>
          <w:tcPr>
            <w:tcW w:w="5000" w:type="dxa"/>
            <w:gridSpan w:val="2"/>
            <w:tcBorders>
              <w:top w:val="single" w:sz="4" w:space="0" w:color="auto"/>
              <w:bottom w:val="single" w:sz="4" w:space="0" w:color="auto"/>
            </w:tcBorders>
            <w:vAlign w:val="center"/>
            <w:hideMark/>
          </w:tcPr>
          <w:p w14:paraId="5D100295" w14:textId="77777777" w:rsidR="007B16A6" w:rsidRPr="00F025B4" w:rsidRDefault="007B16A6" w:rsidP="0024441A">
            <w:pPr>
              <w:jc w:val="center"/>
              <w:rPr>
                <w:b/>
                <w:bCs/>
                <w:color w:val="000000"/>
                <w:sz w:val="22"/>
                <w:szCs w:val="22"/>
                <w:lang w:val="en-GB" w:eastAsia="es-ES"/>
              </w:rPr>
            </w:pPr>
            <w:r>
              <w:rPr>
                <w:b/>
                <w:bCs/>
                <w:color w:val="000000"/>
                <w:sz w:val="22"/>
                <w:szCs w:val="22"/>
                <w:lang w:val="en-GB" w:eastAsia="es-ES"/>
              </w:rPr>
              <w:t>Total coliforms</w:t>
            </w:r>
          </w:p>
        </w:tc>
      </w:tr>
      <w:tr w:rsidR="007B16A6" w:rsidRPr="00F025B4" w14:paraId="137AA699" w14:textId="77777777" w:rsidTr="0024441A">
        <w:trPr>
          <w:trHeight w:val="330"/>
          <w:tblHeader/>
          <w:jc w:val="center"/>
        </w:trPr>
        <w:tc>
          <w:tcPr>
            <w:tcW w:w="1400" w:type="dxa"/>
            <w:tcBorders>
              <w:top w:val="single" w:sz="4" w:space="0" w:color="auto"/>
              <w:bottom w:val="single" w:sz="4" w:space="0" w:color="auto"/>
            </w:tcBorders>
            <w:vAlign w:val="center"/>
            <w:hideMark/>
          </w:tcPr>
          <w:p w14:paraId="11036326" w14:textId="77777777" w:rsidR="007B16A6" w:rsidRPr="00F025B4" w:rsidRDefault="007B16A6" w:rsidP="0024441A">
            <w:pPr>
              <w:spacing w:line="300" w:lineRule="atLeast"/>
              <w:jc w:val="center"/>
              <w:rPr>
                <w:b/>
                <w:bCs/>
                <w:color w:val="000000"/>
                <w:sz w:val="22"/>
                <w:szCs w:val="22"/>
                <w:lang w:val="en-GB" w:eastAsia="es-ES"/>
              </w:rPr>
            </w:pPr>
            <w:r>
              <w:rPr>
                <w:b/>
                <w:bCs/>
                <w:color w:val="000000"/>
                <w:sz w:val="22"/>
                <w:szCs w:val="22"/>
                <w:lang w:val="en-GB" w:eastAsia="es-ES"/>
              </w:rPr>
              <w:t>Matrix</w:t>
            </w:r>
          </w:p>
        </w:tc>
        <w:tc>
          <w:tcPr>
            <w:tcW w:w="2080" w:type="dxa"/>
            <w:tcBorders>
              <w:top w:val="single" w:sz="4" w:space="0" w:color="auto"/>
              <w:bottom w:val="single" w:sz="4" w:space="0" w:color="auto"/>
            </w:tcBorders>
            <w:vAlign w:val="center"/>
            <w:hideMark/>
          </w:tcPr>
          <w:p w14:paraId="49FF5B88" w14:textId="77777777" w:rsidR="007B16A6" w:rsidRPr="00F025B4" w:rsidRDefault="007B16A6" w:rsidP="0024441A">
            <w:pPr>
              <w:jc w:val="center"/>
              <w:rPr>
                <w:b/>
                <w:bCs/>
                <w:color w:val="000000"/>
                <w:sz w:val="22"/>
                <w:szCs w:val="22"/>
                <w:lang w:val="en-GB" w:eastAsia="es-ES"/>
              </w:rPr>
            </w:pPr>
            <w:r>
              <w:rPr>
                <w:b/>
                <w:bCs/>
                <w:color w:val="000000"/>
                <w:sz w:val="22"/>
                <w:szCs w:val="22"/>
                <w:lang w:val="en-GB" w:eastAsia="es-ES"/>
              </w:rPr>
              <w:t>Method</w:t>
            </w:r>
          </w:p>
        </w:tc>
        <w:tc>
          <w:tcPr>
            <w:tcW w:w="2500" w:type="dxa"/>
            <w:tcBorders>
              <w:top w:val="single" w:sz="4" w:space="0" w:color="auto"/>
              <w:bottom w:val="single" w:sz="4" w:space="0" w:color="auto"/>
            </w:tcBorders>
            <w:vAlign w:val="center"/>
            <w:hideMark/>
          </w:tcPr>
          <w:p w14:paraId="6467491F" w14:textId="77777777" w:rsidR="007B16A6" w:rsidRPr="00F025B4" w:rsidRDefault="007B16A6" w:rsidP="0024441A">
            <w:pPr>
              <w:jc w:val="center"/>
              <w:rPr>
                <w:b/>
                <w:bCs/>
                <w:color w:val="000000"/>
                <w:sz w:val="22"/>
                <w:szCs w:val="22"/>
                <w:lang w:val="en-GB" w:eastAsia="es-ES"/>
              </w:rPr>
            </w:pPr>
            <w:r>
              <w:rPr>
                <w:b/>
                <w:bCs/>
                <w:color w:val="000000"/>
                <w:sz w:val="22"/>
                <w:szCs w:val="22"/>
                <w:lang w:val="en-GB" w:eastAsia="es-ES"/>
              </w:rPr>
              <w:t>Intercept (95% CI)</w:t>
            </w:r>
          </w:p>
        </w:tc>
        <w:tc>
          <w:tcPr>
            <w:tcW w:w="2500" w:type="dxa"/>
            <w:tcBorders>
              <w:top w:val="single" w:sz="4" w:space="0" w:color="auto"/>
              <w:bottom w:val="single" w:sz="4" w:space="0" w:color="auto"/>
            </w:tcBorders>
            <w:vAlign w:val="center"/>
            <w:hideMark/>
          </w:tcPr>
          <w:p w14:paraId="696D067F" w14:textId="77777777" w:rsidR="007B16A6" w:rsidRPr="00F025B4" w:rsidRDefault="007B16A6" w:rsidP="0024441A">
            <w:pPr>
              <w:jc w:val="center"/>
              <w:rPr>
                <w:b/>
                <w:bCs/>
                <w:color w:val="000000"/>
                <w:sz w:val="22"/>
                <w:szCs w:val="22"/>
                <w:lang w:val="en-GB" w:eastAsia="es-ES"/>
              </w:rPr>
            </w:pPr>
            <w:r>
              <w:rPr>
                <w:b/>
                <w:bCs/>
                <w:color w:val="000000"/>
                <w:sz w:val="22"/>
                <w:szCs w:val="22"/>
                <w:lang w:val="en-GB" w:eastAsia="es-ES"/>
              </w:rPr>
              <w:t>Slope (95% CI)</w:t>
            </w:r>
          </w:p>
        </w:tc>
        <w:tc>
          <w:tcPr>
            <w:tcW w:w="2500" w:type="dxa"/>
            <w:tcBorders>
              <w:top w:val="single" w:sz="4" w:space="0" w:color="auto"/>
              <w:bottom w:val="single" w:sz="4" w:space="0" w:color="auto"/>
            </w:tcBorders>
            <w:vAlign w:val="center"/>
            <w:hideMark/>
          </w:tcPr>
          <w:p w14:paraId="169F26FB" w14:textId="77777777" w:rsidR="007B16A6" w:rsidRPr="00F025B4" w:rsidRDefault="007B16A6" w:rsidP="0024441A">
            <w:pPr>
              <w:jc w:val="center"/>
              <w:rPr>
                <w:b/>
                <w:bCs/>
                <w:color w:val="000000"/>
                <w:sz w:val="22"/>
                <w:szCs w:val="22"/>
                <w:lang w:val="en-GB" w:eastAsia="es-ES"/>
              </w:rPr>
            </w:pPr>
            <w:r>
              <w:rPr>
                <w:b/>
                <w:bCs/>
                <w:color w:val="000000"/>
                <w:sz w:val="22"/>
                <w:szCs w:val="22"/>
                <w:lang w:val="en-GB" w:eastAsia="es-ES"/>
              </w:rPr>
              <w:t>Intercept (95% CI)</w:t>
            </w:r>
          </w:p>
        </w:tc>
        <w:tc>
          <w:tcPr>
            <w:tcW w:w="2500" w:type="dxa"/>
            <w:tcBorders>
              <w:top w:val="single" w:sz="4" w:space="0" w:color="auto"/>
              <w:bottom w:val="single" w:sz="4" w:space="0" w:color="auto"/>
            </w:tcBorders>
            <w:vAlign w:val="center"/>
            <w:hideMark/>
          </w:tcPr>
          <w:p w14:paraId="72A733C9" w14:textId="77777777" w:rsidR="007B16A6" w:rsidRPr="00F025B4" w:rsidRDefault="007B16A6" w:rsidP="0024441A">
            <w:pPr>
              <w:jc w:val="center"/>
              <w:rPr>
                <w:b/>
                <w:bCs/>
                <w:color w:val="000000"/>
                <w:sz w:val="22"/>
                <w:szCs w:val="22"/>
                <w:lang w:val="en-GB" w:eastAsia="es-ES"/>
              </w:rPr>
            </w:pPr>
            <w:r>
              <w:rPr>
                <w:b/>
                <w:bCs/>
                <w:color w:val="000000"/>
                <w:sz w:val="22"/>
                <w:szCs w:val="22"/>
                <w:lang w:val="en-GB" w:eastAsia="es-ES"/>
              </w:rPr>
              <w:t>Slope (95% CI)</w:t>
            </w:r>
          </w:p>
        </w:tc>
      </w:tr>
      <w:tr w:rsidR="007B16A6" w:rsidRPr="00F025B4" w14:paraId="046617E7" w14:textId="77777777" w:rsidTr="0024441A">
        <w:trPr>
          <w:trHeight w:val="375"/>
          <w:jc w:val="center"/>
        </w:trPr>
        <w:tc>
          <w:tcPr>
            <w:tcW w:w="1400" w:type="dxa"/>
            <w:vMerge w:val="restart"/>
            <w:tcBorders>
              <w:top w:val="single" w:sz="4" w:space="0" w:color="auto"/>
            </w:tcBorders>
            <w:vAlign w:val="center"/>
            <w:hideMark/>
          </w:tcPr>
          <w:p w14:paraId="635609BB"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DW</w:t>
            </w:r>
          </w:p>
        </w:tc>
        <w:tc>
          <w:tcPr>
            <w:tcW w:w="2080" w:type="dxa"/>
            <w:tcBorders>
              <w:top w:val="single" w:sz="4" w:space="0" w:color="auto"/>
            </w:tcBorders>
            <w:vAlign w:val="center"/>
            <w:hideMark/>
          </w:tcPr>
          <w:p w14:paraId="76C03614"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Deming</w:t>
            </w:r>
          </w:p>
        </w:tc>
        <w:tc>
          <w:tcPr>
            <w:tcW w:w="2500" w:type="dxa"/>
            <w:tcBorders>
              <w:top w:val="single" w:sz="4" w:space="0" w:color="auto"/>
            </w:tcBorders>
            <w:vAlign w:val="center"/>
            <w:hideMark/>
          </w:tcPr>
          <w:p w14:paraId="46E793BA" w14:textId="6F16A990" w:rsidR="007B16A6" w:rsidRPr="00F025B4" w:rsidRDefault="007B16A6" w:rsidP="0024441A">
            <w:pPr>
              <w:jc w:val="center"/>
              <w:rPr>
                <w:color w:val="000000"/>
                <w:sz w:val="22"/>
                <w:szCs w:val="22"/>
                <w:lang w:val="en-GB" w:eastAsia="es-ES"/>
              </w:rPr>
            </w:pPr>
            <w:r>
              <w:rPr>
                <w:color w:val="000000"/>
                <w:sz w:val="22"/>
                <w:szCs w:val="22"/>
                <w:lang w:val="en-GB" w:eastAsia="es-ES"/>
              </w:rPr>
              <w:t>-0.123 (-0.424, 0.085)</w:t>
            </w:r>
          </w:p>
        </w:tc>
        <w:tc>
          <w:tcPr>
            <w:tcW w:w="2500" w:type="dxa"/>
            <w:tcBorders>
              <w:top w:val="single" w:sz="4" w:space="0" w:color="auto"/>
            </w:tcBorders>
            <w:vAlign w:val="center"/>
            <w:hideMark/>
          </w:tcPr>
          <w:p w14:paraId="3D1B2727" w14:textId="30817BB5" w:rsidR="007B16A6" w:rsidRPr="00F025B4" w:rsidRDefault="007B16A6" w:rsidP="0024441A">
            <w:pPr>
              <w:jc w:val="center"/>
              <w:rPr>
                <w:color w:val="000000"/>
                <w:sz w:val="22"/>
                <w:szCs w:val="22"/>
                <w:lang w:val="en-GB" w:eastAsia="es-ES"/>
              </w:rPr>
            </w:pPr>
            <w:r>
              <w:rPr>
                <w:color w:val="000000"/>
                <w:sz w:val="22"/>
                <w:szCs w:val="22"/>
                <w:lang w:val="en-GB" w:eastAsia="es-ES"/>
              </w:rPr>
              <w:t>1.016 (0.900, 1.153)</w:t>
            </w:r>
          </w:p>
        </w:tc>
        <w:tc>
          <w:tcPr>
            <w:tcW w:w="2500" w:type="dxa"/>
            <w:tcBorders>
              <w:top w:val="single" w:sz="4" w:space="0" w:color="auto"/>
            </w:tcBorders>
            <w:vAlign w:val="center"/>
            <w:hideMark/>
          </w:tcPr>
          <w:p w14:paraId="55B9E22D" w14:textId="46D7A08A" w:rsidR="007B16A6" w:rsidRPr="00F025B4" w:rsidRDefault="007B16A6" w:rsidP="0024441A">
            <w:pPr>
              <w:jc w:val="center"/>
              <w:rPr>
                <w:color w:val="000000"/>
                <w:sz w:val="22"/>
                <w:szCs w:val="22"/>
                <w:lang w:val="en-GB" w:eastAsia="es-ES"/>
              </w:rPr>
            </w:pPr>
            <w:r>
              <w:rPr>
                <w:color w:val="000000"/>
                <w:sz w:val="22"/>
                <w:szCs w:val="22"/>
                <w:lang w:val="en-GB" w:eastAsia="es-ES"/>
              </w:rPr>
              <w:t>-0.123 (-0.413, -0.091)</w:t>
            </w:r>
          </w:p>
        </w:tc>
        <w:tc>
          <w:tcPr>
            <w:tcW w:w="2500" w:type="dxa"/>
            <w:tcBorders>
              <w:top w:val="single" w:sz="4" w:space="0" w:color="auto"/>
            </w:tcBorders>
            <w:vAlign w:val="center"/>
            <w:hideMark/>
          </w:tcPr>
          <w:p w14:paraId="5726BE79" w14:textId="2A452D7A" w:rsidR="007B16A6" w:rsidRPr="00F025B4" w:rsidRDefault="007B16A6" w:rsidP="0024441A">
            <w:pPr>
              <w:jc w:val="center"/>
              <w:rPr>
                <w:color w:val="000000"/>
                <w:sz w:val="22"/>
                <w:szCs w:val="22"/>
                <w:lang w:val="en-GB" w:eastAsia="es-ES"/>
              </w:rPr>
            </w:pPr>
            <w:r>
              <w:rPr>
                <w:color w:val="000000"/>
                <w:sz w:val="22"/>
                <w:szCs w:val="22"/>
                <w:lang w:val="en-GB" w:eastAsia="es-ES"/>
              </w:rPr>
              <w:t>1.016 (0.904, 1.155)</w:t>
            </w:r>
          </w:p>
        </w:tc>
      </w:tr>
      <w:tr w:rsidR="007B16A6" w:rsidRPr="00F025B4" w14:paraId="337F458D" w14:textId="77777777" w:rsidTr="0024441A">
        <w:trPr>
          <w:trHeight w:val="375"/>
          <w:jc w:val="center"/>
        </w:trPr>
        <w:tc>
          <w:tcPr>
            <w:tcW w:w="1400" w:type="dxa"/>
            <w:vMerge/>
            <w:vAlign w:val="center"/>
            <w:hideMark/>
          </w:tcPr>
          <w:p w14:paraId="5BAFBAA1" w14:textId="77777777" w:rsidR="007B16A6" w:rsidRPr="00F025B4" w:rsidRDefault="007B16A6" w:rsidP="0024441A">
            <w:pPr>
              <w:rPr>
                <w:color w:val="000000"/>
                <w:sz w:val="22"/>
                <w:szCs w:val="22"/>
                <w:lang w:val="en-GB" w:eastAsia="es-ES"/>
              </w:rPr>
            </w:pPr>
          </w:p>
        </w:tc>
        <w:tc>
          <w:tcPr>
            <w:tcW w:w="2080" w:type="dxa"/>
            <w:vAlign w:val="center"/>
            <w:hideMark/>
          </w:tcPr>
          <w:p w14:paraId="7F9797CA"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Passing-Bablok</w:t>
            </w:r>
          </w:p>
        </w:tc>
        <w:tc>
          <w:tcPr>
            <w:tcW w:w="2500" w:type="dxa"/>
            <w:vAlign w:val="center"/>
            <w:hideMark/>
          </w:tcPr>
          <w:p w14:paraId="75A71066" w14:textId="0DD5295A" w:rsidR="007B16A6" w:rsidRPr="00F025B4" w:rsidRDefault="007B16A6" w:rsidP="0024441A">
            <w:pPr>
              <w:jc w:val="center"/>
              <w:rPr>
                <w:color w:val="000000"/>
                <w:sz w:val="22"/>
                <w:szCs w:val="22"/>
                <w:lang w:val="en-GB" w:eastAsia="es-ES"/>
              </w:rPr>
            </w:pPr>
            <w:r>
              <w:rPr>
                <w:color w:val="000000"/>
                <w:sz w:val="22"/>
                <w:szCs w:val="22"/>
                <w:lang w:val="en-GB" w:eastAsia="es-ES"/>
              </w:rPr>
              <w:t>-0.127 (-0.419, 0.156)</w:t>
            </w:r>
          </w:p>
        </w:tc>
        <w:tc>
          <w:tcPr>
            <w:tcW w:w="2500" w:type="dxa"/>
            <w:vAlign w:val="center"/>
            <w:hideMark/>
          </w:tcPr>
          <w:p w14:paraId="252D082D" w14:textId="28C39162" w:rsidR="007B16A6" w:rsidRPr="00F025B4" w:rsidRDefault="007B16A6" w:rsidP="0024441A">
            <w:pPr>
              <w:jc w:val="center"/>
              <w:rPr>
                <w:color w:val="000000"/>
                <w:sz w:val="22"/>
                <w:szCs w:val="22"/>
                <w:lang w:val="en-GB" w:eastAsia="es-ES"/>
              </w:rPr>
            </w:pPr>
            <w:r>
              <w:rPr>
                <w:color w:val="000000"/>
                <w:sz w:val="22"/>
                <w:szCs w:val="22"/>
                <w:lang w:val="en-GB" w:eastAsia="es-ES"/>
              </w:rPr>
              <w:t>1.019 (0.877, 1.169)</w:t>
            </w:r>
          </w:p>
        </w:tc>
        <w:tc>
          <w:tcPr>
            <w:tcW w:w="2500" w:type="dxa"/>
            <w:vAlign w:val="center"/>
            <w:hideMark/>
          </w:tcPr>
          <w:p w14:paraId="4B9F6836" w14:textId="096FA6FB" w:rsidR="007B16A6" w:rsidRPr="00F025B4" w:rsidRDefault="007B16A6" w:rsidP="0024441A">
            <w:pPr>
              <w:jc w:val="center"/>
              <w:rPr>
                <w:color w:val="000000"/>
                <w:sz w:val="22"/>
                <w:szCs w:val="22"/>
                <w:lang w:val="en-GB" w:eastAsia="es-ES"/>
              </w:rPr>
            </w:pPr>
            <w:r>
              <w:rPr>
                <w:color w:val="000000"/>
                <w:sz w:val="22"/>
                <w:szCs w:val="22"/>
                <w:lang w:val="en-GB" w:eastAsia="es-ES"/>
              </w:rPr>
              <w:t>-0.127 (-0.414, -0.131)</w:t>
            </w:r>
          </w:p>
        </w:tc>
        <w:tc>
          <w:tcPr>
            <w:tcW w:w="2500" w:type="dxa"/>
            <w:vAlign w:val="center"/>
            <w:hideMark/>
          </w:tcPr>
          <w:p w14:paraId="3D6DAC7E" w14:textId="74BBE035" w:rsidR="007B16A6" w:rsidRPr="00F025B4" w:rsidRDefault="007B16A6" w:rsidP="0024441A">
            <w:pPr>
              <w:jc w:val="center"/>
              <w:rPr>
                <w:color w:val="000000"/>
                <w:sz w:val="22"/>
                <w:szCs w:val="22"/>
                <w:lang w:val="en-GB" w:eastAsia="es-ES"/>
              </w:rPr>
            </w:pPr>
            <w:r>
              <w:rPr>
                <w:color w:val="000000"/>
                <w:sz w:val="22"/>
                <w:szCs w:val="22"/>
                <w:lang w:val="en-GB" w:eastAsia="es-ES"/>
              </w:rPr>
              <w:t>1.019 (0.879, 1.165)</w:t>
            </w:r>
          </w:p>
        </w:tc>
      </w:tr>
      <w:tr w:rsidR="007B16A6" w:rsidRPr="00F025B4" w14:paraId="7111CCFE" w14:textId="77777777" w:rsidTr="0024441A">
        <w:trPr>
          <w:trHeight w:val="375"/>
          <w:jc w:val="center"/>
        </w:trPr>
        <w:tc>
          <w:tcPr>
            <w:tcW w:w="1400" w:type="dxa"/>
            <w:vMerge w:val="restart"/>
            <w:vAlign w:val="center"/>
          </w:tcPr>
          <w:p w14:paraId="222F870C" w14:textId="0AA914B8" w:rsidR="007B16A6" w:rsidRPr="00F025B4" w:rsidRDefault="007B16A6" w:rsidP="007B16A6">
            <w:pPr>
              <w:jc w:val="center"/>
              <w:rPr>
                <w:color w:val="000000"/>
                <w:sz w:val="22"/>
                <w:szCs w:val="22"/>
                <w:lang w:val="en-GB" w:eastAsia="es-ES"/>
              </w:rPr>
            </w:pPr>
            <w:r>
              <w:rPr>
                <w:color w:val="000000"/>
                <w:sz w:val="22"/>
                <w:szCs w:val="22"/>
                <w:lang w:val="en-GB" w:eastAsia="es-ES"/>
              </w:rPr>
              <w:t>MW</w:t>
            </w:r>
          </w:p>
        </w:tc>
        <w:tc>
          <w:tcPr>
            <w:tcW w:w="2080" w:type="dxa"/>
            <w:vAlign w:val="center"/>
          </w:tcPr>
          <w:p w14:paraId="145CA2F7" w14:textId="0C1AE45A" w:rsidR="007B16A6" w:rsidRPr="00F025B4" w:rsidRDefault="007B16A6" w:rsidP="007B16A6">
            <w:pPr>
              <w:jc w:val="center"/>
              <w:rPr>
                <w:color w:val="000000"/>
                <w:sz w:val="22"/>
                <w:szCs w:val="22"/>
                <w:lang w:val="en-GB" w:eastAsia="es-ES"/>
              </w:rPr>
            </w:pPr>
            <w:r>
              <w:rPr>
                <w:color w:val="000000"/>
                <w:sz w:val="22"/>
                <w:szCs w:val="22"/>
                <w:lang w:val="en-GB" w:eastAsia="es-ES"/>
              </w:rPr>
              <w:t>Deming</w:t>
            </w:r>
          </w:p>
        </w:tc>
        <w:tc>
          <w:tcPr>
            <w:tcW w:w="2500" w:type="dxa"/>
            <w:vAlign w:val="center"/>
          </w:tcPr>
          <w:p w14:paraId="40E49BC5" w14:textId="220E78F5" w:rsidR="007B16A6" w:rsidRPr="00F025B4" w:rsidRDefault="007B16A6" w:rsidP="007B16A6">
            <w:pPr>
              <w:jc w:val="center"/>
              <w:rPr>
                <w:color w:val="000000"/>
                <w:sz w:val="22"/>
                <w:szCs w:val="22"/>
                <w:lang w:val="en-GB" w:eastAsia="es-ES"/>
              </w:rPr>
            </w:pPr>
            <w:r>
              <w:rPr>
                <w:color w:val="000000"/>
                <w:sz w:val="22"/>
                <w:szCs w:val="22"/>
                <w:lang w:val="en-GB" w:eastAsia="es-ES"/>
              </w:rPr>
              <w:t>-0.287 (-0.748, 0.062)</w:t>
            </w:r>
          </w:p>
        </w:tc>
        <w:tc>
          <w:tcPr>
            <w:tcW w:w="2500" w:type="dxa"/>
            <w:vAlign w:val="center"/>
          </w:tcPr>
          <w:p w14:paraId="1D38BDB1" w14:textId="1A34BF99" w:rsidR="007B16A6" w:rsidRPr="00F025B4" w:rsidRDefault="007B16A6" w:rsidP="007B16A6">
            <w:pPr>
              <w:jc w:val="center"/>
              <w:rPr>
                <w:color w:val="000000"/>
                <w:sz w:val="22"/>
                <w:szCs w:val="22"/>
                <w:lang w:val="en-GB" w:eastAsia="es-ES"/>
              </w:rPr>
            </w:pPr>
            <w:r>
              <w:rPr>
                <w:color w:val="000000"/>
                <w:sz w:val="22"/>
                <w:szCs w:val="22"/>
                <w:lang w:val="en-GB" w:eastAsia="es-ES"/>
              </w:rPr>
              <w:t>1.083 (0.920, 1.285)</w:t>
            </w:r>
          </w:p>
        </w:tc>
        <w:tc>
          <w:tcPr>
            <w:tcW w:w="2500" w:type="dxa"/>
            <w:vAlign w:val="center"/>
          </w:tcPr>
          <w:p w14:paraId="24D20313" w14:textId="1793622D" w:rsidR="007B16A6" w:rsidRPr="00F025B4" w:rsidRDefault="007B16A6" w:rsidP="007B16A6">
            <w:pPr>
              <w:jc w:val="center"/>
              <w:rPr>
                <w:color w:val="000000"/>
                <w:sz w:val="22"/>
                <w:szCs w:val="22"/>
                <w:lang w:val="en-GB" w:eastAsia="es-ES"/>
              </w:rPr>
            </w:pPr>
            <w:r>
              <w:rPr>
                <w:color w:val="000000"/>
                <w:sz w:val="22"/>
                <w:szCs w:val="22"/>
                <w:lang w:val="en-GB" w:eastAsia="es-ES"/>
              </w:rPr>
              <w:t>-0.287 (-0.732, 0.055)</w:t>
            </w:r>
          </w:p>
        </w:tc>
        <w:tc>
          <w:tcPr>
            <w:tcW w:w="2500" w:type="dxa"/>
            <w:vAlign w:val="center"/>
          </w:tcPr>
          <w:p w14:paraId="27CCA63A" w14:textId="2BD47A01" w:rsidR="007B16A6" w:rsidRPr="00F025B4" w:rsidRDefault="007B16A6" w:rsidP="007B16A6">
            <w:pPr>
              <w:jc w:val="center"/>
              <w:rPr>
                <w:color w:val="000000"/>
                <w:sz w:val="22"/>
                <w:szCs w:val="22"/>
                <w:lang w:val="en-GB" w:eastAsia="es-ES"/>
              </w:rPr>
            </w:pPr>
            <w:r>
              <w:rPr>
                <w:color w:val="000000"/>
                <w:sz w:val="22"/>
                <w:szCs w:val="22"/>
                <w:lang w:val="en-GB" w:eastAsia="es-ES"/>
              </w:rPr>
              <w:t>1.083 (0.927, 1.279)</w:t>
            </w:r>
          </w:p>
        </w:tc>
      </w:tr>
      <w:tr w:rsidR="007B16A6" w:rsidRPr="00F025B4" w14:paraId="1180BBA8" w14:textId="77777777" w:rsidTr="0024441A">
        <w:trPr>
          <w:trHeight w:val="375"/>
          <w:jc w:val="center"/>
        </w:trPr>
        <w:tc>
          <w:tcPr>
            <w:tcW w:w="1400" w:type="dxa"/>
            <w:vMerge/>
            <w:vAlign w:val="center"/>
          </w:tcPr>
          <w:p w14:paraId="52F228E1" w14:textId="77777777" w:rsidR="007B16A6" w:rsidRPr="00F025B4" w:rsidRDefault="007B16A6" w:rsidP="007B16A6">
            <w:pPr>
              <w:jc w:val="center"/>
              <w:rPr>
                <w:color w:val="000000"/>
                <w:sz w:val="22"/>
                <w:szCs w:val="22"/>
                <w:lang w:val="en-GB" w:eastAsia="es-ES"/>
              </w:rPr>
            </w:pPr>
          </w:p>
        </w:tc>
        <w:tc>
          <w:tcPr>
            <w:tcW w:w="2080" w:type="dxa"/>
            <w:vAlign w:val="center"/>
          </w:tcPr>
          <w:p w14:paraId="2F171C47" w14:textId="4F8EBF94" w:rsidR="007B16A6" w:rsidRPr="00F025B4" w:rsidRDefault="007B16A6" w:rsidP="007B16A6">
            <w:pPr>
              <w:jc w:val="center"/>
              <w:rPr>
                <w:color w:val="000000"/>
                <w:sz w:val="22"/>
                <w:szCs w:val="22"/>
                <w:lang w:val="en-GB" w:eastAsia="es-ES"/>
              </w:rPr>
            </w:pPr>
            <w:r>
              <w:rPr>
                <w:color w:val="000000"/>
                <w:sz w:val="22"/>
                <w:szCs w:val="22"/>
                <w:lang w:val="en-GB" w:eastAsia="es-ES"/>
              </w:rPr>
              <w:t>Passing-Bablok</w:t>
            </w:r>
          </w:p>
        </w:tc>
        <w:tc>
          <w:tcPr>
            <w:tcW w:w="2500" w:type="dxa"/>
            <w:vAlign w:val="center"/>
          </w:tcPr>
          <w:p w14:paraId="24A48FC9" w14:textId="5F72121A" w:rsidR="007B16A6" w:rsidRPr="00F025B4" w:rsidRDefault="007B16A6" w:rsidP="007B16A6">
            <w:pPr>
              <w:jc w:val="center"/>
              <w:rPr>
                <w:color w:val="000000"/>
                <w:sz w:val="22"/>
                <w:szCs w:val="22"/>
                <w:lang w:val="en-GB" w:eastAsia="es-ES"/>
              </w:rPr>
            </w:pPr>
            <w:r>
              <w:rPr>
                <w:color w:val="000000"/>
                <w:sz w:val="22"/>
                <w:szCs w:val="22"/>
                <w:lang w:val="en-GB" w:eastAsia="es-ES"/>
              </w:rPr>
              <w:t>-0.366 (-0.902, 0.044)</w:t>
            </w:r>
          </w:p>
        </w:tc>
        <w:tc>
          <w:tcPr>
            <w:tcW w:w="2500" w:type="dxa"/>
            <w:vAlign w:val="center"/>
          </w:tcPr>
          <w:p w14:paraId="582CCA24" w14:textId="25F03A3A" w:rsidR="007B16A6" w:rsidRPr="00F025B4" w:rsidRDefault="007B16A6" w:rsidP="007B16A6">
            <w:pPr>
              <w:jc w:val="center"/>
              <w:rPr>
                <w:color w:val="000000"/>
                <w:sz w:val="22"/>
                <w:szCs w:val="22"/>
                <w:lang w:val="en-GB" w:eastAsia="es-ES"/>
              </w:rPr>
            </w:pPr>
            <w:r>
              <w:rPr>
                <w:color w:val="000000"/>
                <w:sz w:val="22"/>
                <w:szCs w:val="22"/>
                <w:lang w:val="en-GB" w:eastAsia="es-ES"/>
              </w:rPr>
              <w:t>1.123 (0.924, 1.374)</w:t>
            </w:r>
          </w:p>
        </w:tc>
        <w:tc>
          <w:tcPr>
            <w:tcW w:w="2500" w:type="dxa"/>
            <w:vAlign w:val="center"/>
          </w:tcPr>
          <w:p w14:paraId="4953A2CA" w14:textId="144C2887" w:rsidR="007B16A6" w:rsidRPr="00F025B4" w:rsidRDefault="007B16A6" w:rsidP="007B16A6">
            <w:pPr>
              <w:jc w:val="center"/>
              <w:rPr>
                <w:color w:val="000000"/>
                <w:sz w:val="22"/>
                <w:szCs w:val="22"/>
                <w:lang w:val="en-GB" w:eastAsia="es-ES"/>
              </w:rPr>
            </w:pPr>
            <w:r>
              <w:rPr>
                <w:color w:val="000000"/>
                <w:sz w:val="22"/>
                <w:szCs w:val="22"/>
                <w:lang w:val="en-GB" w:eastAsia="es-ES"/>
              </w:rPr>
              <w:t>-0.366 (-0.872, 0.193)</w:t>
            </w:r>
          </w:p>
        </w:tc>
        <w:tc>
          <w:tcPr>
            <w:tcW w:w="2500" w:type="dxa"/>
            <w:vAlign w:val="center"/>
          </w:tcPr>
          <w:p w14:paraId="289905D0" w14:textId="50B0EF88" w:rsidR="007B16A6" w:rsidRPr="00F025B4" w:rsidRDefault="007B16A6" w:rsidP="007B16A6">
            <w:pPr>
              <w:jc w:val="center"/>
              <w:rPr>
                <w:color w:val="000000"/>
                <w:sz w:val="22"/>
                <w:szCs w:val="22"/>
                <w:lang w:val="en-GB" w:eastAsia="es-ES"/>
              </w:rPr>
            </w:pPr>
            <w:r>
              <w:rPr>
                <w:color w:val="000000"/>
                <w:sz w:val="22"/>
                <w:szCs w:val="22"/>
                <w:lang w:val="en-GB" w:eastAsia="es-ES"/>
              </w:rPr>
              <w:t>1.123 (0.924, 1.350)</w:t>
            </w:r>
          </w:p>
        </w:tc>
      </w:tr>
      <w:tr w:rsidR="007B16A6" w:rsidRPr="00F025B4" w14:paraId="526CD3FB" w14:textId="77777777" w:rsidTr="0024441A">
        <w:trPr>
          <w:trHeight w:val="375"/>
          <w:jc w:val="center"/>
        </w:trPr>
        <w:tc>
          <w:tcPr>
            <w:tcW w:w="1400" w:type="dxa"/>
            <w:vMerge w:val="restart"/>
            <w:vAlign w:val="center"/>
            <w:hideMark/>
          </w:tcPr>
          <w:p w14:paraId="349BFBA7"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RW</w:t>
            </w:r>
          </w:p>
        </w:tc>
        <w:tc>
          <w:tcPr>
            <w:tcW w:w="2080" w:type="dxa"/>
            <w:vAlign w:val="center"/>
            <w:hideMark/>
          </w:tcPr>
          <w:p w14:paraId="5F120FCE"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Deming</w:t>
            </w:r>
          </w:p>
        </w:tc>
        <w:tc>
          <w:tcPr>
            <w:tcW w:w="2500" w:type="dxa"/>
            <w:vAlign w:val="center"/>
            <w:hideMark/>
          </w:tcPr>
          <w:p w14:paraId="52F53F61" w14:textId="7AD8EC98" w:rsidR="007B16A6" w:rsidRPr="00F025B4" w:rsidRDefault="007B16A6" w:rsidP="0024441A">
            <w:pPr>
              <w:jc w:val="center"/>
              <w:rPr>
                <w:color w:val="000000"/>
                <w:sz w:val="22"/>
                <w:szCs w:val="22"/>
                <w:lang w:val="en-GB" w:eastAsia="es-ES"/>
              </w:rPr>
            </w:pPr>
            <w:r>
              <w:rPr>
                <w:color w:val="000000"/>
                <w:sz w:val="22"/>
                <w:szCs w:val="22"/>
                <w:lang w:val="en-GB" w:eastAsia="es-ES"/>
              </w:rPr>
              <w:t>-0.093 (-0.264, 0.097)</w:t>
            </w:r>
          </w:p>
        </w:tc>
        <w:tc>
          <w:tcPr>
            <w:tcW w:w="2500" w:type="dxa"/>
            <w:vAlign w:val="center"/>
            <w:hideMark/>
          </w:tcPr>
          <w:p w14:paraId="258D5B82" w14:textId="4287562D" w:rsidR="007B16A6" w:rsidRPr="00F025B4" w:rsidRDefault="007B16A6" w:rsidP="0024441A">
            <w:pPr>
              <w:jc w:val="center"/>
              <w:rPr>
                <w:color w:val="000000"/>
                <w:sz w:val="22"/>
                <w:szCs w:val="22"/>
                <w:lang w:val="en-GB" w:eastAsia="es-ES"/>
              </w:rPr>
            </w:pPr>
            <w:r>
              <w:rPr>
                <w:color w:val="000000"/>
                <w:sz w:val="22"/>
                <w:szCs w:val="22"/>
                <w:lang w:val="en-GB" w:eastAsia="es-ES"/>
              </w:rPr>
              <w:t>1.014 (0.929, 1.087)</w:t>
            </w:r>
          </w:p>
        </w:tc>
        <w:tc>
          <w:tcPr>
            <w:tcW w:w="2500" w:type="dxa"/>
            <w:vAlign w:val="center"/>
            <w:hideMark/>
          </w:tcPr>
          <w:p w14:paraId="3AFC59F3" w14:textId="0A103B18" w:rsidR="007B16A6" w:rsidRPr="00F025B4" w:rsidRDefault="007B16A6" w:rsidP="0024441A">
            <w:pPr>
              <w:jc w:val="center"/>
              <w:rPr>
                <w:color w:val="000000"/>
                <w:sz w:val="22"/>
                <w:szCs w:val="22"/>
                <w:lang w:val="en-GB" w:eastAsia="es-ES"/>
              </w:rPr>
            </w:pPr>
            <w:r>
              <w:rPr>
                <w:color w:val="000000"/>
                <w:sz w:val="22"/>
                <w:szCs w:val="22"/>
                <w:lang w:val="en-GB" w:eastAsia="es-ES"/>
              </w:rPr>
              <w:t>-0.093 (-0.259, 0.088)</w:t>
            </w:r>
          </w:p>
        </w:tc>
        <w:tc>
          <w:tcPr>
            <w:tcW w:w="2500" w:type="dxa"/>
            <w:vAlign w:val="center"/>
            <w:hideMark/>
          </w:tcPr>
          <w:p w14:paraId="7E13A34E" w14:textId="350BFC24" w:rsidR="007B16A6" w:rsidRPr="00F025B4" w:rsidRDefault="007B16A6" w:rsidP="0024441A">
            <w:pPr>
              <w:jc w:val="center"/>
              <w:rPr>
                <w:color w:val="000000"/>
                <w:sz w:val="22"/>
                <w:szCs w:val="22"/>
                <w:lang w:val="en-GB" w:eastAsia="es-ES"/>
              </w:rPr>
            </w:pPr>
            <w:r>
              <w:rPr>
                <w:color w:val="000000"/>
                <w:sz w:val="22"/>
                <w:szCs w:val="22"/>
                <w:lang w:val="en-GB" w:eastAsia="es-ES"/>
              </w:rPr>
              <w:t>1.014 (0.938, 1.091)</w:t>
            </w:r>
          </w:p>
        </w:tc>
      </w:tr>
      <w:tr w:rsidR="007B16A6" w:rsidRPr="00F025B4" w14:paraId="09CD4550" w14:textId="77777777" w:rsidTr="0024441A">
        <w:trPr>
          <w:trHeight w:val="375"/>
          <w:jc w:val="center"/>
        </w:trPr>
        <w:tc>
          <w:tcPr>
            <w:tcW w:w="1400" w:type="dxa"/>
            <w:vMerge/>
            <w:vAlign w:val="center"/>
            <w:hideMark/>
          </w:tcPr>
          <w:p w14:paraId="340D2CB6" w14:textId="77777777" w:rsidR="007B16A6" w:rsidRPr="00F025B4" w:rsidRDefault="007B16A6" w:rsidP="0024441A">
            <w:pPr>
              <w:rPr>
                <w:color w:val="000000"/>
                <w:sz w:val="22"/>
                <w:szCs w:val="22"/>
                <w:lang w:val="en-GB" w:eastAsia="es-ES"/>
              </w:rPr>
            </w:pPr>
          </w:p>
        </w:tc>
        <w:tc>
          <w:tcPr>
            <w:tcW w:w="2080" w:type="dxa"/>
            <w:vAlign w:val="center"/>
            <w:hideMark/>
          </w:tcPr>
          <w:p w14:paraId="78790480"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Passing-Bablok</w:t>
            </w:r>
          </w:p>
        </w:tc>
        <w:tc>
          <w:tcPr>
            <w:tcW w:w="2500" w:type="dxa"/>
            <w:vAlign w:val="center"/>
            <w:hideMark/>
          </w:tcPr>
          <w:p w14:paraId="55AEA027" w14:textId="2A772BAA" w:rsidR="007B16A6" w:rsidRPr="00F025B4" w:rsidRDefault="007B16A6" w:rsidP="0024441A">
            <w:pPr>
              <w:jc w:val="center"/>
              <w:rPr>
                <w:color w:val="000000"/>
                <w:sz w:val="22"/>
                <w:szCs w:val="22"/>
                <w:lang w:val="en-GB" w:eastAsia="es-ES"/>
              </w:rPr>
            </w:pPr>
            <w:r>
              <w:rPr>
                <w:color w:val="000000"/>
                <w:sz w:val="22"/>
                <w:szCs w:val="22"/>
                <w:lang w:val="en-GB" w:eastAsia="es-ES"/>
              </w:rPr>
              <w:t>-0.119 (-0.271, 0.087)</w:t>
            </w:r>
          </w:p>
        </w:tc>
        <w:tc>
          <w:tcPr>
            <w:tcW w:w="2500" w:type="dxa"/>
            <w:vAlign w:val="center"/>
            <w:hideMark/>
          </w:tcPr>
          <w:p w14:paraId="2742E989" w14:textId="6302DB70" w:rsidR="007B16A6" w:rsidRPr="00F025B4" w:rsidRDefault="007B16A6" w:rsidP="0024441A">
            <w:pPr>
              <w:jc w:val="center"/>
              <w:rPr>
                <w:color w:val="000000"/>
                <w:sz w:val="22"/>
                <w:szCs w:val="22"/>
                <w:lang w:val="en-GB" w:eastAsia="es-ES"/>
              </w:rPr>
            </w:pPr>
            <w:r>
              <w:rPr>
                <w:color w:val="000000"/>
                <w:sz w:val="22"/>
                <w:szCs w:val="22"/>
                <w:lang w:val="en-GB" w:eastAsia="es-ES"/>
              </w:rPr>
              <w:t>1.028 (0.936, 1.112)</w:t>
            </w:r>
          </w:p>
        </w:tc>
        <w:tc>
          <w:tcPr>
            <w:tcW w:w="2500" w:type="dxa"/>
            <w:vAlign w:val="center"/>
            <w:hideMark/>
          </w:tcPr>
          <w:p w14:paraId="4D05FFCA" w14:textId="380E1C14" w:rsidR="007B16A6" w:rsidRPr="00F025B4" w:rsidRDefault="00233024" w:rsidP="0024441A">
            <w:pPr>
              <w:jc w:val="center"/>
              <w:rPr>
                <w:color w:val="000000"/>
                <w:sz w:val="22"/>
                <w:szCs w:val="22"/>
                <w:lang w:val="en-GB" w:eastAsia="es-ES"/>
              </w:rPr>
            </w:pPr>
            <w:r>
              <w:rPr>
                <w:color w:val="000000"/>
                <w:sz w:val="22"/>
                <w:szCs w:val="22"/>
                <w:lang w:val="en-GB" w:eastAsia="es-ES"/>
              </w:rPr>
              <w:t>-0.119 (-0.298, 0.096)</w:t>
            </w:r>
          </w:p>
        </w:tc>
        <w:tc>
          <w:tcPr>
            <w:tcW w:w="2500" w:type="dxa"/>
            <w:vAlign w:val="center"/>
            <w:hideMark/>
          </w:tcPr>
          <w:p w14:paraId="7A32CC1C" w14:textId="6887E7AE" w:rsidR="007B16A6" w:rsidRPr="00F025B4" w:rsidRDefault="007B16A6" w:rsidP="0024441A">
            <w:pPr>
              <w:jc w:val="center"/>
              <w:rPr>
                <w:color w:val="000000"/>
                <w:sz w:val="22"/>
                <w:szCs w:val="22"/>
                <w:lang w:val="en-GB" w:eastAsia="es-ES"/>
              </w:rPr>
            </w:pPr>
            <w:r>
              <w:rPr>
                <w:color w:val="000000"/>
                <w:sz w:val="22"/>
                <w:szCs w:val="22"/>
                <w:lang w:val="en-GB" w:eastAsia="es-ES"/>
              </w:rPr>
              <w:t>1.028 (0.932, 1.103)</w:t>
            </w:r>
          </w:p>
        </w:tc>
      </w:tr>
      <w:tr w:rsidR="007B16A6" w:rsidRPr="00F025B4" w14:paraId="0EB7FFE6" w14:textId="77777777" w:rsidTr="0024441A">
        <w:trPr>
          <w:trHeight w:val="375"/>
          <w:jc w:val="center"/>
        </w:trPr>
        <w:tc>
          <w:tcPr>
            <w:tcW w:w="1400" w:type="dxa"/>
            <w:vMerge w:val="restart"/>
            <w:vAlign w:val="center"/>
            <w:hideMark/>
          </w:tcPr>
          <w:p w14:paraId="22E8BA59"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SW</w:t>
            </w:r>
          </w:p>
        </w:tc>
        <w:tc>
          <w:tcPr>
            <w:tcW w:w="2080" w:type="dxa"/>
            <w:vAlign w:val="center"/>
            <w:hideMark/>
          </w:tcPr>
          <w:p w14:paraId="5541A938"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Deming</w:t>
            </w:r>
          </w:p>
        </w:tc>
        <w:tc>
          <w:tcPr>
            <w:tcW w:w="2500" w:type="dxa"/>
            <w:vAlign w:val="center"/>
            <w:hideMark/>
          </w:tcPr>
          <w:p w14:paraId="5305AEB9" w14:textId="2E80FAF7" w:rsidR="007B16A6" w:rsidRPr="00F025B4" w:rsidRDefault="007B16A6" w:rsidP="0024441A">
            <w:pPr>
              <w:jc w:val="center"/>
              <w:rPr>
                <w:color w:val="000000"/>
                <w:sz w:val="22"/>
                <w:szCs w:val="22"/>
                <w:lang w:val="en-GB" w:eastAsia="es-ES"/>
              </w:rPr>
            </w:pPr>
            <w:r>
              <w:rPr>
                <w:color w:val="000000"/>
                <w:sz w:val="22"/>
                <w:szCs w:val="22"/>
                <w:lang w:val="en-GB" w:eastAsia="es-ES"/>
              </w:rPr>
              <w:t>-0.060 (-0.163, 0.061)</w:t>
            </w:r>
          </w:p>
        </w:tc>
        <w:tc>
          <w:tcPr>
            <w:tcW w:w="2500" w:type="dxa"/>
            <w:vAlign w:val="center"/>
            <w:hideMark/>
          </w:tcPr>
          <w:p w14:paraId="1C0CBFD5" w14:textId="38592DB2" w:rsidR="007B16A6" w:rsidRPr="00F025B4" w:rsidRDefault="007B16A6" w:rsidP="0024441A">
            <w:pPr>
              <w:jc w:val="center"/>
              <w:rPr>
                <w:color w:val="000000"/>
                <w:sz w:val="22"/>
                <w:szCs w:val="22"/>
                <w:lang w:val="en-GB" w:eastAsia="es-ES"/>
              </w:rPr>
            </w:pPr>
            <w:r>
              <w:rPr>
                <w:color w:val="000000"/>
                <w:sz w:val="22"/>
                <w:szCs w:val="22"/>
                <w:lang w:val="en-GB" w:eastAsia="es-ES"/>
              </w:rPr>
              <w:t>1.021 (0.963, 1.070)</w:t>
            </w:r>
          </w:p>
        </w:tc>
        <w:tc>
          <w:tcPr>
            <w:tcW w:w="2500" w:type="dxa"/>
            <w:vAlign w:val="center"/>
            <w:hideMark/>
          </w:tcPr>
          <w:p w14:paraId="302812F1" w14:textId="1496F495" w:rsidR="007B16A6" w:rsidRPr="00F025B4" w:rsidRDefault="007B16A6" w:rsidP="0024441A">
            <w:pPr>
              <w:jc w:val="center"/>
              <w:rPr>
                <w:color w:val="000000"/>
                <w:sz w:val="22"/>
                <w:szCs w:val="22"/>
                <w:lang w:val="en-GB" w:eastAsia="es-ES"/>
              </w:rPr>
            </w:pPr>
            <w:r>
              <w:rPr>
                <w:color w:val="000000"/>
                <w:sz w:val="22"/>
                <w:szCs w:val="22"/>
                <w:lang w:val="en-GB" w:eastAsia="es-ES"/>
              </w:rPr>
              <w:t>-0.060 (-0.155, 0.056)</w:t>
            </w:r>
          </w:p>
        </w:tc>
        <w:tc>
          <w:tcPr>
            <w:tcW w:w="2500" w:type="dxa"/>
            <w:vAlign w:val="center"/>
            <w:hideMark/>
          </w:tcPr>
          <w:p w14:paraId="0C6B62BF" w14:textId="5E75A6F3" w:rsidR="007B16A6" w:rsidRPr="00F025B4" w:rsidRDefault="007B16A6" w:rsidP="0024441A">
            <w:pPr>
              <w:jc w:val="center"/>
              <w:rPr>
                <w:color w:val="000000"/>
                <w:sz w:val="22"/>
                <w:szCs w:val="22"/>
                <w:lang w:val="en-GB" w:eastAsia="es-ES"/>
              </w:rPr>
            </w:pPr>
            <w:r>
              <w:rPr>
                <w:color w:val="000000"/>
                <w:sz w:val="22"/>
                <w:szCs w:val="22"/>
                <w:lang w:val="en-GB" w:eastAsia="es-ES"/>
              </w:rPr>
              <w:t>1.021 (0.959, 1.070)</w:t>
            </w:r>
          </w:p>
        </w:tc>
      </w:tr>
      <w:tr w:rsidR="00055443" w:rsidRPr="00F025B4" w14:paraId="1E2C6102" w14:textId="77777777" w:rsidTr="0024441A">
        <w:trPr>
          <w:trHeight w:val="375"/>
          <w:jc w:val="center"/>
        </w:trPr>
        <w:tc>
          <w:tcPr>
            <w:tcW w:w="1400" w:type="dxa"/>
            <w:vMerge/>
            <w:vAlign w:val="center"/>
            <w:hideMark/>
          </w:tcPr>
          <w:p w14:paraId="43E0CB1C" w14:textId="77777777" w:rsidR="00055443" w:rsidRPr="00F025B4" w:rsidRDefault="00055443" w:rsidP="00055443">
            <w:pPr>
              <w:rPr>
                <w:color w:val="000000"/>
                <w:sz w:val="22"/>
                <w:szCs w:val="22"/>
                <w:lang w:val="en-GB" w:eastAsia="es-ES"/>
              </w:rPr>
            </w:pPr>
          </w:p>
        </w:tc>
        <w:tc>
          <w:tcPr>
            <w:tcW w:w="2080" w:type="dxa"/>
            <w:vAlign w:val="center"/>
            <w:hideMark/>
          </w:tcPr>
          <w:p w14:paraId="21DCBFA0" w14:textId="77777777" w:rsidR="00055443" w:rsidRPr="00F025B4" w:rsidRDefault="00055443" w:rsidP="00055443">
            <w:pPr>
              <w:jc w:val="center"/>
              <w:rPr>
                <w:color w:val="000000"/>
                <w:sz w:val="22"/>
                <w:szCs w:val="22"/>
                <w:lang w:val="en-GB" w:eastAsia="es-ES"/>
              </w:rPr>
            </w:pPr>
            <w:r>
              <w:rPr>
                <w:color w:val="000000"/>
                <w:sz w:val="22"/>
                <w:szCs w:val="22"/>
                <w:lang w:val="en-GB" w:eastAsia="es-ES"/>
              </w:rPr>
              <w:t>Passing-Bablok</w:t>
            </w:r>
          </w:p>
        </w:tc>
        <w:tc>
          <w:tcPr>
            <w:tcW w:w="2500" w:type="dxa"/>
            <w:vAlign w:val="center"/>
            <w:hideMark/>
          </w:tcPr>
          <w:p w14:paraId="2CB0176C" w14:textId="47FA5A1D" w:rsidR="00055443" w:rsidRPr="00F025B4" w:rsidRDefault="00055443" w:rsidP="00055443">
            <w:pPr>
              <w:jc w:val="center"/>
              <w:rPr>
                <w:color w:val="000000"/>
                <w:sz w:val="22"/>
                <w:szCs w:val="22"/>
                <w:lang w:val="en-GB" w:eastAsia="es-ES"/>
              </w:rPr>
            </w:pPr>
            <w:r>
              <w:rPr>
                <w:color w:val="000000"/>
                <w:sz w:val="22"/>
                <w:szCs w:val="22"/>
                <w:lang w:val="en-GB" w:eastAsia="es-ES"/>
              </w:rPr>
              <w:t>-0.089 (-0.213, 0.075)</w:t>
            </w:r>
          </w:p>
        </w:tc>
        <w:tc>
          <w:tcPr>
            <w:tcW w:w="2500" w:type="dxa"/>
            <w:vAlign w:val="center"/>
            <w:hideMark/>
          </w:tcPr>
          <w:p w14:paraId="7A7F49D8" w14:textId="5645EE5C" w:rsidR="00055443" w:rsidRPr="00F025B4" w:rsidRDefault="00055443" w:rsidP="00055443">
            <w:pPr>
              <w:jc w:val="center"/>
              <w:rPr>
                <w:color w:val="000000"/>
                <w:sz w:val="22"/>
                <w:szCs w:val="22"/>
                <w:lang w:val="en-GB" w:eastAsia="es-ES"/>
              </w:rPr>
            </w:pPr>
            <w:r>
              <w:rPr>
                <w:color w:val="000000"/>
                <w:sz w:val="22"/>
                <w:szCs w:val="22"/>
                <w:lang w:val="en-GB" w:eastAsia="es-ES"/>
              </w:rPr>
              <w:t>1.031 (0.972, 1.093)</w:t>
            </w:r>
          </w:p>
        </w:tc>
        <w:tc>
          <w:tcPr>
            <w:tcW w:w="2500" w:type="dxa"/>
            <w:vAlign w:val="center"/>
            <w:hideMark/>
          </w:tcPr>
          <w:p w14:paraId="0040EBD8" w14:textId="65F1FAAC" w:rsidR="00055443" w:rsidRPr="00F025B4" w:rsidRDefault="00055443" w:rsidP="00055443">
            <w:pPr>
              <w:jc w:val="center"/>
              <w:rPr>
                <w:color w:val="000000"/>
                <w:sz w:val="22"/>
                <w:szCs w:val="22"/>
                <w:lang w:val="en-GB" w:eastAsia="es-ES"/>
              </w:rPr>
            </w:pPr>
            <w:r>
              <w:rPr>
                <w:color w:val="000000"/>
                <w:sz w:val="22"/>
                <w:szCs w:val="22"/>
                <w:lang w:val="en-GB" w:eastAsia="es-ES"/>
              </w:rPr>
              <w:t>-0.089 (-0.217, 0.066)</w:t>
            </w:r>
          </w:p>
        </w:tc>
        <w:tc>
          <w:tcPr>
            <w:tcW w:w="2500" w:type="dxa"/>
            <w:vAlign w:val="center"/>
            <w:hideMark/>
          </w:tcPr>
          <w:p w14:paraId="55A4610F" w14:textId="6AE96664" w:rsidR="00055443" w:rsidRPr="00F025B4" w:rsidRDefault="00055443" w:rsidP="00055443">
            <w:pPr>
              <w:jc w:val="center"/>
              <w:rPr>
                <w:color w:val="000000"/>
                <w:sz w:val="22"/>
                <w:szCs w:val="22"/>
                <w:lang w:val="en-GB" w:eastAsia="es-ES"/>
              </w:rPr>
            </w:pPr>
            <w:r>
              <w:rPr>
                <w:color w:val="000000"/>
                <w:sz w:val="22"/>
                <w:szCs w:val="22"/>
                <w:lang w:val="en-GB" w:eastAsia="es-ES"/>
              </w:rPr>
              <w:t>1.031 (0.972, 1.099)</w:t>
            </w:r>
          </w:p>
        </w:tc>
      </w:tr>
      <w:tr w:rsidR="007B16A6" w:rsidRPr="00F025B4" w14:paraId="3E85CD23" w14:textId="77777777" w:rsidTr="0024441A">
        <w:trPr>
          <w:trHeight w:val="375"/>
          <w:jc w:val="center"/>
        </w:trPr>
        <w:tc>
          <w:tcPr>
            <w:tcW w:w="1400" w:type="dxa"/>
            <w:vMerge w:val="restart"/>
            <w:vAlign w:val="center"/>
            <w:hideMark/>
          </w:tcPr>
          <w:p w14:paraId="27924273"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WW</w:t>
            </w:r>
          </w:p>
        </w:tc>
        <w:tc>
          <w:tcPr>
            <w:tcW w:w="2080" w:type="dxa"/>
            <w:vAlign w:val="center"/>
            <w:hideMark/>
          </w:tcPr>
          <w:p w14:paraId="310BFC83"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Deming</w:t>
            </w:r>
          </w:p>
        </w:tc>
        <w:tc>
          <w:tcPr>
            <w:tcW w:w="2500" w:type="dxa"/>
            <w:vAlign w:val="center"/>
            <w:hideMark/>
          </w:tcPr>
          <w:p w14:paraId="33E2F30D" w14:textId="4A04A1EB" w:rsidR="007B16A6" w:rsidRPr="00F025B4" w:rsidRDefault="007B16A6" w:rsidP="0024441A">
            <w:pPr>
              <w:jc w:val="center"/>
              <w:rPr>
                <w:color w:val="000000"/>
                <w:sz w:val="22"/>
                <w:szCs w:val="22"/>
                <w:lang w:val="en-GB" w:eastAsia="es-ES"/>
              </w:rPr>
            </w:pPr>
            <w:r>
              <w:rPr>
                <w:color w:val="000000"/>
                <w:sz w:val="22"/>
                <w:szCs w:val="22"/>
                <w:lang w:val="en-GB" w:eastAsia="es-ES"/>
              </w:rPr>
              <w:t>-0.170 (-0.366, -0.001)</w:t>
            </w:r>
          </w:p>
        </w:tc>
        <w:tc>
          <w:tcPr>
            <w:tcW w:w="2500" w:type="dxa"/>
            <w:vAlign w:val="center"/>
            <w:hideMark/>
          </w:tcPr>
          <w:p w14:paraId="2492FBD0" w14:textId="13EC8480" w:rsidR="007B16A6" w:rsidRPr="00F025B4" w:rsidRDefault="007B16A6" w:rsidP="0024441A">
            <w:pPr>
              <w:jc w:val="center"/>
              <w:rPr>
                <w:color w:val="000000"/>
                <w:sz w:val="22"/>
                <w:szCs w:val="22"/>
                <w:lang w:val="en-GB" w:eastAsia="es-ES"/>
              </w:rPr>
            </w:pPr>
            <w:r>
              <w:rPr>
                <w:color w:val="000000"/>
                <w:sz w:val="22"/>
                <w:szCs w:val="22"/>
                <w:lang w:val="en-GB" w:eastAsia="es-ES"/>
              </w:rPr>
              <w:t>1.057 (0.992, 1.139)</w:t>
            </w:r>
          </w:p>
        </w:tc>
        <w:tc>
          <w:tcPr>
            <w:tcW w:w="2500" w:type="dxa"/>
            <w:vAlign w:val="center"/>
            <w:hideMark/>
          </w:tcPr>
          <w:p w14:paraId="35D315FB" w14:textId="0158E9AC" w:rsidR="007B16A6" w:rsidRPr="00F025B4" w:rsidRDefault="007B16A6" w:rsidP="0024441A">
            <w:pPr>
              <w:jc w:val="center"/>
              <w:rPr>
                <w:color w:val="000000"/>
                <w:sz w:val="22"/>
                <w:szCs w:val="22"/>
                <w:lang w:val="en-GB" w:eastAsia="es-ES"/>
              </w:rPr>
            </w:pPr>
            <w:r>
              <w:rPr>
                <w:color w:val="000000"/>
                <w:sz w:val="22"/>
                <w:szCs w:val="22"/>
                <w:lang w:val="en-GB" w:eastAsia="es-ES"/>
              </w:rPr>
              <w:t>-0.170 (-0.378, 0.005)</w:t>
            </w:r>
          </w:p>
        </w:tc>
        <w:tc>
          <w:tcPr>
            <w:tcW w:w="2500" w:type="dxa"/>
            <w:vAlign w:val="center"/>
            <w:hideMark/>
          </w:tcPr>
          <w:p w14:paraId="7DFF1998" w14:textId="74CB00F7" w:rsidR="007B16A6" w:rsidRPr="00F025B4" w:rsidRDefault="007B16A6" w:rsidP="0024441A">
            <w:pPr>
              <w:jc w:val="center"/>
              <w:rPr>
                <w:color w:val="000000"/>
                <w:sz w:val="22"/>
                <w:szCs w:val="22"/>
                <w:lang w:val="en-GB" w:eastAsia="es-ES"/>
              </w:rPr>
            </w:pPr>
            <w:r>
              <w:rPr>
                <w:color w:val="000000"/>
                <w:sz w:val="22"/>
                <w:szCs w:val="22"/>
                <w:lang w:val="en-GB" w:eastAsia="es-ES"/>
              </w:rPr>
              <w:t>1.057 (0.989, 1.141)</w:t>
            </w:r>
          </w:p>
        </w:tc>
      </w:tr>
      <w:tr w:rsidR="007B16A6" w:rsidRPr="00F025B4" w14:paraId="79D3DA4E" w14:textId="77777777" w:rsidTr="0024441A">
        <w:trPr>
          <w:trHeight w:val="375"/>
          <w:jc w:val="center"/>
        </w:trPr>
        <w:tc>
          <w:tcPr>
            <w:tcW w:w="1400" w:type="dxa"/>
            <w:vMerge/>
            <w:vAlign w:val="center"/>
            <w:hideMark/>
          </w:tcPr>
          <w:p w14:paraId="2E1B875D" w14:textId="77777777" w:rsidR="007B16A6" w:rsidRPr="00F025B4" w:rsidRDefault="007B16A6" w:rsidP="0024441A">
            <w:pPr>
              <w:rPr>
                <w:color w:val="000000"/>
                <w:sz w:val="22"/>
                <w:szCs w:val="22"/>
                <w:lang w:val="en-GB" w:eastAsia="es-ES"/>
              </w:rPr>
            </w:pPr>
          </w:p>
        </w:tc>
        <w:tc>
          <w:tcPr>
            <w:tcW w:w="2080" w:type="dxa"/>
            <w:vAlign w:val="center"/>
            <w:hideMark/>
          </w:tcPr>
          <w:p w14:paraId="7124D7D8"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Passing-Bablok</w:t>
            </w:r>
          </w:p>
        </w:tc>
        <w:tc>
          <w:tcPr>
            <w:tcW w:w="2500" w:type="dxa"/>
            <w:vAlign w:val="center"/>
            <w:hideMark/>
          </w:tcPr>
          <w:p w14:paraId="2D796A3D" w14:textId="27978B20" w:rsidR="007B16A6" w:rsidRPr="00F025B4" w:rsidRDefault="007B16A6" w:rsidP="0024441A">
            <w:pPr>
              <w:jc w:val="center"/>
              <w:rPr>
                <w:color w:val="000000"/>
                <w:sz w:val="22"/>
                <w:szCs w:val="22"/>
                <w:lang w:val="en-GB" w:eastAsia="es-ES"/>
              </w:rPr>
            </w:pPr>
            <w:r>
              <w:rPr>
                <w:color w:val="000000"/>
                <w:sz w:val="22"/>
                <w:szCs w:val="22"/>
                <w:lang w:val="en-GB" w:eastAsia="es-ES"/>
              </w:rPr>
              <w:t>-0.160 (-0.405, 0.007)</w:t>
            </w:r>
          </w:p>
        </w:tc>
        <w:tc>
          <w:tcPr>
            <w:tcW w:w="2500" w:type="dxa"/>
            <w:vAlign w:val="center"/>
            <w:hideMark/>
          </w:tcPr>
          <w:p w14:paraId="25ED67E0" w14:textId="452F42F5" w:rsidR="007B16A6" w:rsidRPr="00F025B4" w:rsidRDefault="007B16A6" w:rsidP="0024441A">
            <w:pPr>
              <w:jc w:val="center"/>
              <w:rPr>
                <w:color w:val="000000"/>
                <w:sz w:val="22"/>
                <w:szCs w:val="22"/>
                <w:lang w:val="en-GB" w:eastAsia="es-ES"/>
              </w:rPr>
            </w:pPr>
            <w:r>
              <w:rPr>
                <w:color w:val="000000"/>
                <w:sz w:val="22"/>
                <w:szCs w:val="22"/>
                <w:lang w:val="en-GB" w:eastAsia="es-ES"/>
              </w:rPr>
              <w:t>1.059 (0.985, 1.153)</w:t>
            </w:r>
          </w:p>
        </w:tc>
        <w:tc>
          <w:tcPr>
            <w:tcW w:w="2500" w:type="dxa"/>
            <w:vAlign w:val="center"/>
            <w:hideMark/>
          </w:tcPr>
          <w:p w14:paraId="1FB6BB51" w14:textId="752B17D2" w:rsidR="007B16A6" w:rsidRPr="00F025B4" w:rsidRDefault="007B16A6" w:rsidP="0024441A">
            <w:pPr>
              <w:jc w:val="center"/>
              <w:rPr>
                <w:color w:val="000000"/>
                <w:sz w:val="22"/>
                <w:szCs w:val="22"/>
                <w:lang w:val="en-GB" w:eastAsia="es-ES"/>
              </w:rPr>
            </w:pPr>
            <w:r>
              <w:rPr>
                <w:color w:val="000000"/>
                <w:sz w:val="22"/>
                <w:szCs w:val="22"/>
                <w:lang w:val="en-GB" w:eastAsia="es-ES"/>
              </w:rPr>
              <w:t>-0.160 (-0.388, 0.004)</w:t>
            </w:r>
          </w:p>
        </w:tc>
        <w:tc>
          <w:tcPr>
            <w:tcW w:w="2500" w:type="dxa"/>
            <w:vAlign w:val="center"/>
            <w:hideMark/>
          </w:tcPr>
          <w:p w14:paraId="403CDC15" w14:textId="7FE2C7A4" w:rsidR="007B16A6" w:rsidRPr="00F025B4" w:rsidRDefault="007B16A6" w:rsidP="0024441A">
            <w:pPr>
              <w:jc w:val="center"/>
              <w:rPr>
                <w:color w:val="000000"/>
                <w:sz w:val="22"/>
                <w:szCs w:val="22"/>
                <w:lang w:val="en-GB" w:eastAsia="es-ES"/>
              </w:rPr>
            </w:pPr>
            <w:r>
              <w:rPr>
                <w:color w:val="000000"/>
                <w:sz w:val="22"/>
                <w:szCs w:val="22"/>
                <w:lang w:val="en-GB" w:eastAsia="es-ES"/>
              </w:rPr>
              <w:t>1.058 (0.986, 1.150)</w:t>
            </w:r>
          </w:p>
        </w:tc>
      </w:tr>
      <w:tr w:rsidR="007B16A6" w:rsidRPr="00F025B4" w14:paraId="0E33EC49" w14:textId="77777777" w:rsidTr="0024441A">
        <w:trPr>
          <w:trHeight w:val="375"/>
          <w:jc w:val="center"/>
        </w:trPr>
        <w:tc>
          <w:tcPr>
            <w:tcW w:w="1400" w:type="dxa"/>
            <w:vMerge w:val="restart"/>
            <w:vAlign w:val="center"/>
            <w:hideMark/>
          </w:tcPr>
          <w:p w14:paraId="54BE2DE3"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Intermediate</w:t>
            </w:r>
          </w:p>
        </w:tc>
        <w:tc>
          <w:tcPr>
            <w:tcW w:w="2080" w:type="dxa"/>
            <w:vAlign w:val="center"/>
            <w:hideMark/>
          </w:tcPr>
          <w:p w14:paraId="1EF350EF"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Deming</w:t>
            </w:r>
          </w:p>
        </w:tc>
        <w:tc>
          <w:tcPr>
            <w:tcW w:w="2500" w:type="dxa"/>
            <w:vAlign w:val="center"/>
            <w:hideMark/>
          </w:tcPr>
          <w:p w14:paraId="7774A7C7" w14:textId="7D7AF958" w:rsidR="007B16A6" w:rsidRPr="00F025B4" w:rsidRDefault="007B16A6" w:rsidP="0024441A">
            <w:pPr>
              <w:jc w:val="center"/>
              <w:rPr>
                <w:color w:val="000000"/>
                <w:sz w:val="22"/>
                <w:szCs w:val="22"/>
                <w:lang w:val="en-GB" w:eastAsia="es-ES"/>
              </w:rPr>
            </w:pPr>
            <w:r>
              <w:rPr>
                <w:color w:val="000000"/>
                <w:sz w:val="22"/>
                <w:szCs w:val="22"/>
                <w:lang w:val="en-GB" w:eastAsia="es-ES"/>
              </w:rPr>
              <w:t>-0.064 (-0.166, 0.047)</w:t>
            </w:r>
          </w:p>
        </w:tc>
        <w:tc>
          <w:tcPr>
            <w:tcW w:w="2500" w:type="dxa"/>
            <w:vAlign w:val="center"/>
            <w:hideMark/>
          </w:tcPr>
          <w:p w14:paraId="51557E05" w14:textId="5D914FAD" w:rsidR="007B16A6" w:rsidRPr="00F025B4" w:rsidRDefault="007B16A6" w:rsidP="0024441A">
            <w:pPr>
              <w:jc w:val="center"/>
              <w:rPr>
                <w:color w:val="000000"/>
                <w:sz w:val="22"/>
                <w:szCs w:val="22"/>
                <w:lang w:val="en-GB" w:eastAsia="es-ES"/>
              </w:rPr>
            </w:pPr>
            <w:r>
              <w:rPr>
                <w:color w:val="000000"/>
                <w:sz w:val="22"/>
                <w:szCs w:val="22"/>
                <w:lang w:val="en-GB" w:eastAsia="es-ES"/>
              </w:rPr>
              <w:t>1.012 (0.960, 1.057)</w:t>
            </w:r>
          </w:p>
        </w:tc>
        <w:tc>
          <w:tcPr>
            <w:tcW w:w="2500" w:type="dxa"/>
            <w:vAlign w:val="center"/>
            <w:hideMark/>
          </w:tcPr>
          <w:p w14:paraId="57D0620D" w14:textId="1F41A902" w:rsidR="007B16A6" w:rsidRPr="00F025B4" w:rsidRDefault="007B16A6" w:rsidP="0024441A">
            <w:pPr>
              <w:jc w:val="center"/>
              <w:rPr>
                <w:color w:val="000000"/>
                <w:sz w:val="22"/>
                <w:szCs w:val="22"/>
                <w:lang w:val="en-GB" w:eastAsia="es-ES"/>
              </w:rPr>
            </w:pPr>
            <w:r>
              <w:rPr>
                <w:color w:val="000000"/>
                <w:sz w:val="22"/>
                <w:szCs w:val="22"/>
                <w:lang w:val="en-GB" w:eastAsia="es-ES"/>
              </w:rPr>
              <w:t>-0.064 (-0.163, 0.051)</w:t>
            </w:r>
          </w:p>
        </w:tc>
        <w:tc>
          <w:tcPr>
            <w:tcW w:w="2500" w:type="dxa"/>
            <w:vAlign w:val="center"/>
            <w:hideMark/>
          </w:tcPr>
          <w:p w14:paraId="704E7D90" w14:textId="33013FD4" w:rsidR="007B16A6" w:rsidRPr="00F025B4" w:rsidRDefault="007B16A6" w:rsidP="0024441A">
            <w:pPr>
              <w:jc w:val="center"/>
              <w:rPr>
                <w:color w:val="000000"/>
                <w:sz w:val="22"/>
                <w:szCs w:val="22"/>
                <w:lang w:val="en-GB" w:eastAsia="es-ES"/>
              </w:rPr>
            </w:pPr>
            <w:r>
              <w:rPr>
                <w:color w:val="000000"/>
                <w:sz w:val="22"/>
                <w:szCs w:val="22"/>
                <w:lang w:val="en-GB" w:eastAsia="es-ES"/>
              </w:rPr>
              <w:t>1.012 (0.960, 1.057)</w:t>
            </w:r>
          </w:p>
        </w:tc>
      </w:tr>
      <w:tr w:rsidR="007B16A6" w:rsidRPr="00F025B4" w14:paraId="006F1915" w14:textId="77777777" w:rsidTr="0024441A">
        <w:trPr>
          <w:trHeight w:val="375"/>
          <w:jc w:val="center"/>
        </w:trPr>
        <w:tc>
          <w:tcPr>
            <w:tcW w:w="1400" w:type="dxa"/>
            <w:vMerge/>
            <w:vAlign w:val="center"/>
            <w:hideMark/>
          </w:tcPr>
          <w:p w14:paraId="78FC6071" w14:textId="77777777" w:rsidR="007B16A6" w:rsidRPr="00F025B4" w:rsidRDefault="007B16A6" w:rsidP="0024441A">
            <w:pPr>
              <w:rPr>
                <w:color w:val="000000"/>
                <w:sz w:val="22"/>
                <w:szCs w:val="22"/>
                <w:lang w:val="en-GB" w:eastAsia="es-ES"/>
              </w:rPr>
            </w:pPr>
          </w:p>
        </w:tc>
        <w:tc>
          <w:tcPr>
            <w:tcW w:w="2080" w:type="dxa"/>
            <w:vAlign w:val="center"/>
            <w:hideMark/>
          </w:tcPr>
          <w:p w14:paraId="050CCA89"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Passing-Bablok</w:t>
            </w:r>
          </w:p>
        </w:tc>
        <w:tc>
          <w:tcPr>
            <w:tcW w:w="2500" w:type="dxa"/>
            <w:vAlign w:val="center"/>
            <w:hideMark/>
          </w:tcPr>
          <w:p w14:paraId="56C2AA6E" w14:textId="761D41AF" w:rsidR="007B16A6" w:rsidRPr="00F025B4" w:rsidRDefault="007B16A6" w:rsidP="0024441A">
            <w:pPr>
              <w:jc w:val="center"/>
              <w:rPr>
                <w:color w:val="000000"/>
                <w:sz w:val="22"/>
                <w:szCs w:val="22"/>
                <w:lang w:val="en-GB" w:eastAsia="es-ES"/>
              </w:rPr>
            </w:pPr>
            <w:r>
              <w:rPr>
                <w:color w:val="000000"/>
                <w:sz w:val="22"/>
                <w:szCs w:val="22"/>
                <w:lang w:val="en-GB" w:eastAsia="es-ES"/>
              </w:rPr>
              <w:t>-0.095 (-0.181, 0.021)</w:t>
            </w:r>
          </w:p>
        </w:tc>
        <w:tc>
          <w:tcPr>
            <w:tcW w:w="2500" w:type="dxa"/>
            <w:vAlign w:val="center"/>
            <w:hideMark/>
          </w:tcPr>
          <w:p w14:paraId="051134CD" w14:textId="169DD0BC" w:rsidR="007B16A6" w:rsidRPr="00F025B4" w:rsidRDefault="007B16A6" w:rsidP="0024441A">
            <w:pPr>
              <w:jc w:val="center"/>
              <w:rPr>
                <w:color w:val="000000"/>
                <w:sz w:val="22"/>
                <w:szCs w:val="22"/>
                <w:lang w:val="en-GB" w:eastAsia="es-ES"/>
              </w:rPr>
            </w:pPr>
            <w:r>
              <w:rPr>
                <w:color w:val="000000"/>
                <w:sz w:val="22"/>
                <w:szCs w:val="22"/>
                <w:lang w:val="en-GB" w:eastAsia="es-ES"/>
              </w:rPr>
              <w:t>1.027 (0.975, 1.062)</w:t>
            </w:r>
          </w:p>
        </w:tc>
        <w:tc>
          <w:tcPr>
            <w:tcW w:w="2500" w:type="dxa"/>
            <w:vAlign w:val="center"/>
            <w:hideMark/>
          </w:tcPr>
          <w:p w14:paraId="00235319" w14:textId="6BD9655C" w:rsidR="007B16A6" w:rsidRPr="00F025B4" w:rsidRDefault="007B16A6" w:rsidP="0024441A">
            <w:pPr>
              <w:jc w:val="center"/>
              <w:rPr>
                <w:color w:val="000000"/>
                <w:sz w:val="22"/>
                <w:szCs w:val="22"/>
                <w:lang w:val="en-GB" w:eastAsia="es-ES"/>
              </w:rPr>
            </w:pPr>
            <w:r>
              <w:rPr>
                <w:color w:val="000000"/>
                <w:sz w:val="22"/>
                <w:szCs w:val="22"/>
                <w:lang w:val="en-GB" w:eastAsia="es-ES"/>
              </w:rPr>
              <w:t>-0.095 (-0.182, -0.023)</w:t>
            </w:r>
          </w:p>
        </w:tc>
        <w:tc>
          <w:tcPr>
            <w:tcW w:w="2500" w:type="dxa"/>
            <w:vAlign w:val="center"/>
            <w:hideMark/>
          </w:tcPr>
          <w:p w14:paraId="6637A984" w14:textId="11A0DCB0" w:rsidR="007B16A6" w:rsidRPr="00F025B4" w:rsidRDefault="007B16A6" w:rsidP="0024441A">
            <w:pPr>
              <w:jc w:val="center"/>
              <w:rPr>
                <w:color w:val="000000"/>
                <w:sz w:val="22"/>
                <w:szCs w:val="22"/>
                <w:lang w:val="en-GB" w:eastAsia="es-ES"/>
              </w:rPr>
            </w:pPr>
            <w:r>
              <w:rPr>
                <w:color w:val="000000"/>
                <w:sz w:val="22"/>
                <w:szCs w:val="22"/>
                <w:lang w:val="en-GB" w:eastAsia="es-ES"/>
              </w:rPr>
              <w:t>1.027 (0.978, 1.065)</w:t>
            </w:r>
          </w:p>
        </w:tc>
      </w:tr>
      <w:tr w:rsidR="007B16A6" w:rsidRPr="00F025B4" w14:paraId="5F460768" w14:textId="77777777" w:rsidTr="0024441A">
        <w:trPr>
          <w:trHeight w:val="375"/>
          <w:jc w:val="center"/>
        </w:trPr>
        <w:tc>
          <w:tcPr>
            <w:tcW w:w="1400" w:type="dxa"/>
            <w:vMerge w:val="restart"/>
            <w:vAlign w:val="center"/>
            <w:hideMark/>
          </w:tcPr>
          <w:p w14:paraId="4121DA40"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Global</w:t>
            </w:r>
          </w:p>
        </w:tc>
        <w:tc>
          <w:tcPr>
            <w:tcW w:w="2080" w:type="dxa"/>
            <w:vAlign w:val="center"/>
            <w:hideMark/>
          </w:tcPr>
          <w:p w14:paraId="4ABE95C1"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Deming</w:t>
            </w:r>
          </w:p>
        </w:tc>
        <w:tc>
          <w:tcPr>
            <w:tcW w:w="2500" w:type="dxa"/>
            <w:vAlign w:val="center"/>
            <w:hideMark/>
          </w:tcPr>
          <w:p w14:paraId="0C83DD84"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0.173 (-0.312, -0.062)</w:t>
            </w:r>
          </w:p>
        </w:tc>
        <w:tc>
          <w:tcPr>
            <w:tcW w:w="2500" w:type="dxa"/>
            <w:vAlign w:val="center"/>
            <w:hideMark/>
          </w:tcPr>
          <w:p w14:paraId="39D5C09C"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1.050 (1.003, 1.105)</w:t>
            </w:r>
          </w:p>
        </w:tc>
        <w:tc>
          <w:tcPr>
            <w:tcW w:w="2500" w:type="dxa"/>
            <w:vAlign w:val="center"/>
            <w:hideMark/>
          </w:tcPr>
          <w:p w14:paraId="584AE83A" w14:textId="20B184AA" w:rsidR="007B16A6" w:rsidRPr="00F025B4" w:rsidRDefault="007B16A6" w:rsidP="0024441A">
            <w:pPr>
              <w:jc w:val="center"/>
              <w:rPr>
                <w:color w:val="000000"/>
                <w:sz w:val="22"/>
                <w:szCs w:val="22"/>
                <w:lang w:val="en-GB" w:eastAsia="es-ES"/>
              </w:rPr>
            </w:pPr>
            <w:r>
              <w:rPr>
                <w:color w:val="000000"/>
                <w:sz w:val="22"/>
                <w:szCs w:val="22"/>
                <w:lang w:val="en-GB" w:eastAsia="es-ES"/>
              </w:rPr>
              <w:t>-0.173(-0.301, -0.056)</w:t>
            </w:r>
          </w:p>
        </w:tc>
        <w:tc>
          <w:tcPr>
            <w:tcW w:w="2500" w:type="dxa"/>
            <w:vAlign w:val="center"/>
            <w:hideMark/>
          </w:tcPr>
          <w:p w14:paraId="4CBBE4D1" w14:textId="4DE6798E" w:rsidR="007B16A6" w:rsidRPr="00F025B4" w:rsidRDefault="007B16A6" w:rsidP="0024441A">
            <w:pPr>
              <w:jc w:val="center"/>
              <w:rPr>
                <w:color w:val="000000"/>
                <w:sz w:val="22"/>
                <w:szCs w:val="22"/>
                <w:lang w:val="en-GB" w:eastAsia="es-ES"/>
              </w:rPr>
            </w:pPr>
            <w:r>
              <w:rPr>
                <w:color w:val="000000"/>
                <w:sz w:val="22"/>
                <w:szCs w:val="22"/>
                <w:lang w:val="en-GB" w:eastAsia="es-ES"/>
              </w:rPr>
              <w:t>1.050 (1.003, 1.104)</w:t>
            </w:r>
          </w:p>
        </w:tc>
      </w:tr>
      <w:tr w:rsidR="007B16A6" w:rsidRPr="00F025B4" w14:paraId="72DA8AB6" w14:textId="77777777" w:rsidTr="0024441A">
        <w:trPr>
          <w:trHeight w:val="375"/>
          <w:jc w:val="center"/>
        </w:trPr>
        <w:tc>
          <w:tcPr>
            <w:tcW w:w="1400" w:type="dxa"/>
            <w:vMerge/>
            <w:tcBorders>
              <w:bottom w:val="single" w:sz="4" w:space="0" w:color="auto"/>
            </w:tcBorders>
            <w:vAlign w:val="center"/>
            <w:hideMark/>
          </w:tcPr>
          <w:p w14:paraId="1C9706B0" w14:textId="77777777" w:rsidR="007B16A6" w:rsidRPr="00F025B4" w:rsidRDefault="007B16A6" w:rsidP="0024441A">
            <w:pPr>
              <w:rPr>
                <w:color w:val="000000"/>
                <w:sz w:val="22"/>
                <w:szCs w:val="22"/>
                <w:lang w:val="en-GB" w:eastAsia="es-ES"/>
              </w:rPr>
            </w:pPr>
          </w:p>
        </w:tc>
        <w:tc>
          <w:tcPr>
            <w:tcW w:w="2080" w:type="dxa"/>
            <w:tcBorders>
              <w:bottom w:val="single" w:sz="4" w:space="0" w:color="auto"/>
            </w:tcBorders>
            <w:vAlign w:val="center"/>
            <w:hideMark/>
          </w:tcPr>
          <w:p w14:paraId="68E8429C" w14:textId="77777777" w:rsidR="007B16A6" w:rsidRPr="00F025B4" w:rsidRDefault="007B16A6" w:rsidP="0024441A">
            <w:pPr>
              <w:jc w:val="center"/>
              <w:rPr>
                <w:color w:val="000000"/>
                <w:sz w:val="22"/>
                <w:szCs w:val="22"/>
                <w:lang w:val="en-GB" w:eastAsia="es-ES"/>
              </w:rPr>
            </w:pPr>
            <w:r>
              <w:rPr>
                <w:color w:val="000000"/>
                <w:sz w:val="22"/>
                <w:szCs w:val="22"/>
                <w:lang w:val="en-GB" w:eastAsia="es-ES"/>
              </w:rPr>
              <w:t>Passing-Bablok</w:t>
            </w:r>
          </w:p>
        </w:tc>
        <w:tc>
          <w:tcPr>
            <w:tcW w:w="2500" w:type="dxa"/>
            <w:tcBorders>
              <w:bottom w:val="single" w:sz="4" w:space="0" w:color="auto"/>
            </w:tcBorders>
            <w:vAlign w:val="center"/>
            <w:hideMark/>
          </w:tcPr>
          <w:p w14:paraId="31504F1D" w14:textId="2FE0579B" w:rsidR="007B16A6" w:rsidRPr="00F025B4" w:rsidRDefault="007B16A6" w:rsidP="0024441A">
            <w:pPr>
              <w:jc w:val="center"/>
              <w:rPr>
                <w:color w:val="000000"/>
                <w:sz w:val="22"/>
                <w:szCs w:val="22"/>
                <w:lang w:val="en-GB" w:eastAsia="es-ES"/>
              </w:rPr>
            </w:pPr>
            <w:r>
              <w:rPr>
                <w:color w:val="000000"/>
                <w:sz w:val="22"/>
                <w:szCs w:val="22"/>
                <w:lang w:val="en-GB" w:eastAsia="es-ES"/>
              </w:rPr>
              <w:t>-0.165 (-0.272, -0.069)</w:t>
            </w:r>
          </w:p>
        </w:tc>
        <w:tc>
          <w:tcPr>
            <w:tcW w:w="2500" w:type="dxa"/>
            <w:tcBorders>
              <w:bottom w:val="single" w:sz="4" w:space="0" w:color="auto"/>
            </w:tcBorders>
            <w:vAlign w:val="center"/>
            <w:hideMark/>
          </w:tcPr>
          <w:p w14:paraId="70F7C959" w14:textId="6E1B7BC8" w:rsidR="007B16A6" w:rsidRPr="00F025B4" w:rsidRDefault="007B16A6" w:rsidP="0024441A">
            <w:pPr>
              <w:jc w:val="center"/>
              <w:rPr>
                <w:color w:val="000000"/>
                <w:sz w:val="22"/>
                <w:szCs w:val="22"/>
                <w:lang w:val="en-GB" w:eastAsia="es-ES"/>
              </w:rPr>
            </w:pPr>
            <w:r>
              <w:rPr>
                <w:color w:val="000000"/>
                <w:sz w:val="22"/>
                <w:szCs w:val="22"/>
                <w:lang w:val="en-GB" w:eastAsia="es-ES"/>
              </w:rPr>
              <w:t>1.054 (1.012, 1.097)</w:t>
            </w:r>
          </w:p>
        </w:tc>
        <w:tc>
          <w:tcPr>
            <w:tcW w:w="2500" w:type="dxa"/>
            <w:tcBorders>
              <w:bottom w:val="single" w:sz="4" w:space="0" w:color="auto"/>
            </w:tcBorders>
            <w:vAlign w:val="center"/>
            <w:hideMark/>
          </w:tcPr>
          <w:p w14:paraId="6CF455EA" w14:textId="37558E90" w:rsidR="007B16A6" w:rsidRPr="00F025B4" w:rsidRDefault="007B16A6" w:rsidP="0024441A">
            <w:pPr>
              <w:jc w:val="center"/>
              <w:rPr>
                <w:color w:val="000000"/>
                <w:sz w:val="22"/>
                <w:szCs w:val="22"/>
                <w:lang w:val="en-GB" w:eastAsia="es-ES"/>
              </w:rPr>
            </w:pPr>
            <w:r>
              <w:rPr>
                <w:color w:val="000000"/>
                <w:sz w:val="22"/>
                <w:szCs w:val="22"/>
                <w:lang w:val="en-GB" w:eastAsia="es-ES"/>
              </w:rPr>
              <w:t>-0.165 (-0.281, -0.070)</w:t>
            </w:r>
          </w:p>
        </w:tc>
        <w:tc>
          <w:tcPr>
            <w:tcW w:w="2500" w:type="dxa"/>
            <w:tcBorders>
              <w:bottom w:val="single" w:sz="4" w:space="0" w:color="auto"/>
            </w:tcBorders>
            <w:vAlign w:val="center"/>
            <w:hideMark/>
          </w:tcPr>
          <w:p w14:paraId="7490D223" w14:textId="059696C6" w:rsidR="007B16A6" w:rsidRPr="00F025B4" w:rsidRDefault="007B16A6" w:rsidP="0024441A">
            <w:pPr>
              <w:jc w:val="center"/>
              <w:rPr>
                <w:color w:val="000000"/>
                <w:sz w:val="22"/>
                <w:szCs w:val="22"/>
                <w:lang w:val="en-GB" w:eastAsia="es-ES"/>
              </w:rPr>
            </w:pPr>
            <w:r>
              <w:rPr>
                <w:color w:val="000000"/>
                <w:sz w:val="22"/>
                <w:szCs w:val="22"/>
                <w:lang w:val="en-GB" w:eastAsia="es-ES"/>
              </w:rPr>
              <w:t>1.054 (1.012, 1.099)</w:t>
            </w:r>
          </w:p>
        </w:tc>
      </w:tr>
    </w:tbl>
    <w:p w14:paraId="7AEDEF38" w14:textId="77777777" w:rsidR="00667D4A" w:rsidRPr="007E4EDA" w:rsidRDefault="00667D4A" w:rsidP="00667D4A">
      <w:pPr>
        <w:rPr>
          <w:lang w:val="en-GB"/>
        </w:rPr>
      </w:pPr>
    </w:p>
    <w:p w14:paraId="14FF1FDF" w14:textId="77777777" w:rsidR="00667D4A" w:rsidRPr="007E4EDA" w:rsidRDefault="00667D4A" w:rsidP="00667D4A">
      <w:pPr>
        <w:spacing w:after="80" w:line="360" w:lineRule="auto"/>
        <w:rPr>
          <w:lang w:val="en-GB"/>
        </w:rPr>
      </w:pPr>
      <w:r>
        <w:rPr>
          <w:lang w:val="en-GB"/>
        </w:rPr>
        <w:br w:type="page"/>
      </w:r>
    </w:p>
    <w:p w14:paraId="57061B26" w14:textId="3273A2C5" w:rsidR="00667D4A" w:rsidRPr="007E4EDA" w:rsidRDefault="00667D4A" w:rsidP="00667D4A">
      <w:pPr>
        <w:spacing w:after="120" w:line="360" w:lineRule="auto"/>
        <w:jc w:val="both"/>
        <w:rPr>
          <w:sz w:val="24"/>
          <w:szCs w:val="24"/>
          <w:lang w:val="en-GB"/>
        </w:rPr>
      </w:pPr>
      <w:r>
        <w:rPr>
          <w:b/>
          <w:bCs/>
          <w:sz w:val="24"/>
          <w:szCs w:val="24"/>
          <w:lang w:val="en-GB"/>
        </w:rPr>
        <w:lastRenderedPageBreak/>
        <w:t>Table 5.</w:t>
      </w:r>
      <w:r>
        <w:rPr>
          <w:sz w:val="24"/>
          <w:szCs w:val="24"/>
          <w:lang w:val="en-GB"/>
        </w:rPr>
        <w:t xml:space="preserve"> Limits of detection (LOD) and limits of quantification (LOQ) of the ENUMERA®-Coli100 method for </w:t>
      </w:r>
      <w:r>
        <w:rPr>
          <w:i/>
          <w:iCs/>
          <w:sz w:val="24"/>
          <w:szCs w:val="24"/>
          <w:lang w:val="en-GB"/>
        </w:rPr>
        <w:t>E. coli</w:t>
      </w:r>
      <w:r>
        <w:rPr>
          <w:sz w:val="24"/>
          <w:szCs w:val="24"/>
          <w:lang w:val="en-GB"/>
        </w:rPr>
        <w:t xml:space="preserve"> and total coliforms in the water matrices analysed, expressed as MPN/100 mL. Values were calculated according to ISO 16140-2 and ISO 13843.</w:t>
      </w:r>
    </w:p>
    <w:p w14:paraId="204C7399" w14:textId="77777777" w:rsidR="00667D4A" w:rsidRPr="007E4EDA" w:rsidRDefault="00667D4A" w:rsidP="00667D4A">
      <w:pPr>
        <w:spacing w:after="120" w:line="360" w:lineRule="auto"/>
        <w:jc w:val="both"/>
        <w:rPr>
          <w:sz w:val="24"/>
          <w:szCs w:val="24"/>
          <w:lang w:val="en-GB"/>
        </w:rPr>
      </w:pPr>
    </w:p>
    <w:tbl>
      <w:tblPr>
        <w:tblStyle w:val="Taulaambquadrcula1clara"/>
        <w:tblW w:w="6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400"/>
        <w:gridCol w:w="1100"/>
        <w:gridCol w:w="1100"/>
        <w:gridCol w:w="1100"/>
        <w:gridCol w:w="1100"/>
      </w:tblGrid>
      <w:tr w:rsidR="00667D4A" w:rsidRPr="00F025B4" w14:paraId="04C8139B" w14:textId="77777777" w:rsidTr="002E002D">
        <w:trPr>
          <w:jc w:val="center"/>
        </w:trPr>
        <w:tc>
          <w:tcPr>
            <w:tcW w:w="2400" w:type="dxa"/>
            <w:tcBorders>
              <w:top w:val="single" w:sz="4" w:space="0" w:color="auto"/>
              <w:bottom w:val="single" w:sz="4" w:space="0" w:color="auto"/>
            </w:tcBorders>
          </w:tcPr>
          <w:p w14:paraId="2FFB728D" w14:textId="77777777" w:rsidR="00667D4A" w:rsidRPr="00F025B4" w:rsidRDefault="00667D4A" w:rsidP="00D669D7">
            <w:pPr>
              <w:jc w:val="center"/>
              <w:rPr>
                <w:sz w:val="22"/>
                <w:szCs w:val="22"/>
                <w:lang w:val="en-GB"/>
              </w:rPr>
            </w:pPr>
            <w:r>
              <w:rPr>
                <w:b/>
                <w:bCs/>
                <w:sz w:val="22"/>
                <w:szCs w:val="22"/>
                <w:lang w:val="en-GB"/>
              </w:rPr>
              <w:t>Matrix</w:t>
            </w:r>
          </w:p>
        </w:tc>
        <w:tc>
          <w:tcPr>
            <w:tcW w:w="2200" w:type="dxa"/>
            <w:gridSpan w:val="2"/>
            <w:tcBorders>
              <w:top w:val="single" w:sz="4" w:space="0" w:color="auto"/>
              <w:bottom w:val="single" w:sz="4" w:space="0" w:color="auto"/>
            </w:tcBorders>
          </w:tcPr>
          <w:p w14:paraId="7A2DF3FA" w14:textId="77777777" w:rsidR="002E002D" w:rsidRPr="00F025B4" w:rsidRDefault="00667D4A" w:rsidP="002E002D">
            <w:pPr>
              <w:jc w:val="center"/>
              <w:rPr>
                <w:b/>
                <w:bCs/>
                <w:i/>
                <w:iCs/>
                <w:sz w:val="22"/>
                <w:szCs w:val="22"/>
                <w:lang w:val="en-GB"/>
              </w:rPr>
            </w:pPr>
            <w:r>
              <w:rPr>
                <w:b/>
                <w:bCs/>
                <w:i/>
                <w:iCs/>
                <w:sz w:val="22"/>
                <w:szCs w:val="22"/>
                <w:lang w:val="en-GB"/>
              </w:rPr>
              <w:t>E. coli</w:t>
            </w:r>
          </w:p>
          <w:p w14:paraId="5ABF3C58" w14:textId="483A286F" w:rsidR="00667D4A" w:rsidRPr="00F025B4" w:rsidRDefault="00667D4A" w:rsidP="002E002D">
            <w:pPr>
              <w:jc w:val="center"/>
              <w:rPr>
                <w:sz w:val="22"/>
                <w:szCs w:val="22"/>
                <w:lang w:val="en-GB"/>
              </w:rPr>
            </w:pPr>
            <w:r>
              <w:rPr>
                <w:sz w:val="22"/>
                <w:szCs w:val="22"/>
                <w:lang w:val="en-GB"/>
              </w:rPr>
              <w:t>(MPN/100 mL)</w:t>
            </w:r>
          </w:p>
        </w:tc>
        <w:tc>
          <w:tcPr>
            <w:tcW w:w="2200" w:type="dxa"/>
            <w:gridSpan w:val="2"/>
            <w:tcBorders>
              <w:top w:val="single" w:sz="4" w:space="0" w:color="auto"/>
              <w:bottom w:val="single" w:sz="4" w:space="0" w:color="auto"/>
            </w:tcBorders>
          </w:tcPr>
          <w:p w14:paraId="757AD847" w14:textId="77777777" w:rsidR="00667D4A" w:rsidRPr="00F025B4" w:rsidRDefault="00667D4A" w:rsidP="00D669D7">
            <w:pPr>
              <w:jc w:val="center"/>
              <w:rPr>
                <w:sz w:val="22"/>
                <w:szCs w:val="22"/>
                <w:lang w:val="en-GB"/>
              </w:rPr>
            </w:pPr>
            <w:r>
              <w:rPr>
                <w:b/>
                <w:bCs/>
                <w:sz w:val="22"/>
                <w:szCs w:val="22"/>
                <w:lang w:val="en-GB"/>
              </w:rPr>
              <w:t>Total Coliforms</w:t>
            </w:r>
            <w:r>
              <w:rPr>
                <w:sz w:val="22"/>
                <w:szCs w:val="22"/>
                <w:lang w:val="en-GB"/>
              </w:rPr>
              <w:t xml:space="preserve"> (MPN/100 mL)</w:t>
            </w:r>
          </w:p>
        </w:tc>
      </w:tr>
      <w:tr w:rsidR="00667D4A" w:rsidRPr="00F025B4" w14:paraId="57308FA5" w14:textId="77777777" w:rsidTr="00D669D7">
        <w:trPr>
          <w:jc w:val="center"/>
        </w:trPr>
        <w:tc>
          <w:tcPr>
            <w:tcW w:w="2400" w:type="dxa"/>
            <w:tcBorders>
              <w:top w:val="single" w:sz="4" w:space="0" w:color="auto"/>
              <w:bottom w:val="single" w:sz="4" w:space="0" w:color="auto"/>
            </w:tcBorders>
          </w:tcPr>
          <w:p w14:paraId="0AA4E5DF" w14:textId="77777777" w:rsidR="00667D4A" w:rsidRPr="00F025B4" w:rsidRDefault="00667D4A" w:rsidP="00D669D7">
            <w:pPr>
              <w:jc w:val="center"/>
              <w:rPr>
                <w:sz w:val="22"/>
                <w:szCs w:val="22"/>
                <w:lang w:val="en-GB"/>
              </w:rPr>
            </w:pPr>
          </w:p>
        </w:tc>
        <w:tc>
          <w:tcPr>
            <w:tcW w:w="1100" w:type="dxa"/>
            <w:tcBorders>
              <w:top w:val="single" w:sz="4" w:space="0" w:color="auto"/>
              <w:bottom w:val="single" w:sz="4" w:space="0" w:color="auto"/>
            </w:tcBorders>
          </w:tcPr>
          <w:p w14:paraId="73135734" w14:textId="77777777" w:rsidR="00667D4A" w:rsidRPr="00F025B4" w:rsidRDefault="00667D4A" w:rsidP="00D669D7">
            <w:pPr>
              <w:jc w:val="center"/>
              <w:rPr>
                <w:sz w:val="22"/>
                <w:szCs w:val="22"/>
                <w:lang w:val="en-GB"/>
              </w:rPr>
            </w:pPr>
            <w:r>
              <w:rPr>
                <w:b/>
                <w:bCs/>
                <w:sz w:val="22"/>
                <w:szCs w:val="22"/>
                <w:lang w:val="en-GB"/>
              </w:rPr>
              <w:t>LOD</w:t>
            </w:r>
          </w:p>
        </w:tc>
        <w:tc>
          <w:tcPr>
            <w:tcW w:w="1100" w:type="dxa"/>
            <w:tcBorders>
              <w:top w:val="single" w:sz="4" w:space="0" w:color="auto"/>
              <w:bottom w:val="single" w:sz="4" w:space="0" w:color="auto"/>
            </w:tcBorders>
          </w:tcPr>
          <w:p w14:paraId="480552C3" w14:textId="77777777" w:rsidR="00667D4A" w:rsidRPr="00F025B4" w:rsidRDefault="00667D4A" w:rsidP="00D669D7">
            <w:pPr>
              <w:jc w:val="center"/>
              <w:rPr>
                <w:sz w:val="22"/>
                <w:szCs w:val="22"/>
                <w:lang w:val="en-GB"/>
              </w:rPr>
            </w:pPr>
            <w:r>
              <w:rPr>
                <w:b/>
                <w:bCs/>
                <w:sz w:val="22"/>
                <w:szCs w:val="22"/>
                <w:lang w:val="en-GB"/>
              </w:rPr>
              <w:t>LOQ</w:t>
            </w:r>
          </w:p>
        </w:tc>
        <w:tc>
          <w:tcPr>
            <w:tcW w:w="1100" w:type="dxa"/>
            <w:tcBorders>
              <w:top w:val="single" w:sz="4" w:space="0" w:color="auto"/>
              <w:bottom w:val="single" w:sz="4" w:space="0" w:color="auto"/>
            </w:tcBorders>
          </w:tcPr>
          <w:p w14:paraId="0F44D9D6" w14:textId="77777777" w:rsidR="00667D4A" w:rsidRPr="00F025B4" w:rsidRDefault="00667D4A" w:rsidP="00D669D7">
            <w:pPr>
              <w:jc w:val="center"/>
              <w:rPr>
                <w:sz w:val="22"/>
                <w:szCs w:val="22"/>
                <w:lang w:val="en-GB"/>
              </w:rPr>
            </w:pPr>
            <w:r>
              <w:rPr>
                <w:b/>
                <w:bCs/>
                <w:sz w:val="22"/>
                <w:szCs w:val="22"/>
                <w:lang w:val="en-GB"/>
              </w:rPr>
              <w:t>LOD</w:t>
            </w:r>
          </w:p>
        </w:tc>
        <w:tc>
          <w:tcPr>
            <w:tcW w:w="1100" w:type="dxa"/>
            <w:tcBorders>
              <w:top w:val="single" w:sz="4" w:space="0" w:color="auto"/>
              <w:bottom w:val="single" w:sz="4" w:space="0" w:color="auto"/>
            </w:tcBorders>
          </w:tcPr>
          <w:p w14:paraId="5F6595CC" w14:textId="77777777" w:rsidR="00667D4A" w:rsidRPr="00F025B4" w:rsidRDefault="00667D4A" w:rsidP="00D669D7">
            <w:pPr>
              <w:jc w:val="center"/>
              <w:rPr>
                <w:sz w:val="22"/>
                <w:szCs w:val="22"/>
                <w:lang w:val="en-GB"/>
              </w:rPr>
            </w:pPr>
            <w:r>
              <w:rPr>
                <w:b/>
                <w:bCs/>
                <w:sz w:val="22"/>
                <w:szCs w:val="22"/>
                <w:lang w:val="en-GB"/>
              </w:rPr>
              <w:t>LOQ</w:t>
            </w:r>
          </w:p>
        </w:tc>
      </w:tr>
      <w:tr w:rsidR="00667D4A" w:rsidRPr="00F025B4" w14:paraId="528C91BD" w14:textId="77777777" w:rsidTr="00D669D7">
        <w:trPr>
          <w:jc w:val="center"/>
        </w:trPr>
        <w:tc>
          <w:tcPr>
            <w:tcW w:w="2400" w:type="dxa"/>
            <w:tcBorders>
              <w:top w:val="single" w:sz="4" w:space="0" w:color="auto"/>
            </w:tcBorders>
          </w:tcPr>
          <w:p w14:paraId="7D03934A" w14:textId="77777777" w:rsidR="00667D4A" w:rsidRPr="00F025B4" w:rsidRDefault="00667D4A" w:rsidP="00D669D7">
            <w:pPr>
              <w:rPr>
                <w:sz w:val="22"/>
                <w:szCs w:val="22"/>
                <w:lang w:val="en-GB"/>
              </w:rPr>
            </w:pPr>
            <w:r>
              <w:rPr>
                <w:sz w:val="22"/>
                <w:szCs w:val="22"/>
                <w:lang w:val="en-GB"/>
              </w:rPr>
              <w:t>Drinking water</w:t>
            </w:r>
          </w:p>
        </w:tc>
        <w:tc>
          <w:tcPr>
            <w:tcW w:w="1100" w:type="dxa"/>
            <w:tcBorders>
              <w:top w:val="single" w:sz="4" w:space="0" w:color="auto"/>
            </w:tcBorders>
          </w:tcPr>
          <w:p w14:paraId="0D3682BC" w14:textId="77777777" w:rsidR="00667D4A" w:rsidRPr="00F025B4" w:rsidRDefault="00667D4A" w:rsidP="00D669D7">
            <w:pPr>
              <w:jc w:val="center"/>
              <w:rPr>
                <w:sz w:val="22"/>
                <w:szCs w:val="22"/>
                <w:lang w:val="en-GB"/>
              </w:rPr>
            </w:pPr>
            <w:r>
              <w:rPr>
                <w:sz w:val="22"/>
                <w:szCs w:val="22"/>
                <w:lang w:val="en-GB"/>
              </w:rPr>
              <w:t>1.6</w:t>
            </w:r>
          </w:p>
        </w:tc>
        <w:tc>
          <w:tcPr>
            <w:tcW w:w="1100" w:type="dxa"/>
            <w:tcBorders>
              <w:top w:val="single" w:sz="4" w:space="0" w:color="auto"/>
            </w:tcBorders>
          </w:tcPr>
          <w:p w14:paraId="7F421BB8" w14:textId="77777777" w:rsidR="00667D4A" w:rsidRPr="00F025B4" w:rsidRDefault="00667D4A" w:rsidP="00D669D7">
            <w:pPr>
              <w:jc w:val="center"/>
              <w:rPr>
                <w:sz w:val="22"/>
                <w:szCs w:val="22"/>
                <w:lang w:val="en-GB"/>
              </w:rPr>
            </w:pPr>
            <w:r>
              <w:rPr>
                <w:sz w:val="22"/>
                <w:szCs w:val="22"/>
                <w:lang w:val="en-GB"/>
              </w:rPr>
              <w:t>4.4</w:t>
            </w:r>
          </w:p>
        </w:tc>
        <w:tc>
          <w:tcPr>
            <w:tcW w:w="1100" w:type="dxa"/>
            <w:tcBorders>
              <w:top w:val="single" w:sz="4" w:space="0" w:color="auto"/>
            </w:tcBorders>
          </w:tcPr>
          <w:p w14:paraId="262E4F3E" w14:textId="77777777" w:rsidR="00667D4A" w:rsidRPr="00F025B4" w:rsidRDefault="00667D4A" w:rsidP="00D669D7">
            <w:pPr>
              <w:jc w:val="center"/>
              <w:rPr>
                <w:sz w:val="22"/>
                <w:szCs w:val="22"/>
                <w:lang w:val="en-GB"/>
              </w:rPr>
            </w:pPr>
            <w:r>
              <w:rPr>
                <w:sz w:val="22"/>
                <w:szCs w:val="22"/>
                <w:lang w:val="en-GB"/>
              </w:rPr>
              <w:t>1.8</w:t>
            </w:r>
          </w:p>
        </w:tc>
        <w:tc>
          <w:tcPr>
            <w:tcW w:w="1100" w:type="dxa"/>
            <w:tcBorders>
              <w:top w:val="single" w:sz="4" w:space="0" w:color="auto"/>
            </w:tcBorders>
          </w:tcPr>
          <w:p w14:paraId="59A2B87E" w14:textId="77777777" w:rsidR="00667D4A" w:rsidRPr="00F025B4" w:rsidRDefault="00667D4A" w:rsidP="00D669D7">
            <w:pPr>
              <w:jc w:val="center"/>
              <w:rPr>
                <w:sz w:val="22"/>
                <w:szCs w:val="22"/>
                <w:lang w:val="en-GB"/>
              </w:rPr>
            </w:pPr>
            <w:r>
              <w:rPr>
                <w:sz w:val="22"/>
                <w:szCs w:val="22"/>
                <w:lang w:val="en-GB"/>
              </w:rPr>
              <w:t>6.4</w:t>
            </w:r>
          </w:p>
        </w:tc>
      </w:tr>
      <w:tr w:rsidR="00667D4A" w:rsidRPr="00F025B4" w14:paraId="3B0CFE75" w14:textId="77777777" w:rsidTr="00D669D7">
        <w:trPr>
          <w:jc w:val="center"/>
        </w:trPr>
        <w:tc>
          <w:tcPr>
            <w:tcW w:w="2400" w:type="dxa"/>
          </w:tcPr>
          <w:p w14:paraId="75BFE2F0" w14:textId="77777777" w:rsidR="00667D4A" w:rsidRPr="00F025B4" w:rsidRDefault="00667D4A" w:rsidP="00D669D7">
            <w:pPr>
              <w:rPr>
                <w:sz w:val="22"/>
                <w:szCs w:val="22"/>
                <w:lang w:val="en-GB"/>
              </w:rPr>
            </w:pPr>
            <w:r>
              <w:rPr>
                <w:sz w:val="22"/>
                <w:szCs w:val="22"/>
                <w:lang w:val="en-GB"/>
              </w:rPr>
              <w:t>Sea water</w:t>
            </w:r>
          </w:p>
        </w:tc>
        <w:tc>
          <w:tcPr>
            <w:tcW w:w="1100" w:type="dxa"/>
          </w:tcPr>
          <w:p w14:paraId="5D7204E0" w14:textId="77777777" w:rsidR="00667D4A" w:rsidRPr="00F025B4" w:rsidRDefault="00667D4A" w:rsidP="00D669D7">
            <w:pPr>
              <w:jc w:val="center"/>
              <w:rPr>
                <w:sz w:val="22"/>
                <w:szCs w:val="22"/>
                <w:lang w:val="en-GB"/>
              </w:rPr>
            </w:pPr>
            <w:r>
              <w:rPr>
                <w:sz w:val="22"/>
                <w:szCs w:val="22"/>
                <w:lang w:val="en-GB"/>
              </w:rPr>
              <w:t>2.1</w:t>
            </w:r>
          </w:p>
        </w:tc>
        <w:tc>
          <w:tcPr>
            <w:tcW w:w="1100" w:type="dxa"/>
          </w:tcPr>
          <w:p w14:paraId="7A31F098" w14:textId="77777777" w:rsidR="00667D4A" w:rsidRPr="00F025B4" w:rsidRDefault="00667D4A" w:rsidP="00D669D7">
            <w:pPr>
              <w:jc w:val="center"/>
              <w:rPr>
                <w:sz w:val="22"/>
                <w:szCs w:val="22"/>
                <w:lang w:val="en-GB"/>
              </w:rPr>
            </w:pPr>
            <w:r>
              <w:rPr>
                <w:sz w:val="22"/>
                <w:szCs w:val="22"/>
                <w:lang w:val="en-GB"/>
              </w:rPr>
              <w:t>9.2</w:t>
            </w:r>
          </w:p>
        </w:tc>
        <w:tc>
          <w:tcPr>
            <w:tcW w:w="1100" w:type="dxa"/>
          </w:tcPr>
          <w:p w14:paraId="68E7F4A6" w14:textId="77777777" w:rsidR="00667D4A" w:rsidRPr="00F025B4" w:rsidRDefault="00667D4A" w:rsidP="00D669D7">
            <w:pPr>
              <w:jc w:val="center"/>
              <w:rPr>
                <w:sz w:val="22"/>
                <w:szCs w:val="22"/>
                <w:lang w:val="en-GB"/>
              </w:rPr>
            </w:pPr>
            <w:r>
              <w:rPr>
                <w:sz w:val="22"/>
                <w:szCs w:val="22"/>
                <w:lang w:val="en-GB"/>
              </w:rPr>
              <w:t>1.8</w:t>
            </w:r>
          </w:p>
        </w:tc>
        <w:tc>
          <w:tcPr>
            <w:tcW w:w="1100" w:type="dxa"/>
          </w:tcPr>
          <w:p w14:paraId="25A160D8" w14:textId="77777777" w:rsidR="00667D4A" w:rsidRPr="00F025B4" w:rsidRDefault="00667D4A" w:rsidP="00D669D7">
            <w:pPr>
              <w:jc w:val="center"/>
              <w:rPr>
                <w:sz w:val="22"/>
                <w:szCs w:val="22"/>
                <w:lang w:val="en-GB"/>
              </w:rPr>
            </w:pPr>
            <w:r>
              <w:rPr>
                <w:sz w:val="22"/>
                <w:szCs w:val="22"/>
                <w:lang w:val="en-GB"/>
              </w:rPr>
              <w:t>6.2</w:t>
            </w:r>
          </w:p>
        </w:tc>
      </w:tr>
      <w:tr w:rsidR="00667D4A" w:rsidRPr="00F025B4" w14:paraId="38350C90" w14:textId="77777777" w:rsidTr="00D669D7">
        <w:trPr>
          <w:jc w:val="center"/>
        </w:trPr>
        <w:tc>
          <w:tcPr>
            <w:tcW w:w="2400" w:type="dxa"/>
          </w:tcPr>
          <w:p w14:paraId="7C8AACFC" w14:textId="77777777" w:rsidR="00667D4A" w:rsidRPr="00F025B4" w:rsidRDefault="00667D4A" w:rsidP="00D669D7">
            <w:pPr>
              <w:rPr>
                <w:sz w:val="22"/>
                <w:szCs w:val="22"/>
                <w:lang w:val="en-GB"/>
              </w:rPr>
            </w:pPr>
            <w:r>
              <w:rPr>
                <w:sz w:val="22"/>
                <w:szCs w:val="22"/>
                <w:lang w:val="en-GB"/>
              </w:rPr>
              <w:t>Reclaimed water</w:t>
            </w:r>
          </w:p>
        </w:tc>
        <w:tc>
          <w:tcPr>
            <w:tcW w:w="1100" w:type="dxa"/>
          </w:tcPr>
          <w:p w14:paraId="6F1B419F" w14:textId="77777777" w:rsidR="00667D4A" w:rsidRPr="00F025B4" w:rsidRDefault="00667D4A" w:rsidP="00D669D7">
            <w:pPr>
              <w:jc w:val="center"/>
              <w:rPr>
                <w:sz w:val="22"/>
                <w:szCs w:val="22"/>
                <w:lang w:val="en-GB"/>
              </w:rPr>
            </w:pPr>
            <w:r>
              <w:rPr>
                <w:sz w:val="22"/>
                <w:szCs w:val="22"/>
                <w:lang w:val="en-GB"/>
              </w:rPr>
              <w:t>1.9</w:t>
            </w:r>
          </w:p>
        </w:tc>
        <w:tc>
          <w:tcPr>
            <w:tcW w:w="1100" w:type="dxa"/>
          </w:tcPr>
          <w:p w14:paraId="03B15731" w14:textId="77777777" w:rsidR="00667D4A" w:rsidRPr="00F025B4" w:rsidRDefault="00667D4A" w:rsidP="00D669D7">
            <w:pPr>
              <w:jc w:val="center"/>
              <w:rPr>
                <w:sz w:val="22"/>
                <w:szCs w:val="22"/>
                <w:lang w:val="en-GB"/>
              </w:rPr>
            </w:pPr>
            <w:r>
              <w:rPr>
                <w:sz w:val="22"/>
                <w:szCs w:val="22"/>
                <w:lang w:val="en-GB"/>
              </w:rPr>
              <w:t>7.1</w:t>
            </w:r>
          </w:p>
        </w:tc>
        <w:tc>
          <w:tcPr>
            <w:tcW w:w="1100" w:type="dxa"/>
          </w:tcPr>
          <w:p w14:paraId="456AB1F7" w14:textId="77777777" w:rsidR="00667D4A" w:rsidRPr="00F025B4" w:rsidRDefault="00667D4A" w:rsidP="00D669D7">
            <w:pPr>
              <w:jc w:val="center"/>
              <w:rPr>
                <w:sz w:val="22"/>
                <w:szCs w:val="22"/>
                <w:lang w:val="en-GB"/>
              </w:rPr>
            </w:pPr>
            <w:r>
              <w:rPr>
                <w:sz w:val="22"/>
                <w:szCs w:val="22"/>
                <w:lang w:val="en-GB"/>
              </w:rPr>
              <w:t>1.2</w:t>
            </w:r>
          </w:p>
        </w:tc>
        <w:tc>
          <w:tcPr>
            <w:tcW w:w="1100" w:type="dxa"/>
          </w:tcPr>
          <w:p w14:paraId="293A2F4B" w14:textId="77777777" w:rsidR="00667D4A" w:rsidRPr="00F025B4" w:rsidRDefault="00667D4A" w:rsidP="00D669D7">
            <w:pPr>
              <w:jc w:val="center"/>
              <w:rPr>
                <w:sz w:val="22"/>
                <w:szCs w:val="22"/>
                <w:lang w:val="en-GB"/>
              </w:rPr>
            </w:pPr>
            <w:r>
              <w:rPr>
                <w:sz w:val="22"/>
                <w:szCs w:val="22"/>
                <w:lang w:val="en-GB"/>
              </w:rPr>
              <w:t>3.7</w:t>
            </w:r>
          </w:p>
        </w:tc>
      </w:tr>
      <w:tr w:rsidR="00667D4A" w:rsidRPr="00F025B4" w14:paraId="52B44789" w14:textId="77777777" w:rsidTr="002E002D">
        <w:trPr>
          <w:jc w:val="center"/>
        </w:trPr>
        <w:tc>
          <w:tcPr>
            <w:tcW w:w="2400" w:type="dxa"/>
          </w:tcPr>
          <w:p w14:paraId="662FD29E" w14:textId="77777777" w:rsidR="00667D4A" w:rsidRPr="00F025B4" w:rsidRDefault="00667D4A" w:rsidP="00D669D7">
            <w:pPr>
              <w:rPr>
                <w:sz w:val="22"/>
                <w:szCs w:val="22"/>
                <w:lang w:val="en-GB"/>
              </w:rPr>
            </w:pPr>
            <w:r>
              <w:rPr>
                <w:sz w:val="22"/>
                <w:szCs w:val="22"/>
                <w:lang w:val="en-GB"/>
              </w:rPr>
              <w:t>Surface water</w:t>
            </w:r>
          </w:p>
        </w:tc>
        <w:tc>
          <w:tcPr>
            <w:tcW w:w="1100" w:type="dxa"/>
          </w:tcPr>
          <w:p w14:paraId="53AFDD3A" w14:textId="77777777" w:rsidR="00667D4A" w:rsidRPr="00F025B4" w:rsidRDefault="00667D4A" w:rsidP="00D669D7">
            <w:pPr>
              <w:jc w:val="center"/>
              <w:rPr>
                <w:sz w:val="22"/>
                <w:szCs w:val="22"/>
                <w:lang w:val="en-GB"/>
              </w:rPr>
            </w:pPr>
            <w:r>
              <w:rPr>
                <w:sz w:val="22"/>
                <w:szCs w:val="22"/>
                <w:lang w:val="en-GB"/>
              </w:rPr>
              <w:t>1.4</w:t>
            </w:r>
          </w:p>
        </w:tc>
        <w:tc>
          <w:tcPr>
            <w:tcW w:w="1100" w:type="dxa"/>
          </w:tcPr>
          <w:p w14:paraId="1CC6CE24" w14:textId="77777777" w:rsidR="00667D4A" w:rsidRPr="00F025B4" w:rsidRDefault="00667D4A" w:rsidP="00D669D7">
            <w:pPr>
              <w:jc w:val="center"/>
              <w:rPr>
                <w:sz w:val="22"/>
                <w:szCs w:val="22"/>
                <w:lang w:val="en-GB"/>
              </w:rPr>
            </w:pPr>
            <w:r>
              <w:rPr>
                <w:sz w:val="22"/>
                <w:szCs w:val="22"/>
                <w:lang w:val="en-GB"/>
              </w:rPr>
              <w:t>3.1</w:t>
            </w:r>
          </w:p>
        </w:tc>
        <w:tc>
          <w:tcPr>
            <w:tcW w:w="1100" w:type="dxa"/>
          </w:tcPr>
          <w:p w14:paraId="11DF0D47" w14:textId="77777777" w:rsidR="00667D4A" w:rsidRPr="00F025B4" w:rsidRDefault="00667D4A" w:rsidP="00D669D7">
            <w:pPr>
              <w:jc w:val="center"/>
              <w:rPr>
                <w:sz w:val="22"/>
                <w:szCs w:val="22"/>
                <w:lang w:val="en-GB"/>
              </w:rPr>
            </w:pPr>
            <w:r>
              <w:rPr>
                <w:sz w:val="22"/>
                <w:szCs w:val="22"/>
                <w:lang w:val="en-GB"/>
              </w:rPr>
              <w:t>1.9</w:t>
            </w:r>
          </w:p>
        </w:tc>
        <w:tc>
          <w:tcPr>
            <w:tcW w:w="1100" w:type="dxa"/>
          </w:tcPr>
          <w:p w14:paraId="350D1A3C" w14:textId="77777777" w:rsidR="00667D4A" w:rsidRPr="00F025B4" w:rsidRDefault="00667D4A" w:rsidP="00D669D7">
            <w:pPr>
              <w:jc w:val="center"/>
              <w:rPr>
                <w:sz w:val="22"/>
                <w:szCs w:val="22"/>
                <w:lang w:val="en-GB"/>
              </w:rPr>
            </w:pPr>
            <w:r>
              <w:rPr>
                <w:sz w:val="22"/>
                <w:szCs w:val="22"/>
                <w:lang w:val="en-GB"/>
              </w:rPr>
              <w:t>7.0</w:t>
            </w:r>
          </w:p>
        </w:tc>
      </w:tr>
      <w:tr w:rsidR="00667D4A" w:rsidRPr="00F025B4" w14:paraId="6AACA4D6" w14:textId="77777777" w:rsidTr="002E002D">
        <w:trPr>
          <w:jc w:val="center"/>
        </w:trPr>
        <w:tc>
          <w:tcPr>
            <w:tcW w:w="2400" w:type="dxa"/>
            <w:tcBorders>
              <w:bottom w:val="single" w:sz="4" w:space="0" w:color="auto"/>
            </w:tcBorders>
          </w:tcPr>
          <w:p w14:paraId="69294781" w14:textId="77777777" w:rsidR="00667D4A" w:rsidRPr="00F025B4" w:rsidRDefault="00667D4A" w:rsidP="00D669D7">
            <w:pPr>
              <w:rPr>
                <w:sz w:val="22"/>
                <w:szCs w:val="22"/>
                <w:lang w:val="en-GB"/>
              </w:rPr>
            </w:pPr>
            <w:r>
              <w:rPr>
                <w:sz w:val="22"/>
                <w:szCs w:val="22"/>
                <w:lang w:val="en-GB"/>
              </w:rPr>
              <w:t>Wastewater</w:t>
            </w:r>
          </w:p>
        </w:tc>
        <w:tc>
          <w:tcPr>
            <w:tcW w:w="1100" w:type="dxa"/>
            <w:tcBorders>
              <w:bottom w:val="single" w:sz="4" w:space="0" w:color="auto"/>
            </w:tcBorders>
          </w:tcPr>
          <w:p w14:paraId="6FA91FEA" w14:textId="77777777" w:rsidR="00667D4A" w:rsidRPr="00F025B4" w:rsidRDefault="00667D4A" w:rsidP="00D669D7">
            <w:pPr>
              <w:jc w:val="center"/>
              <w:rPr>
                <w:sz w:val="22"/>
                <w:szCs w:val="22"/>
                <w:lang w:val="en-GB"/>
              </w:rPr>
            </w:pPr>
            <w:r>
              <w:rPr>
                <w:sz w:val="22"/>
                <w:szCs w:val="22"/>
                <w:lang w:val="en-GB"/>
              </w:rPr>
              <w:t>1.7</w:t>
            </w:r>
          </w:p>
        </w:tc>
        <w:tc>
          <w:tcPr>
            <w:tcW w:w="1100" w:type="dxa"/>
            <w:tcBorders>
              <w:bottom w:val="single" w:sz="4" w:space="0" w:color="auto"/>
            </w:tcBorders>
          </w:tcPr>
          <w:p w14:paraId="463A3E1B" w14:textId="77777777" w:rsidR="00667D4A" w:rsidRPr="00F025B4" w:rsidRDefault="00667D4A" w:rsidP="00D669D7">
            <w:pPr>
              <w:jc w:val="center"/>
              <w:rPr>
                <w:sz w:val="22"/>
                <w:szCs w:val="22"/>
                <w:lang w:val="en-GB"/>
              </w:rPr>
            </w:pPr>
            <w:r>
              <w:rPr>
                <w:sz w:val="22"/>
                <w:szCs w:val="22"/>
                <w:lang w:val="en-GB"/>
              </w:rPr>
              <w:t>4.6</w:t>
            </w:r>
          </w:p>
        </w:tc>
        <w:tc>
          <w:tcPr>
            <w:tcW w:w="1100" w:type="dxa"/>
            <w:tcBorders>
              <w:bottom w:val="single" w:sz="4" w:space="0" w:color="auto"/>
            </w:tcBorders>
          </w:tcPr>
          <w:p w14:paraId="436D7371" w14:textId="77777777" w:rsidR="00667D4A" w:rsidRPr="00F025B4" w:rsidRDefault="00667D4A" w:rsidP="00D669D7">
            <w:pPr>
              <w:jc w:val="center"/>
              <w:rPr>
                <w:sz w:val="22"/>
                <w:szCs w:val="22"/>
                <w:lang w:val="en-GB"/>
              </w:rPr>
            </w:pPr>
            <w:r>
              <w:rPr>
                <w:sz w:val="22"/>
                <w:szCs w:val="22"/>
                <w:lang w:val="en-GB"/>
              </w:rPr>
              <w:t>1.4</w:t>
            </w:r>
          </w:p>
        </w:tc>
        <w:tc>
          <w:tcPr>
            <w:tcW w:w="1100" w:type="dxa"/>
            <w:tcBorders>
              <w:bottom w:val="single" w:sz="4" w:space="0" w:color="auto"/>
            </w:tcBorders>
          </w:tcPr>
          <w:p w14:paraId="58F28387" w14:textId="77777777" w:rsidR="00667D4A" w:rsidRPr="00F025B4" w:rsidRDefault="00667D4A" w:rsidP="00D669D7">
            <w:pPr>
              <w:jc w:val="center"/>
              <w:rPr>
                <w:sz w:val="22"/>
                <w:szCs w:val="22"/>
                <w:lang w:val="en-GB"/>
              </w:rPr>
            </w:pPr>
            <w:r>
              <w:rPr>
                <w:sz w:val="22"/>
                <w:szCs w:val="22"/>
                <w:lang w:val="en-GB"/>
              </w:rPr>
              <w:t>3.0</w:t>
            </w:r>
          </w:p>
        </w:tc>
      </w:tr>
    </w:tbl>
    <w:p w14:paraId="3C107999" w14:textId="77777777" w:rsidR="00667D4A" w:rsidRPr="007E4EDA" w:rsidRDefault="00667D4A" w:rsidP="00667D4A">
      <w:pPr>
        <w:rPr>
          <w:lang w:val="en-GB"/>
        </w:rPr>
      </w:pPr>
    </w:p>
    <w:p w14:paraId="5F15B407" w14:textId="77777777" w:rsidR="00667D4A" w:rsidRPr="007E4EDA" w:rsidRDefault="00667D4A" w:rsidP="00667D4A">
      <w:pPr>
        <w:rPr>
          <w:lang w:val="en-GB"/>
        </w:rPr>
      </w:pPr>
    </w:p>
    <w:p w14:paraId="5EA85B64" w14:textId="77777777" w:rsidR="00667D4A" w:rsidRPr="007E4EDA" w:rsidRDefault="00667D4A" w:rsidP="00667D4A">
      <w:pPr>
        <w:rPr>
          <w:lang w:val="en-GB"/>
        </w:rPr>
      </w:pPr>
      <w:r>
        <w:rPr>
          <w:lang w:val="en-GB"/>
        </w:rPr>
        <w:br w:type="page"/>
      </w:r>
    </w:p>
    <w:p w14:paraId="7D045D8A" w14:textId="5333C35D" w:rsidR="00667D4A" w:rsidRPr="007E4EDA" w:rsidRDefault="00667D4A" w:rsidP="00667D4A">
      <w:pPr>
        <w:rPr>
          <w:sz w:val="24"/>
          <w:szCs w:val="24"/>
          <w:lang w:val="en-GB"/>
        </w:rPr>
      </w:pPr>
      <w:r>
        <w:rPr>
          <w:b/>
          <w:bCs/>
          <w:sz w:val="24"/>
          <w:szCs w:val="24"/>
          <w:lang w:val="en-GB"/>
        </w:rPr>
        <w:lastRenderedPageBreak/>
        <w:t xml:space="preserve">Figure 1. </w:t>
      </w:r>
      <w:r>
        <w:rPr>
          <w:sz w:val="24"/>
          <w:szCs w:val="24"/>
          <w:lang w:val="en-GB"/>
        </w:rPr>
        <w:t xml:space="preserve">Comparison of results obtained using the ISO 9308-2 (reference) method and ENUMERA®-Coli100 method for the determination of </w:t>
      </w:r>
      <w:r>
        <w:rPr>
          <w:i/>
          <w:iCs/>
          <w:sz w:val="24"/>
          <w:szCs w:val="24"/>
          <w:lang w:val="en-GB"/>
        </w:rPr>
        <w:t>E. coli</w:t>
      </w:r>
      <w:r>
        <w:rPr>
          <w:sz w:val="24"/>
          <w:szCs w:val="24"/>
          <w:lang w:val="en-GB"/>
        </w:rPr>
        <w:t xml:space="preserve"> and total coliforms. Results are expressed as log₁₀ MPN/100 mL. DW, MW, RW, SW and WW refer to drinking water, marine water, reclaimed water, surface water and wastewater matrices, respectively.</w:t>
      </w:r>
    </w:p>
    <w:p w14:paraId="45BB1FD8" w14:textId="77777777" w:rsidR="00AF7F46" w:rsidRPr="007E4EDA" w:rsidRDefault="00AF7F46" w:rsidP="00667D4A">
      <w:pPr>
        <w:rPr>
          <w:sz w:val="24"/>
          <w:szCs w:val="24"/>
          <w:lang w:val="en-GB"/>
        </w:rPr>
      </w:pPr>
    </w:p>
    <w:p w14:paraId="62735174" w14:textId="748A3B4C" w:rsidR="00850B73" w:rsidRPr="007E4EDA" w:rsidRDefault="008D391A" w:rsidP="00667D4A">
      <w:pPr>
        <w:rPr>
          <w:lang w:val="en-GB"/>
        </w:rPr>
      </w:pPr>
      <w:r>
        <w:rPr>
          <w:noProof/>
          <w:lang w:val="en-GB"/>
        </w:rPr>
        <w:drawing>
          <wp:inline distT="0" distB="0" distL="0" distR="0" wp14:anchorId="7611C985" wp14:editId="74FE4E15">
            <wp:extent cx="8863330" cy="3693160"/>
            <wp:effectExtent l="0" t="0" r="0"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3330" cy="3693160"/>
                    </a:xfrm>
                    <a:prstGeom prst="rect">
                      <a:avLst/>
                    </a:prstGeom>
                  </pic:spPr>
                </pic:pic>
              </a:graphicData>
            </a:graphic>
          </wp:inline>
        </w:drawing>
      </w:r>
    </w:p>
    <w:p w14:paraId="07D96575" w14:textId="30F7EB1C" w:rsidR="00850B73" w:rsidRPr="007E4EDA" w:rsidRDefault="00850B73" w:rsidP="00667D4A">
      <w:pPr>
        <w:rPr>
          <w:lang w:val="en-GB"/>
        </w:rPr>
      </w:pPr>
    </w:p>
    <w:p w14:paraId="07080E9F" w14:textId="77777777" w:rsidR="00667D4A" w:rsidRPr="007E4EDA" w:rsidRDefault="00667D4A" w:rsidP="00667D4A">
      <w:pPr>
        <w:rPr>
          <w:lang w:val="en-GB"/>
        </w:rPr>
      </w:pPr>
    </w:p>
    <w:p w14:paraId="79C9453C" w14:textId="0F5EDB61" w:rsidR="00667D4A" w:rsidRPr="007E4EDA" w:rsidRDefault="00667D4A" w:rsidP="00667D4A">
      <w:pPr>
        <w:rPr>
          <w:lang w:val="en-GB"/>
        </w:rPr>
      </w:pPr>
      <w:r>
        <w:rPr>
          <w:lang w:val="en-GB"/>
        </w:rPr>
        <w:br w:type="page"/>
      </w:r>
    </w:p>
    <w:p w14:paraId="1C9D6A97" w14:textId="58D410CB" w:rsidR="33F9BB01" w:rsidRDefault="33F9BB01" w:rsidP="33F9BB01">
      <w:pPr>
        <w:rPr>
          <w:sz w:val="24"/>
          <w:szCs w:val="24"/>
          <w:lang w:val="en-GB"/>
        </w:rPr>
      </w:pPr>
      <w:r>
        <w:rPr>
          <w:b/>
          <w:bCs/>
          <w:sz w:val="24"/>
          <w:szCs w:val="24"/>
          <w:lang w:val="en-GB"/>
        </w:rPr>
        <w:lastRenderedPageBreak/>
        <w:t xml:space="preserve">Figure 2. </w:t>
      </w:r>
      <w:r>
        <w:rPr>
          <w:sz w:val="24"/>
          <w:szCs w:val="24"/>
          <w:lang w:val="en-GB"/>
        </w:rPr>
        <w:t xml:space="preserve">Precision profiles of the ENUMERA®-Coli100 method and ISO 9308-2 (Reference) for </w:t>
      </w:r>
      <w:r>
        <w:rPr>
          <w:i/>
          <w:iCs/>
          <w:sz w:val="24"/>
          <w:szCs w:val="24"/>
          <w:lang w:val="en-GB"/>
        </w:rPr>
        <w:t>E. coli</w:t>
      </w:r>
      <w:r>
        <w:rPr>
          <w:sz w:val="24"/>
          <w:szCs w:val="24"/>
          <w:lang w:val="en-GB"/>
        </w:rPr>
        <w:t xml:space="preserve"> and total coliforms, expressed as standard deviation of reproducibility (SR). The relative differences between duplicate analyses are shown as a function of analyte concentration. DW: drinking water; RW: reclaimed water (RW); MW: seawater; SW: surface water; and WW: wastewater.</w:t>
      </w:r>
    </w:p>
    <w:p w14:paraId="3E1F6927" w14:textId="5E30BBF3" w:rsidR="33F9BB01" w:rsidRDefault="33F9BB01" w:rsidP="33F9BB01">
      <w:pPr>
        <w:rPr>
          <w:sz w:val="24"/>
          <w:szCs w:val="24"/>
          <w:lang w:val="en-GB"/>
        </w:rPr>
      </w:pPr>
    </w:p>
    <w:p w14:paraId="21DA7E2E" w14:textId="77777777" w:rsidR="33F9BB01" w:rsidRDefault="33F9BB01" w:rsidP="33F9BB01">
      <w:pPr>
        <w:rPr>
          <w:lang w:val="en-GB"/>
        </w:rPr>
      </w:pPr>
    </w:p>
    <w:p w14:paraId="536C8087" w14:textId="40DDE89D" w:rsidR="33F9BB01" w:rsidRDefault="33F9BB01" w:rsidP="33F9BB01">
      <w:pPr>
        <w:ind w:left="2832"/>
        <w:rPr>
          <w:lang w:val="en-GB"/>
        </w:rPr>
      </w:pPr>
      <w:r>
        <w:rPr>
          <w:lang w:val="en-GB"/>
        </w:rPr>
        <w:t xml:space="preserve">            </w:t>
      </w:r>
      <w:r>
        <w:rPr>
          <w:noProof/>
        </w:rPr>
        <w:drawing>
          <wp:inline distT="0" distB="0" distL="0" distR="0" wp14:anchorId="1DC071BC" wp14:editId="1226F074">
            <wp:extent cx="4554007" cy="4554007"/>
            <wp:effectExtent l="0" t="0" r="0" b="0"/>
            <wp:docPr id="104198213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5" cstate="print">
                      <a:extLst>
                        <a:ext uri="{28A0092B-C50C-407E-A947-70E740481C1C}">
                          <a14:useLocalDpi xmlns:a14="http://schemas.microsoft.com/office/drawing/2010/main"/>
                        </a:ext>
                      </a:extLst>
                    </a:blip>
                    <a:stretch>
                      <a:fillRect/>
                    </a:stretch>
                  </pic:blipFill>
                  <pic:spPr>
                    <a:xfrm>
                      <a:off x="0" y="0"/>
                      <a:ext cx="4554007" cy="4554007"/>
                    </a:xfrm>
                    <a:prstGeom prst="rect">
                      <a:avLst/>
                    </a:prstGeom>
                  </pic:spPr>
                </pic:pic>
              </a:graphicData>
            </a:graphic>
          </wp:inline>
        </w:drawing>
      </w:r>
    </w:p>
    <w:p w14:paraId="3188ED89" w14:textId="3E06F276" w:rsidR="33F9BB01" w:rsidRDefault="33F9BB01" w:rsidP="33F9BB01">
      <w:pPr>
        <w:rPr>
          <w:b/>
          <w:bCs/>
          <w:sz w:val="24"/>
          <w:szCs w:val="24"/>
          <w:lang w:val="en-GB"/>
        </w:rPr>
      </w:pPr>
    </w:p>
    <w:p w14:paraId="30AFCD05" w14:textId="1D64D5E0" w:rsidR="005C22D4" w:rsidRPr="007E4EDA" w:rsidRDefault="00667D4A" w:rsidP="00667D4A">
      <w:pPr>
        <w:rPr>
          <w:sz w:val="24"/>
          <w:szCs w:val="24"/>
          <w:lang w:val="en-GB"/>
        </w:rPr>
      </w:pPr>
      <w:r>
        <w:rPr>
          <w:b/>
          <w:bCs/>
          <w:sz w:val="24"/>
          <w:szCs w:val="24"/>
          <w:lang w:val="en-GB"/>
        </w:rPr>
        <w:lastRenderedPageBreak/>
        <w:t xml:space="preserve">Figure 3. </w:t>
      </w:r>
      <w:r>
        <w:rPr>
          <w:sz w:val="24"/>
          <w:szCs w:val="24"/>
          <w:lang w:val="en-GB"/>
        </w:rPr>
        <w:t xml:space="preserve">Bland-Altman plots showing agreement between the ENUMERA®-Coli100 method and ISO 9308-2 (Reference) for </w:t>
      </w:r>
      <w:r>
        <w:rPr>
          <w:i/>
          <w:iCs/>
          <w:sz w:val="24"/>
          <w:szCs w:val="24"/>
          <w:lang w:val="en-GB"/>
        </w:rPr>
        <w:t>E. coli</w:t>
      </w:r>
      <w:r>
        <w:rPr>
          <w:sz w:val="24"/>
          <w:szCs w:val="24"/>
          <w:lang w:val="en-GB"/>
        </w:rPr>
        <w:t xml:space="preserve"> and total coliforms in all water matrices. Differences between paired results are plotted against the corresponding mean values. The solid central line indicates the bias, and the upper and lower lines indicate the 95% limits of agreement. Water matrices are identified as drinking water (DW), reclaimed water (RW), seawater (MW), surface water (SW), and wastewater (WW).</w:t>
      </w:r>
    </w:p>
    <w:p w14:paraId="4C794AFF" w14:textId="77777777" w:rsidR="00667D4A" w:rsidRPr="007E4EDA" w:rsidRDefault="00667D4A" w:rsidP="00667D4A">
      <w:pPr>
        <w:rPr>
          <w:lang w:val="en-GB"/>
        </w:rPr>
      </w:pPr>
    </w:p>
    <w:p w14:paraId="278D97E4" w14:textId="397F72EC" w:rsidR="00667D4A" w:rsidRPr="007E4EDA" w:rsidRDefault="00A0711A" w:rsidP="002E002D">
      <w:pPr>
        <w:ind w:left="2832"/>
        <w:rPr>
          <w:lang w:val="en-GB"/>
        </w:rPr>
      </w:pPr>
      <w:r>
        <w:rPr>
          <w:noProof/>
          <w:sz w:val="24"/>
          <w:szCs w:val="24"/>
          <w:lang w:val="en-GB"/>
        </w:rPr>
        <w:drawing>
          <wp:inline distT="0" distB="0" distL="0" distR="0" wp14:anchorId="5F536A16" wp14:editId="6D615284">
            <wp:extent cx="4747260" cy="4747260"/>
            <wp:effectExtent l="0" t="0" r="0" b="0"/>
            <wp:docPr id="15663819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47260" cy="4747260"/>
                    </a:xfrm>
                    <a:prstGeom prst="rect">
                      <a:avLst/>
                    </a:prstGeom>
                  </pic:spPr>
                </pic:pic>
              </a:graphicData>
            </a:graphic>
          </wp:inline>
        </w:drawing>
      </w:r>
      <w:r>
        <w:rPr>
          <w:lang w:val="en-GB"/>
        </w:rPr>
        <w:br w:type="page"/>
      </w:r>
    </w:p>
    <w:p w14:paraId="1ABD7CB4" w14:textId="4394EEFA" w:rsidR="00667D4A" w:rsidRPr="007E4EDA" w:rsidRDefault="00667D4A" w:rsidP="00667D4A">
      <w:pPr>
        <w:rPr>
          <w:sz w:val="24"/>
          <w:szCs w:val="24"/>
          <w:lang w:val="en-GB"/>
        </w:rPr>
      </w:pPr>
      <w:r>
        <w:rPr>
          <w:b/>
          <w:bCs/>
          <w:sz w:val="24"/>
          <w:szCs w:val="24"/>
          <w:lang w:val="en-GB"/>
        </w:rPr>
        <w:lastRenderedPageBreak/>
        <w:t>Figure 4.</w:t>
      </w:r>
      <w:r>
        <w:rPr>
          <w:sz w:val="24"/>
          <w:szCs w:val="24"/>
          <w:lang w:val="en-GB"/>
        </w:rPr>
        <w:t xml:space="preserve"> Passing-Bablok regression plots comparing the ENUMERA® Coli1100 method with the ISO 9308-2 reference method for </w:t>
      </w:r>
      <w:r>
        <w:rPr>
          <w:i/>
          <w:iCs/>
          <w:sz w:val="24"/>
          <w:szCs w:val="24"/>
          <w:lang w:val="en-GB"/>
        </w:rPr>
        <w:t>E. coli</w:t>
      </w:r>
      <w:r>
        <w:rPr>
          <w:sz w:val="24"/>
          <w:szCs w:val="24"/>
          <w:lang w:val="en-GB"/>
        </w:rPr>
        <w:t xml:space="preserve"> and total coliforms across all water matrices, using log10(1 + MPN/100 mL)-transformed values. Regression parameters and Pearson’s </w:t>
      </w:r>
      <w:r>
        <w:rPr>
          <w:i/>
          <w:iCs/>
          <w:sz w:val="24"/>
          <w:szCs w:val="24"/>
          <w:lang w:val="en-GB"/>
        </w:rPr>
        <w:t>r</w:t>
      </w:r>
      <w:r>
        <w:rPr>
          <w:sz w:val="24"/>
          <w:szCs w:val="24"/>
          <w:lang w:val="en-GB"/>
        </w:rPr>
        <w:t xml:space="preserve"> are shown in each plot.</w:t>
      </w:r>
    </w:p>
    <w:p w14:paraId="7265BA36" w14:textId="77777777" w:rsidR="00667D4A" w:rsidRPr="007E4EDA" w:rsidRDefault="00667D4A" w:rsidP="00667D4A">
      <w:pPr>
        <w:rPr>
          <w:lang w:val="en-GB"/>
        </w:rPr>
      </w:pPr>
    </w:p>
    <w:p w14:paraId="44D0B295" w14:textId="3EDB5605" w:rsidR="00667D4A" w:rsidRPr="007E4EDA" w:rsidRDefault="00667D4A" w:rsidP="00667D4A">
      <w:pPr>
        <w:jc w:val="center"/>
        <w:rPr>
          <w:lang w:val="en-GB"/>
        </w:rPr>
      </w:pPr>
    </w:p>
    <w:p w14:paraId="155FD6D9" w14:textId="1F6F9033" w:rsidR="00667D4A" w:rsidRPr="007E4EDA" w:rsidRDefault="00981945" w:rsidP="00667D4A">
      <w:pPr>
        <w:rPr>
          <w:lang w:val="en-GB"/>
        </w:rPr>
      </w:pPr>
      <w:r>
        <w:rPr>
          <w:noProof/>
          <w:lang w:val="en-GB"/>
        </w:rPr>
        <w:drawing>
          <wp:inline distT="0" distB="0" distL="0" distR="0" wp14:anchorId="15FBC9E0" wp14:editId="11A55420">
            <wp:extent cx="8863330" cy="4431665"/>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863330" cy="4431665"/>
                    </a:xfrm>
                    <a:prstGeom prst="rect">
                      <a:avLst/>
                    </a:prstGeom>
                  </pic:spPr>
                </pic:pic>
              </a:graphicData>
            </a:graphic>
          </wp:inline>
        </w:drawing>
      </w:r>
    </w:p>
    <w:p w14:paraId="18C1F8B5" w14:textId="77777777" w:rsidR="00667D4A" w:rsidRPr="007E4EDA" w:rsidRDefault="00667D4A" w:rsidP="00667D4A">
      <w:pPr>
        <w:rPr>
          <w:lang w:val="en-GB"/>
        </w:rPr>
      </w:pPr>
      <w:r>
        <w:rPr>
          <w:lang w:val="en-GB"/>
        </w:rPr>
        <w:br w:type="page"/>
      </w:r>
    </w:p>
    <w:p w14:paraId="17F2F351" w14:textId="7DC9B5BF" w:rsidR="00561DF7" w:rsidRPr="007E4EDA" w:rsidRDefault="00561DF7" w:rsidP="00561DF7">
      <w:pPr>
        <w:spacing w:after="160" w:line="259" w:lineRule="auto"/>
        <w:rPr>
          <w:sz w:val="22"/>
          <w:szCs w:val="22"/>
          <w:lang w:val="en-GB"/>
        </w:rPr>
      </w:pPr>
      <w:r>
        <w:rPr>
          <w:b/>
          <w:bCs/>
          <w:sz w:val="22"/>
          <w:szCs w:val="22"/>
          <w:lang w:val="en-GB"/>
        </w:rPr>
        <w:lastRenderedPageBreak/>
        <w:t xml:space="preserve">Figure 5. </w:t>
      </w:r>
      <w:r>
        <w:rPr>
          <w:sz w:val="22"/>
          <w:szCs w:val="22"/>
          <w:lang w:val="en-GB"/>
        </w:rPr>
        <w:t>Effect of overflow well status on MPN estimates using log</w:t>
      </w:r>
      <w:r>
        <w:rPr>
          <w:sz w:val="22"/>
          <w:szCs w:val="22"/>
          <w:vertAlign w:val="subscript"/>
          <w:lang w:val="en-GB"/>
        </w:rPr>
        <w:t>10</w:t>
      </w:r>
      <w:r>
        <w:rPr>
          <w:sz w:val="22"/>
          <w:szCs w:val="22"/>
          <w:lang w:val="en-GB"/>
        </w:rPr>
        <w:t xml:space="preserve"> (1 + MPN/100 mL): Bland-Altman comparison of 2-well and 3-well configurations.</w:t>
      </w:r>
    </w:p>
    <w:p w14:paraId="7E99F4E2" w14:textId="6F9C349A" w:rsidR="00561DF7" w:rsidRPr="007E4EDA" w:rsidRDefault="00561DF7" w:rsidP="00667D4A">
      <w:pPr>
        <w:spacing w:after="160" w:line="259" w:lineRule="auto"/>
        <w:rPr>
          <w:lang w:val="en-GB"/>
        </w:rPr>
      </w:pPr>
      <w:r>
        <w:rPr>
          <w:noProof/>
          <w:lang w:val="en-GB"/>
        </w:rPr>
        <w:drawing>
          <wp:inline distT="0" distB="0" distL="0" distR="0" wp14:anchorId="569AE51D" wp14:editId="5020D959">
            <wp:extent cx="8863330" cy="369316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863330" cy="3693160"/>
                    </a:xfrm>
                    <a:prstGeom prst="rect">
                      <a:avLst/>
                    </a:prstGeom>
                  </pic:spPr>
                </pic:pic>
              </a:graphicData>
            </a:graphic>
          </wp:inline>
        </w:drawing>
      </w:r>
    </w:p>
    <w:p w14:paraId="0A40514C" w14:textId="00DE5BCE" w:rsidR="002E002D" w:rsidRPr="007E4EDA" w:rsidRDefault="002E002D">
      <w:pPr>
        <w:rPr>
          <w:lang w:val="en-GB"/>
        </w:rPr>
      </w:pPr>
      <w:r>
        <w:rPr>
          <w:lang w:val="en-GB"/>
        </w:rPr>
        <w:br w:type="page"/>
      </w:r>
    </w:p>
    <w:p w14:paraId="11B58068" w14:textId="07645795" w:rsidR="00667D4A" w:rsidRPr="007E4EDA" w:rsidRDefault="00667D4A" w:rsidP="00667D4A">
      <w:pPr>
        <w:spacing w:after="160" w:line="259" w:lineRule="auto"/>
        <w:rPr>
          <w:sz w:val="24"/>
          <w:szCs w:val="24"/>
          <w:lang w:val="en-GB"/>
        </w:rPr>
      </w:pPr>
      <w:r>
        <w:rPr>
          <w:b/>
          <w:bCs/>
          <w:sz w:val="24"/>
          <w:szCs w:val="24"/>
          <w:lang w:val="en-GB"/>
        </w:rPr>
        <w:lastRenderedPageBreak/>
        <w:t xml:space="preserve">Figure 6. </w:t>
      </w:r>
      <w:r>
        <w:rPr>
          <w:sz w:val="24"/>
          <w:szCs w:val="24"/>
          <w:lang w:val="en-GB"/>
        </w:rPr>
        <w:t xml:space="preserve">Comparative performance of the Aquacoli chromogenic medium in different tray-based MPN formats. Enumeration of </w:t>
      </w:r>
      <w:r>
        <w:rPr>
          <w:i/>
          <w:iCs/>
          <w:sz w:val="24"/>
          <w:szCs w:val="24"/>
          <w:lang w:val="en-GB"/>
        </w:rPr>
        <w:t>E. coli</w:t>
      </w:r>
      <w:r>
        <w:rPr>
          <w:sz w:val="24"/>
          <w:szCs w:val="24"/>
          <w:lang w:val="en-GB"/>
        </w:rPr>
        <w:t xml:space="preserve"> (green) and total coliforms (green + yellow) in Quanti-Tray® was comparable to that obtained with the proprietary ENUMERA® Tray, indicating that the medium performance is not restricted to a single tray geometry.</w:t>
      </w:r>
    </w:p>
    <w:p w14:paraId="3B482CA1" w14:textId="77777777" w:rsidR="00F463D1" w:rsidRPr="007E4EDA" w:rsidRDefault="00F463D1" w:rsidP="00667D4A">
      <w:pPr>
        <w:spacing w:after="160" w:line="259" w:lineRule="auto"/>
        <w:rPr>
          <w:b/>
          <w:bCs/>
          <w:lang w:val="en-GB"/>
        </w:rPr>
      </w:pPr>
    </w:p>
    <w:p w14:paraId="5B97CA51" w14:textId="5F19EE2D" w:rsidR="00667D4A" w:rsidRPr="007E4EDA" w:rsidRDefault="00667D4A" w:rsidP="00765E91">
      <w:pPr>
        <w:jc w:val="center"/>
        <w:rPr>
          <w:lang w:val="en-GB"/>
        </w:rPr>
      </w:pPr>
    </w:p>
    <w:p w14:paraId="31E1DDE2" w14:textId="73FC4254" w:rsidR="00667D4A" w:rsidRPr="007E4EDA" w:rsidRDefault="00F463D1" w:rsidP="7BA0A04F">
      <w:pPr>
        <w:spacing w:after="80" w:line="360" w:lineRule="auto"/>
        <w:ind w:left="720" w:hanging="720"/>
      </w:pPr>
      <w:r>
        <w:rPr>
          <w:noProof/>
        </w:rPr>
        <w:drawing>
          <wp:inline distT="0" distB="0" distL="0" distR="0" wp14:anchorId="252B3908" wp14:editId="59C84A85">
            <wp:extent cx="8858250" cy="3419475"/>
            <wp:effectExtent l="0" t="0" r="0" b="0"/>
            <wp:docPr id="202643141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431416" name="Picture 2026431416"/>
                    <pic:cNvPicPr/>
                  </pic:nvPicPr>
                  <pic:blipFill>
                    <a:blip r:embed="rId19">
                      <a:extLst>
                        <a:ext uri="{28A0092B-C50C-407E-A947-70E740481C1C}">
                          <a14:useLocalDpi xmlns:a14="http://schemas.microsoft.com/office/drawing/2010/main"/>
                        </a:ext>
                      </a:extLst>
                    </a:blip>
                    <a:stretch>
                      <a:fillRect/>
                    </a:stretch>
                  </pic:blipFill>
                  <pic:spPr>
                    <a:xfrm>
                      <a:off x="0" y="0"/>
                      <a:ext cx="8858250" cy="3419475"/>
                    </a:xfrm>
                    <a:prstGeom prst="rect">
                      <a:avLst/>
                    </a:prstGeom>
                  </pic:spPr>
                </pic:pic>
              </a:graphicData>
            </a:graphic>
          </wp:inline>
        </w:drawing>
      </w:r>
    </w:p>
    <w:bookmarkEnd w:id="1"/>
    <w:p w14:paraId="336F01CA" w14:textId="412B5293" w:rsidR="00667D4A" w:rsidRPr="007E4EDA" w:rsidRDefault="00667D4A" w:rsidP="007C0DA0">
      <w:pPr>
        <w:spacing w:after="80" w:line="360" w:lineRule="auto"/>
        <w:ind w:left="720" w:hanging="720"/>
        <w:rPr>
          <w:sz w:val="24"/>
          <w:szCs w:val="24"/>
          <w:lang w:val="en-GB"/>
        </w:rPr>
      </w:pPr>
    </w:p>
    <w:sectPr w:rsidR="00667D4A" w:rsidRPr="007E4EDA" w:rsidSect="00667D4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055CED" w14:textId="77777777" w:rsidR="005A65CD" w:rsidRDefault="005A65CD" w:rsidP="00B11BCD">
      <w:r>
        <w:separator/>
      </w:r>
    </w:p>
  </w:endnote>
  <w:endnote w:type="continuationSeparator" w:id="0">
    <w:p w14:paraId="1598460C" w14:textId="77777777" w:rsidR="005A65CD" w:rsidRDefault="005A65CD" w:rsidP="00B11B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5E04EC" w14:textId="77777777" w:rsidR="00B11BCD" w:rsidRDefault="00B11BCD">
    <w:pPr>
      <w:pStyle w:val="Peu"/>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4757798"/>
      <w:docPartObj>
        <w:docPartGallery w:val="Page Numbers (Bottom of Page)"/>
        <w:docPartUnique/>
      </w:docPartObj>
    </w:sdtPr>
    <w:sdtContent>
      <w:sdt>
        <w:sdtPr>
          <w:id w:val="1728636285"/>
          <w:docPartObj>
            <w:docPartGallery w:val="Page Numbers (Top of Page)"/>
            <w:docPartUnique/>
          </w:docPartObj>
        </w:sdtPr>
        <w:sdtContent>
          <w:p w14:paraId="27570A4F" w14:textId="28EF1F31" w:rsidR="00B11BCD" w:rsidRDefault="00B11BCD">
            <w:pPr>
              <w:pStyle w:val="Peu"/>
              <w:jc w:val="center"/>
            </w:pPr>
            <w:r>
              <w:t xml:space="preserve">Pag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of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00FCF0E5" w14:textId="77777777" w:rsidR="00B11BCD" w:rsidRDefault="00B11BCD">
    <w:pPr>
      <w:pStyle w:val="Peu"/>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EA15E6" w14:textId="77777777" w:rsidR="00B11BCD" w:rsidRDefault="00B11BCD">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BF6170" w14:textId="77777777" w:rsidR="005A65CD" w:rsidRDefault="005A65CD" w:rsidP="00B11BCD">
      <w:r>
        <w:separator/>
      </w:r>
    </w:p>
  </w:footnote>
  <w:footnote w:type="continuationSeparator" w:id="0">
    <w:p w14:paraId="7E94B26D" w14:textId="77777777" w:rsidR="005A65CD" w:rsidRDefault="005A65CD" w:rsidP="00B11B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49D188" w14:textId="77777777" w:rsidR="00B11BCD" w:rsidRDefault="00B11BCD">
    <w:pPr>
      <w:pStyle w:val="Capaler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A40155" w14:textId="77777777" w:rsidR="00B11BCD" w:rsidRDefault="00B11BCD">
    <w:pPr>
      <w:pStyle w:val="Capaler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625AEA" w14:textId="77777777" w:rsidR="00B11BCD" w:rsidRDefault="00B11BCD">
    <w:pPr>
      <w:pStyle w:val="Capaler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4F71E1"/>
    <w:multiLevelType w:val="hybridMultilevel"/>
    <w:tmpl w:val="B6EE6CC0"/>
    <w:lvl w:ilvl="0" w:tplc="0D167840">
      <w:start w:val="1"/>
      <w:numFmt w:val="upperLetter"/>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62B512EF"/>
    <w:multiLevelType w:val="hybridMultilevel"/>
    <w:tmpl w:val="335CE062"/>
    <w:lvl w:ilvl="0" w:tplc="AEAC6A76">
      <w:start w:val="1"/>
      <w:numFmt w:val="bullet"/>
      <w:lvlText w:val="●"/>
      <w:lvlJc w:val="left"/>
      <w:pPr>
        <w:ind w:left="720" w:hanging="360"/>
      </w:pPr>
    </w:lvl>
    <w:lvl w:ilvl="1" w:tplc="AAB69FAC">
      <w:start w:val="1"/>
      <w:numFmt w:val="bullet"/>
      <w:lvlText w:val="○"/>
      <w:lvlJc w:val="left"/>
      <w:pPr>
        <w:ind w:left="1440" w:hanging="360"/>
      </w:pPr>
    </w:lvl>
    <w:lvl w:ilvl="2" w:tplc="2E12B690">
      <w:start w:val="1"/>
      <w:numFmt w:val="bullet"/>
      <w:lvlText w:val="■"/>
      <w:lvlJc w:val="left"/>
      <w:pPr>
        <w:ind w:left="2160" w:hanging="360"/>
      </w:pPr>
    </w:lvl>
    <w:lvl w:ilvl="3" w:tplc="2F4AAE4A">
      <w:start w:val="1"/>
      <w:numFmt w:val="bullet"/>
      <w:lvlText w:val="●"/>
      <w:lvlJc w:val="left"/>
      <w:pPr>
        <w:ind w:left="2880" w:hanging="360"/>
      </w:pPr>
    </w:lvl>
    <w:lvl w:ilvl="4" w:tplc="E2A0C1EA">
      <w:start w:val="1"/>
      <w:numFmt w:val="bullet"/>
      <w:lvlText w:val="○"/>
      <w:lvlJc w:val="left"/>
      <w:pPr>
        <w:ind w:left="3600" w:hanging="360"/>
      </w:pPr>
    </w:lvl>
    <w:lvl w:ilvl="5" w:tplc="E38274F6">
      <w:start w:val="1"/>
      <w:numFmt w:val="bullet"/>
      <w:lvlText w:val="■"/>
      <w:lvlJc w:val="left"/>
      <w:pPr>
        <w:ind w:left="4320" w:hanging="360"/>
      </w:pPr>
    </w:lvl>
    <w:lvl w:ilvl="6" w:tplc="8A928C10">
      <w:start w:val="1"/>
      <w:numFmt w:val="bullet"/>
      <w:lvlText w:val="●"/>
      <w:lvlJc w:val="left"/>
      <w:pPr>
        <w:ind w:left="5040" w:hanging="360"/>
      </w:pPr>
    </w:lvl>
    <w:lvl w:ilvl="7" w:tplc="B7FCEE06">
      <w:start w:val="1"/>
      <w:numFmt w:val="bullet"/>
      <w:lvlText w:val="●"/>
      <w:lvlJc w:val="left"/>
      <w:pPr>
        <w:ind w:left="5760" w:hanging="360"/>
      </w:pPr>
    </w:lvl>
    <w:lvl w:ilvl="8" w:tplc="F1C6D0F2">
      <w:start w:val="1"/>
      <w:numFmt w:val="bullet"/>
      <w:lvlText w:val="●"/>
      <w:lvlJc w:val="left"/>
      <w:pPr>
        <w:ind w:left="6480" w:hanging="360"/>
      </w:pPr>
    </w:lvl>
  </w:abstractNum>
  <w:abstractNum w:abstractNumId="2" w15:restartNumberingAfterBreak="0">
    <w:nsid w:val="70775300"/>
    <w:multiLevelType w:val="hybridMultilevel"/>
    <w:tmpl w:val="B73889A4"/>
    <w:lvl w:ilvl="0" w:tplc="F34A19F2">
      <w:start w:val="1"/>
      <w:numFmt w:val="bullet"/>
      <w:lvlText w:val="•"/>
      <w:lvlJc w:val="left"/>
      <w:pPr>
        <w:ind w:left="720" w:hanging="360"/>
      </w:pPr>
    </w:lvl>
    <w:lvl w:ilvl="1" w:tplc="B3F66856">
      <w:numFmt w:val="decimal"/>
      <w:lvlText w:val=""/>
      <w:lvlJc w:val="left"/>
    </w:lvl>
    <w:lvl w:ilvl="2" w:tplc="11A0693A">
      <w:numFmt w:val="decimal"/>
      <w:lvlText w:val=""/>
      <w:lvlJc w:val="left"/>
    </w:lvl>
    <w:lvl w:ilvl="3" w:tplc="2E10A60A">
      <w:numFmt w:val="decimal"/>
      <w:lvlText w:val=""/>
      <w:lvlJc w:val="left"/>
    </w:lvl>
    <w:lvl w:ilvl="4" w:tplc="45263258">
      <w:numFmt w:val="decimal"/>
      <w:lvlText w:val=""/>
      <w:lvlJc w:val="left"/>
    </w:lvl>
    <w:lvl w:ilvl="5" w:tplc="CE5A012E">
      <w:numFmt w:val="decimal"/>
      <w:lvlText w:val=""/>
      <w:lvlJc w:val="left"/>
    </w:lvl>
    <w:lvl w:ilvl="6" w:tplc="8C88B94E">
      <w:numFmt w:val="decimal"/>
      <w:lvlText w:val=""/>
      <w:lvlJc w:val="left"/>
    </w:lvl>
    <w:lvl w:ilvl="7" w:tplc="8AE88E24">
      <w:numFmt w:val="decimal"/>
      <w:lvlText w:val=""/>
      <w:lvlJc w:val="left"/>
    </w:lvl>
    <w:lvl w:ilvl="8" w:tplc="785614A4">
      <w:numFmt w:val="decimal"/>
      <w:lvlText w:val=""/>
      <w:lvlJc w:val="left"/>
    </w:lvl>
  </w:abstractNum>
  <w:num w:numId="1" w16cid:durableId="1686708960">
    <w:abstractNumId w:val="1"/>
    <w:lvlOverride w:ilvl="0">
      <w:startOverride w:val="1"/>
    </w:lvlOverride>
  </w:num>
  <w:num w:numId="2" w16cid:durableId="1460803199">
    <w:abstractNumId w:val="2"/>
    <w:lvlOverride w:ilvl="0">
      <w:startOverride w:val="1"/>
    </w:lvlOverride>
  </w:num>
  <w:num w:numId="3" w16cid:durableId="2215998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30FE"/>
    <w:rsid w:val="0000530C"/>
    <w:rsid w:val="00006CEB"/>
    <w:rsid w:val="00011AFE"/>
    <w:rsid w:val="00035B23"/>
    <w:rsid w:val="00037491"/>
    <w:rsid w:val="0004074C"/>
    <w:rsid w:val="00044114"/>
    <w:rsid w:val="00053A34"/>
    <w:rsid w:val="00055443"/>
    <w:rsid w:val="00057AF6"/>
    <w:rsid w:val="000636D0"/>
    <w:rsid w:val="00066B9E"/>
    <w:rsid w:val="000679C7"/>
    <w:rsid w:val="00071709"/>
    <w:rsid w:val="00071E67"/>
    <w:rsid w:val="00081C16"/>
    <w:rsid w:val="00094E6D"/>
    <w:rsid w:val="000A028A"/>
    <w:rsid w:val="000A3AB7"/>
    <w:rsid w:val="000A7D5D"/>
    <w:rsid w:val="000B34A4"/>
    <w:rsid w:val="000B3505"/>
    <w:rsid w:val="000C34B2"/>
    <w:rsid w:val="000C5C2E"/>
    <w:rsid w:val="000C62FD"/>
    <w:rsid w:val="000D1690"/>
    <w:rsid w:val="000D23CE"/>
    <w:rsid w:val="000E01FA"/>
    <w:rsid w:val="000F01D1"/>
    <w:rsid w:val="00100E87"/>
    <w:rsid w:val="001014C4"/>
    <w:rsid w:val="00101A18"/>
    <w:rsid w:val="0010466A"/>
    <w:rsid w:val="001046D4"/>
    <w:rsid w:val="00121B6E"/>
    <w:rsid w:val="00121CE7"/>
    <w:rsid w:val="00130F15"/>
    <w:rsid w:val="00134FA3"/>
    <w:rsid w:val="00135A27"/>
    <w:rsid w:val="00136B59"/>
    <w:rsid w:val="00147201"/>
    <w:rsid w:val="00151085"/>
    <w:rsid w:val="00152F5D"/>
    <w:rsid w:val="00155157"/>
    <w:rsid w:val="00161052"/>
    <w:rsid w:val="00167557"/>
    <w:rsid w:val="00173C14"/>
    <w:rsid w:val="00176A8A"/>
    <w:rsid w:val="00180E7F"/>
    <w:rsid w:val="00181770"/>
    <w:rsid w:val="00185AE6"/>
    <w:rsid w:val="00191A87"/>
    <w:rsid w:val="00192CC5"/>
    <w:rsid w:val="001950B2"/>
    <w:rsid w:val="001B0374"/>
    <w:rsid w:val="001B47B6"/>
    <w:rsid w:val="001B4C6C"/>
    <w:rsid w:val="001C27CA"/>
    <w:rsid w:val="001C4249"/>
    <w:rsid w:val="001C7DCE"/>
    <w:rsid w:val="001D18D6"/>
    <w:rsid w:val="001D3B2E"/>
    <w:rsid w:val="001D635F"/>
    <w:rsid w:val="001D776E"/>
    <w:rsid w:val="001D78CA"/>
    <w:rsid w:val="001E010C"/>
    <w:rsid w:val="001E0D42"/>
    <w:rsid w:val="001E3C76"/>
    <w:rsid w:val="001E43B7"/>
    <w:rsid w:val="00206CA7"/>
    <w:rsid w:val="0021193B"/>
    <w:rsid w:val="0021410C"/>
    <w:rsid w:val="002170CE"/>
    <w:rsid w:val="0022213A"/>
    <w:rsid w:val="002242FD"/>
    <w:rsid w:val="00226A2E"/>
    <w:rsid w:val="002276B2"/>
    <w:rsid w:val="00233024"/>
    <w:rsid w:val="00240360"/>
    <w:rsid w:val="0024363B"/>
    <w:rsid w:val="00246377"/>
    <w:rsid w:val="00250F2D"/>
    <w:rsid w:val="00252266"/>
    <w:rsid w:val="00255742"/>
    <w:rsid w:val="00260177"/>
    <w:rsid w:val="002700AF"/>
    <w:rsid w:val="00271BE4"/>
    <w:rsid w:val="002751BC"/>
    <w:rsid w:val="00277C40"/>
    <w:rsid w:val="002831BF"/>
    <w:rsid w:val="0029330F"/>
    <w:rsid w:val="002940C2"/>
    <w:rsid w:val="00294179"/>
    <w:rsid w:val="00294492"/>
    <w:rsid w:val="002B170B"/>
    <w:rsid w:val="002B1DAD"/>
    <w:rsid w:val="002B1E7D"/>
    <w:rsid w:val="002B2734"/>
    <w:rsid w:val="002B2EC9"/>
    <w:rsid w:val="002D0D4E"/>
    <w:rsid w:val="002D2D3B"/>
    <w:rsid w:val="002D3F1A"/>
    <w:rsid w:val="002E002D"/>
    <w:rsid w:val="002E1577"/>
    <w:rsid w:val="002E2772"/>
    <w:rsid w:val="002E2C06"/>
    <w:rsid w:val="002F25E5"/>
    <w:rsid w:val="002F41E8"/>
    <w:rsid w:val="002F57E0"/>
    <w:rsid w:val="002F62C2"/>
    <w:rsid w:val="00306725"/>
    <w:rsid w:val="003071D2"/>
    <w:rsid w:val="00312BAA"/>
    <w:rsid w:val="00314CB6"/>
    <w:rsid w:val="00315676"/>
    <w:rsid w:val="00316D46"/>
    <w:rsid w:val="003172AC"/>
    <w:rsid w:val="00325826"/>
    <w:rsid w:val="00330DE2"/>
    <w:rsid w:val="003372B9"/>
    <w:rsid w:val="003443EE"/>
    <w:rsid w:val="00354B2F"/>
    <w:rsid w:val="0036115D"/>
    <w:rsid w:val="00364092"/>
    <w:rsid w:val="003661B0"/>
    <w:rsid w:val="00373AFD"/>
    <w:rsid w:val="00373B9C"/>
    <w:rsid w:val="003763C3"/>
    <w:rsid w:val="003776C1"/>
    <w:rsid w:val="00392256"/>
    <w:rsid w:val="00392509"/>
    <w:rsid w:val="003A30B8"/>
    <w:rsid w:val="003A3F64"/>
    <w:rsid w:val="003A4DEC"/>
    <w:rsid w:val="003B0138"/>
    <w:rsid w:val="003B21A4"/>
    <w:rsid w:val="003C4115"/>
    <w:rsid w:val="003C7F75"/>
    <w:rsid w:val="003D2F88"/>
    <w:rsid w:val="003D72E5"/>
    <w:rsid w:val="003D7A7B"/>
    <w:rsid w:val="003F1D70"/>
    <w:rsid w:val="003F5136"/>
    <w:rsid w:val="00400718"/>
    <w:rsid w:val="0040161B"/>
    <w:rsid w:val="00404944"/>
    <w:rsid w:val="00411B6F"/>
    <w:rsid w:val="004151E8"/>
    <w:rsid w:val="004179A8"/>
    <w:rsid w:val="00421A2E"/>
    <w:rsid w:val="00422718"/>
    <w:rsid w:val="004227B9"/>
    <w:rsid w:val="004235C2"/>
    <w:rsid w:val="00423687"/>
    <w:rsid w:val="004250C6"/>
    <w:rsid w:val="00426019"/>
    <w:rsid w:val="004304CA"/>
    <w:rsid w:val="00430825"/>
    <w:rsid w:val="00433F72"/>
    <w:rsid w:val="0043465B"/>
    <w:rsid w:val="00436868"/>
    <w:rsid w:val="00437E59"/>
    <w:rsid w:val="0044754F"/>
    <w:rsid w:val="004506DE"/>
    <w:rsid w:val="00451A8D"/>
    <w:rsid w:val="00453D32"/>
    <w:rsid w:val="00462581"/>
    <w:rsid w:val="00463FCE"/>
    <w:rsid w:val="004717DE"/>
    <w:rsid w:val="00474864"/>
    <w:rsid w:val="00474F34"/>
    <w:rsid w:val="004765A3"/>
    <w:rsid w:val="00476DC9"/>
    <w:rsid w:val="00483785"/>
    <w:rsid w:val="00484955"/>
    <w:rsid w:val="00487B8C"/>
    <w:rsid w:val="004916BD"/>
    <w:rsid w:val="00495FFB"/>
    <w:rsid w:val="004A1C69"/>
    <w:rsid w:val="004A26C9"/>
    <w:rsid w:val="004B4221"/>
    <w:rsid w:val="004B496A"/>
    <w:rsid w:val="004C19FA"/>
    <w:rsid w:val="004D009F"/>
    <w:rsid w:val="004D16FE"/>
    <w:rsid w:val="004D2E57"/>
    <w:rsid w:val="004D52B1"/>
    <w:rsid w:val="004D5A1C"/>
    <w:rsid w:val="004D6074"/>
    <w:rsid w:val="005007AB"/>
    <w:rsid w:val="00502739"/>
    <w:rsid w:val="00523FBA"/>
    <w:rsid w:val="00524455"/>
    <w:rsid w:val="0052530C"/>
    <w:rsid w:val="00533596"/>
    <w:rsid w:val="005355E1"/>
    <w:rsid w:val="0053596A"/>
    <w:rsid w:val="005417C3"/>
    <w:rsid w:val="00542A95"/>
    <w:rsid w:val="0054380A"/>
    <w:rsid w:val="00551392"/>
    <w:rsid w:val="00551DBC"/>
    <w:rsid w:val="00551F5F"/>
    <w:rsid w:val="005534B0"/>
    <w:rsid w:val="00554185"/>
    <w:rsid w:val="00560D79"/>
    <w:rsid w:val="00561DF7"/>
    <w:rsid w:val="00563D9E"/>
    <w:rsid w:val="005701E9"/>
    <w:rsid w:val="00573FD5"/>
    <w:rsid w:val="0057579C"/>
    <w:rsid w:val="00581347"/>
    <w:rsid w:val="00582711"/>
    <w:rsid w:val="00582729"/>
    <w:rsid w:val="005829EA"/>
    <w:rsid w:val="00583125"/>
    <w:rsid w:val="005833A5"/>
    <w:rsid w:val="00590699"/>
    <w:rsid w:val="00590939"/>
    <w:rsid w:val="005917CF"/>
    <w:rsid w:val="00594DB3"/>
    <w:rsid w:val="005955B2"/>
    <w:rsid w:val="00595B21"/>
    <w:rsid w:val="005A079C"/>
    <w:rsid w:val="005A65CD"/>
    <w:rsid w:val="005A6696"/>
    <w:rsid w:val="005A72BD"/>
    <w:rsid w:val="005C1DE9"/>
    <w:rsid w:val="005C22D4"/>
    <w:rsid w:val="005C3B11"/>
    <w:rsid w:val="005C568E"/>
    <w:rsid w:val="005C7E1B"/>
    <w:rsid w:val="005D147D"/>
    <w:rsid w:val="005D4D70"/>
    <w:rsid w:val="005D71E0"/>
    <w:rsid w:val="005D7E0A"/>
    <w:rsid w:val="005E58C4"/>
    <w:rsid w:val="005E6477"/>
    <w:rsid w:val="005F144A"/>
    <w:rsid w:val="005F23F3"/>
    <w:rsid w:val="005F546B"/>
    <w:rsid w:val="006044AB"/>
    <w:rsid w:val="00605FE2"/>
    <w:rsid w:val="00611882"/>
    <w:rsid w:val="006124B8"/>
    <w:rsid w:val="0061610C"/>
    <w:rsid w:val="00625FC8"/>
    <w:rsid w:val="00634961"/>
    <w:rsid w:val="0063579A"/>
    <w:rsid w:val="00637821"/>
    <w:rsid w:val="00641CB2"/>
    <w:rsid w:val="006467CA"/>
    <w:rsid w:val="00656937"/>
    <w:rsid w:val="00656BCB"/>
    <w:rsid w:val="00665757"/>
    <w:rsid w:val="00666DDD"/>
    <w:rsid w:val="00667D4A"/>
    <w:rsid w:val="00670DAA"/>
    <w:rsid w:val="00671441"/>
    <w:rsid w:val="0067146A"/>
    <w:rsid w:val="006723E7"/>
    <w:rsid w:val="006724A4"/>
    <w:rsid w:val="00674EF6"/>
    <w:rsid w:val="006771C6"/>
    <w:rsid w:val="00677BEE"/>
    <w:rsid w:val="006818CF"/>
    <w:rsid w:val="006942A2"/>
    <w:rsid w:val="006A01B0"/>
    <w:rsid w:val="006A34E7"/>
    <w:rsid w:val="006A7CB8"/>
    <w:rsid w:val="006B5916"/>
    <w:rsid w:val="006C1DE1"/>
    <w:rsid w:val="006C3280"/>
    <w:rsid w:val="006C35A2"/>
    <w:rsid w:val="006C35C1"/>
    <w:rsid w:val="006C78CB"/>
    <w:rsid w:val="006D3217"/>
    <w:rsid w:val="00703109"/>
    <w:rsid w:val="0070787A"/>
    <w:rsid w:val="00711609"/>
    <w:rsid w:val="00716912"/>
    <w:rsid w:val="00726043"/>
    <w:rsid w:val="00726146"/>
    <w:rsid w:val="007273AF"/>
    <w:rsid w:val="007349D2"/>
    <w:rsid w:val="00741BB9"/>
    <w:rsid w:val="00741EC4"/>
    <w:rsid w:val="00745CFF"/>
    <w:rsid w:val="007514E9"/>
    <w:rsid w:val="0075734B"/>
    <w:rsid w:val="00761C11"/>
    <w:rsid w:val="007626F0"/>
    <w:rsid w:val="007630FE"/>
    <w:rsid w:val="007634F1"/>
    <w:rsid w:val="00763D9B"/>
    <w:rsid w:val="00765E91"/>
    <w:rsid w:val="00766B88"/>
    <w:rsid w:val="00770805"/>
    <w:rsid w:val="00773C45"/>
    <w:rsid w:val="007836BF"/>
    <w:rsid w:val="00783E20"/>
    <w:rsid w:val="007A4DD5"/>
    <w:rsid w:val="007A5FA8"/>
    <w:rsid w:val="007A73E1"/>
    <w:rsid w:val="007B16A6"/>
    <w:rsid w:val="007B41E6"/>
    <w:rsid w:val="007C0DA0"/>
    <w:rsid w:val="007C40C0"/>
    <w:rsid w:val="007C42D3"/>
    <w:rsid w:val="007D1B98"/>
    <w:rsid w:val="007D2F4E"/>
    <w:rsid w:val="007D3433"/>
    <w:rsid w:val="007D6078"/>
    <w:rsid w:val="007D65DA"/>
    <w:rsid w:val="007D6BE0"/>
    <w:rsid w:val="007D7447"/>
    <w:rsid w:val="007E4609"/>
    <w:rsid w:val="007E4EDA"/>
    <w:rsid w:val="007F34E7"/>
    <w:rsid w:val="007F3906"/>
    <w:rsid w:val="007F51F8"/>
    <w:rsid w:val="007F7394"/>
    <w:rsid w:val="00801244"/>
    <w:rsid w:val="00801D28"/>
    <w:rsid w:val="008040EE"/>
    <w:rsid w:val="00810007"/>
    <w:rsid w:val="008115C7"/>
    <w:rsid w:val="008162BC"/>
    <w:rsid w:val="00827BD0"/>
    <w:rsid w:val="00834F56"/>
    <w:rsid w:val="008400BA"/>
    <w:rsid w:val="008406BE"/>
    <w:rsid w:val="008440A3"/>
    <w:rsid w:val="00844D50"/>
    <w:rsid w:val="0084518A"/>
    <w:rsid w:val="0085054A"/>
    <w:rsid w:val="00850B73"/>
    <w:rsid w:val="00850C4C"/>
    <w:rsid w:val="00857850"/>
    <w:rsid w:val="00862328"/>
    <w:rsid w:val="00862F75"/>
    <w:rsid w:val="008639D5"/>
    <w:rsid w:val="00872874"/>
    <w:rsid w:val="00875BA0"/>
    <w:rsid w:val="0089014B"/>
    <w:rsid w:val="008A1A67"/>
    <w:rsid w:val="008A6B90"/>
    <w:rsid w:val="008B0F7D"/>
    <w:rsid w:val="008B2D5C"/>
    <w:rsid w:val="008B4423"/>
    <w:rsid w:val="008B4BF2"/>
    <w:rsid w:val="008C4326"/>
    <w:rsid w:val="008C5197"/>
    <w:rsid w:val="008C6D42"/>
    <w:rsid w:val="008D391A"/>
    <w:rsid w:val="008D3ACD"/>
    <w:rsid w:val="008E1661"/>
    <w:rsid w:val="008E2A01"/>
    <w:rsid w:val="008E3C5A"/>
    <w:rsid w:val="008F3B3C"/>
    <w:rsid w:val="0090599A"/>
    <w:rsid w:val="00910E41"/>
    <w:rsid w:val="00926EF0"/>
    <w:rsid w:val="009273FB"/>
    <w:rsid w:val="009333A4"/>
    <w:rsid w:val="00934E7A"/>
    <w:rsid w:val="009413C1"/>
    <w:rsid w:val="00944577"/>
    <w:rsid w:val="00944776"/>
    <w:rsid w:val="009456E8"/>
    <w:rsid w:val="0094574D"/>
    <w:rsid w:val="009503F8"/>
    <w:rsid w:val="00951BD6"/>
    <w:rsid w:val="00955B8D"/>
    <w:rsid w:val="00956E26"/>
    <w:rsid w:val="009612E9"/>
    <w:rsid w:val="00963962"/>
    <w:rsid w:val="00963BA9"/>
    <w:rsid w:val="00963CCA"/>
    <w:rsid w:val="00965A32"/>
    <w:rsid w:val="009670F5"/>
    <w:rsid w:val="00970954"/>
    <w:rsid w:val="00972280"/>
    <w:rsid w:val="00972BE2"/>
    <w:rsid w:val="00973073"/>
    <w:rsid w:val="00981945"/>
    <w:rsid w:val="0098333F"/>
    <w:rsid w:val="00986514"/>
    <w:rsid w:val="0099716B"/>
    <w:rsid w:val="009A1844"/>
    <w:rsid w:val="009A31D3"/>
    <w:rsid w:val="009A79D6"/>
    <w:rsid w:val="009B017B"/>
    <w:rsid w:val="009B0F10"/>
    <w:rsid w:val="009B5AB2"/>
    <w:rsid w:val="009C1461"/>
    <w:rsid w:val="009C426F"/>
    <w:rsid w:val="009C682D"/>
    <w:rsid w:val="009D457F"/>
    <w:rsid w:val="009F00C0"/>
    <w:rsid w:val="009F052B"/>
    <w:rsid w:val="009F38D5"/>
    <w:rsid w:val="009F5107"/>
    <w:rsid w:val="009F6907"/>
    <w:rsid w:val="00A02AAC"/>
    <w:rsid w:val="00A04938"/>
    <w:rsid w:val="00A0711A"/>
    <w:rsid w:val="00A071A1"/>
    <w:rsid w:val="00A10A77"/>
    <w:rsid w:val="00A12B5E"/>
    <w:rsid w:val="00A13CB7"/>
    <w:rsid w:val="00A24EB9"/>
    <w:rsid w:val="00A253CD"/>
    <w:rsid w:val="00A30340"/>
    <w:rsid w:val="00A32442"/>
    <w:rsid w:val="00A33893"/>
    <w:rsid w:val="00A351BC"/>
    <w:rsid w:val="00A4143A"/>
    <w:rsid w:val="00A46373"/>
    <w:rsid w:val="00A53ACD"/>
    <w:rsid w:val="00A5672F"/>
    <w:rsid w:val="00A7047A"/>
    <w:rsid w:val="00A70E1F"/>
    <w:rsid w:val="00A7181B"/>
    <w:rsid w:val="00A7293C"/>
    <w:rsid w:val="00A805FC"/>
    <w:rsid w:val="00A80F64"/>
    <w:rsid w:val="00A812F2"/>
    <w:rsid w:val="00A82674"/>
    <w:rsid w:val="00A83A76"/>
    <w:rsid w:val="00A86BB2"/>
    <w:rsid w:val="00A878FC"/>
    <w:rsid w:val="00A87A77"/>
    <w:rsid w:val="00A87B4E"/>
    <w:rsid w:val="00A90236"/>
    <w:rsid w:val="00A9186B"/>
    <w:rsid w:val="00AA4E88"/>
    <w:rsid w:val="00AA750A"/>
    <w:rsid w:val="00AB05F1"/>
    <w:rsid w:val="00AB77F5"/>
    <w:rsid w:val="00AC3A30"/>
    <w:rsid w:val="00AD0DB2"/>
    <w:rsid w:val="00AD0E90"/>
    <w:rsid w:val="00AD39A0"/>
    <w:rsid w:val="00AD516A"/>
    <w:rsid w:val="00AE274E"/>
    <w:rsid w:val="00AE5823"/>
    <w:rsid w:val="00AE5FCB"/>
    <w:rsid w:val="00AE655D"/>
    <w:rsid w:val="00AF1C66"/>
    <w:rsid w:val="00AF44C7"/>
    <w:rsid w:val="00AF451E"/>
    <w:rsid w:val="00AF4E57"/>
    <w:rsid w:val="00AF62EB"/>
    <w:rsid w:val="00AF6E02"/>
    <w:rsid w:val="00AF7A12"/>
    <w:rsid w:val="00AF7F46"/>
    <w:rsid w:val="00B00BA5"/>
    <w:rsid w:val="00B0162B"/>
    <w:rsid w:val="00B01E19"/>
    <w:rsid w:val="00B11BCD"/>
    <w:rsid w:val="00B1223C"/>
    <w:rsid w:val="00B1598A"/>
    <w:rsid w:val="00B16FD9"/>
    <w:rsid w:val="00B20F5F"/>
    <w:rsid w:val="00B2252D"/>
    <w:rsid w:val="00B255D7"/>
    <w:rsid w:val="00B25F03"/>
    <w:rsid w:val="00B3089B"/>
    <w:rsid w:val="00B42C13"/>
    <w:rsid w:val="00B52657"/>
    <w:rsid w:val="00B5343D"/>
    <w:rsid w:val="00B54F52"/>
    <w:rsid w:val="00B57C5A"/>
    <w:rsid w:val="00B619F2"/>
    <w:rsid w:val="00B677BF"/>
    <w:rsid w:val="00B7305E"/>
    <w:rsid w:val="00B75ABE"/>
    <w:rsid w:val="00B7713E"/>
    <w:rsid w:val="00B77633"/>
    <w:rsid w:val="00B80DF6"/>
    <w:rsid w:val="00B82252"/>
    <w:rsid w:val="00B84D6A"/>
    <w:rsid w:val="00B962DD"/>
    <w:rsid w:val="00B96D38"/>
    <w:rsid w:val="00BA2792"/>
    <w:rsid w:val="00BA40B4"/>
    <w:rsid w:val="00BA5A90"/>
    <w:rsid w:val="00BB7265"/>
    <w:rsid w:val="00BC28F8"/>
    <w:rsid w:val="00BC3246"/>
    <w:rsid w:val="00BC56B6"/>
    <w:rsid w:val="00BD6167"/>
    <w:rsid w:val="00BE51B5"/>
    <w:rsid w:val="00BF035A"/>
    <w:rsid w:val="00BF26E7"/>
    <w:rsid w:val="00BF528F"/>
    <w:rsid w:val="00BF696C"/>
    <w:rsid w:val="00BF77EE"/>
    <w:rsid w:val="00BF78EC"/>
    <w:rsid w:val="00C06613"/>
    <w:rsid w:val="00C11FF6"/>
    <w:rsid w:val="00C1322F"/>
    <w:rsid w:val="00C13232"/>
    <w:rsid w:val="00C20C4E"/>
    <w:rsid w:val="00C22D83"/>
    <w:rsid w:val="00C417E6"/>
    <w:rsid w:val="00C423A3"/>
    <w:rsid w:val="00C50612"/>
    <w:rsid w:val="00C507F3"/>
    <w:rsid w:val="00C51D7E"/>
    <w:rsid w:val="00C521FC"/>
    <w:rsid w:val="00C5509C"/>
    <w:rsid w:val="00C57A2D"/>
    <w:rsid w:val="00C62A29"/>
    <w:rsid w:val="00C654A0"/>
    <w:rsid w:val="00C70C24"/>
    <w:rsid w:val="00C713C4"/>
    <w:rsid w:val="00C73265"/>
    <w:rsid w:val="00C80F9C"/>
    <w:rsid w:val="00C81CDA"/>
    <w:rsid w:val="00C82AE7"/>
    <w:rsid w:val="00C84DE4"/>
    <w:rsid w:val="00C8668B"/>
    <w:rsid w:val="00C9260B"/>
    <w:rsid w:val="00CA359D"/>
    <w:rsid w:val="00CB00EE"/>
    <w:rsid w:val="00CB251B"/>
    <w:rsid w:val="00CB2D60"/>
    <w:rsid w:val="00CB4448"/>
    <w:rsid w:val="00CC0404"/>
    <w:rsid w:val="00CC0C3A"/>
    <w:rsid w:val="00CC0E9F"/>
    <w:rsid w:val="00CC1CB5"/>
    <w:rsid w:val="00CD0EF0"/>
    <w:rsid w:val="00CF4B1D"/>
    <w:rsid w:val="00CF656A"/>
    <w:rsid w:val="00CF793E"/>
    <w:rsid w:val="00D02860"/>
    <w:rsid w:val="00D031F0"/>
    <w:rsid w:val="00D16DA2"/>
    <w:rsid w:val="00D17033"/>
    <w:rsid w:val="00D20C6F"/>
    <w:rsid w:val="00D23065"/>
    <w:rsid w:val="00D27D7F"/>
    <w:rsid w:val="00D461B2"/>
    <w:rsid w:val="00D47093"/>
    <w:rsid w:val="00D47F3F"/>
    <w:rsid w:val="00D512DD"/>
    <w:rsid w:val="00D604F1"/>
    <w:rsid w:val="00D61E86"/>
    <w:rsid w:val="00D63420"/>
    <w:rsid w:val="00D64B28"/>
    <w:rsid w:val="00D73576"/>
    <w:rsid w:val="00D75D14"/>
    <w:rsid w:val="00D82E4A"/>
    <w:rsid w:val="00D85B66"/>
    <w:rsid w:val="00D9119B"/>
    <w:rsid w:val="00DA3D68"/>
    <w:rsid w:val="00DA663F"/>
    <w:rsid w:val="00DB0B67"/>
    <w:rsid w:val="00DB24EA"/>
    <w:rsid w:val="00DB4817"/>
    <w:rsid w:val="00DB76AA"/>
    <w:rsid w:val="00DB7E76"/>
    <w:rsid w:val="00DC1895"/>
    <w:rsid w:val="00DC7B19"/>
    <w:rsid w:val="00DD771B"/>
    <w:rsid w:val="00DE7161"/>
    <w:rsid w:val="00DF1059"/>
    <w:rsid w:val="00DF1C2A"/>
    <w:rsid w:val="00DF3B53"/>
    <w:rsid w:val="00DF7EBE"/>
    <w:rsid w:val="00E03E6A"/>
    <w:rsid w:val="00E05D72"/>
    <w:rsid w:val="00E10BC4"/>
    <w:rsid w:val="00E1794B"/>
    <w:rsid w:val="00E20166"/>
    <w:rsid w:val="00E23CD1"/>
    <w:rsid w:val="00E23E70"/>
    <w:rsid w:val="00E251A8"/>
    <w:rsid w:val="00E25333"/>
    <w:rsid w:val="00E335E9"/>
    <w:rsid w:val="00E40B5B"/>
    <w:rsid w:val="00E44D37"/>
    <w:rsid w:val="00E50B8C"/>
    <w:rsid w:val="00E546ED"/>
    <w:rsid w:val="00E621A4"/>
    <w:rsid w:val="00E64255"/>
    <w:rsid w:val="00E70125"/>
    <w:rsid w:val="00E7232A"/>
    <w:rsid w:val="00E753B5"/>
    <w:rsid w:val="00E83CD9"/>
    <w:rsid w:val="00E85014"/>
    <w:rsid w:val="00E900A4"/>
    <w:rsid w:val="00E916CD"/>
    <w:rsid w:val="00E958F7"/>
    <w:rsid w:val="00E97860"/>
    <w:rsid w:val="00EA4E96"/>
    <w:rsid w:val="00EB538E"/>
    <w:rsid w:val="00EC6161"/>
    <w:rsid w:val="00ED25E7"/>
    <w:rsid w:val="00ED677C"/>
    <w:rsid w:val="00ED6BEC"/>
    <w:rsid w:val="00EE15C3"/>
    <w:rsid w:val="00EF2E87"/>
    <w:rsid w:val="00EF3186"/>
    <w:rsid w:val="00F01368"/>
    <w:rsid w:val="00F025B4"/>
    <w:rsid w:val="00F06327"/>
    <w:rsid w:val="00F1344A"/>
    <w:rsid w:val="00F224C6"/>
    <w:rsid w:val="00F25ED2"/>
    <w:rsid w:val="00F264DD"/>
    <w:rsid w:val="00F42764"/>
    <w:rsid w:val="00F42CD2"/>
    <w:rsid w:val="00F43827"/>
    <w:rsid w:val="00F461E7"/>
    <w:rsid w:val="00F463D1"/>
    <w:rsid w:val="00F565D5"/>
    <w:rsid w:val="00F658A8"/>
    <w:rsid w:val="00F661B7"/>
    <w:rsid w:val="00F66F6F"/>
    <w:rsid w:val="00F809AF"/>
    <w:rsid w:val="00F862FD"/>
    <w:rsid w:val="00F91221"/>
    <w:rsid w:val="00F927F0"/>
    <w:rsid w:val="00F93463"/>
    <w:rsid w:val="00FA2526"/>
    <w:rsid w:val="00FA2C28"/>
    <w:rsid w:val="00FA4A93"/>
    <w:rsid w:val="00FB1ECC"/>
    <w:rsid w:val="00FB51CF"/>
    <w:rsid w:val="00FB53E3"/>
    <w:rsid w:val="00FB7990"/>
    <w:rsid w:val="00FC3AD0"/>
    <w:rsid w:val="00FC3E1D"/>
    <w:rsid w:val="00FC7677"/>
    <w:rsid w:val="00FD17D6"/>
    <w:rsid w:val="00FE363D"/>
    <w:rsid w:val="00FF51B4"/>
    <w:rsid w:val="00FF7EC8"/>
    <w:rsid w:val="076CDB70"/>
    <w:rsid w:val="10B81673"/>
    <w:rsid w:val="114619BA"/>
    <w:rsid w:val="1202E01E"/>
    <w:rsid w:val="1782EDAD"/>
    <w:rsid w:val="1A1BB182"/>
    <w:rsid w:val="1B7A3905"/>
    <w:rsid w:val="1C3D0354"/>
    <w:rsid w:val="1D4D57BC"/>
    <w:rsid w:val="20B85AA1"/>
    <w:rsid w:val="210AA063"/>
    <w:rsid w:val="21397C2B"/>
    <w:rsid w:val="237E0641"/>
    <w:rsid w:val="24A6ABCE"/>
    <w:rsid w:val="2A0609B8"/>
    <w:rsid w:val="2A0F63BE"/>
    <w:rsid w:val="2AF82162"/>
    <w:rsid w:val="2C5BFD0F"/>
    <w:rsid w:val="2D1FB70A"/>
    <w:rsid w:val="31AA2B7A"/>
    <w:rsid w:val="322C9A38"/>
    <w:rsid w:val="32F834F0"/>
    <w:rsid w:val="3332DD87"/>
    <w:rsid w:val="33F9BB01"/>
    <w:rsid w:val="3CE328B9"/>
    <w:rsid w:val="3D730822"/>
    <w:rsid w:val="471F2F2E"/>
    <w:rsid w:val="486E952B"/>
    <w:rsid w:val="4F241978"/>
    <w:rsid w:val="4F6155F2"/>
    <w:rsid w:val="519776E6"/>
    <w:rsid w:val="5FA1D48F"/>
    <w:rsid w:val="6438F57C"/>
    <w:rsid w:val="68D412A6"/>
    <w:rsid w:val="697924B8"/>
    <w:rsid w:val="6C246DAE"/>
    <w:rsid w:val="6F247144"/>
    <w:rsid w:val="708EC71F"/>
    <w:rsid w:val="74C074ED"/>
    <w:rsid w:val="7572B992"/>
    <w:rsid w:val="76C937CF"/>
    <w:rsid w:val="775410A1"/>
    <w:rsid w:val="7BA0A04F"/>
    <w:rsid w:val="7F4ED3E6"/>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E0E89"/>
  <w15:docId w15:val="{4785701D-AFBC-4D35-BC4D-F07D0DB1F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ca-ES" w:eastAsia="ca-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ol1">
    <w:name w:val="heading 1"/>
    <w:uiPriority w:val="9"/>
    <w:qFormat/>
    <w:pPr>
      <w:spacing w:before="360" w:after="180"/>
      <w:outlineLvl w:val="0"/>
    </w:pPr>
    <w:rPr>
      <w:b/>
      <w:bCs/>
      <w:sz w:val="24"/>
      <w:szCs w:val="24"/>
    </w:rPr>
  </w:style>
  <w:style w:type="paragraph" w:styleId="Ttol2">
    <w:name w:val="heading 2"/>
    <w:uiPriority w:val="9"/>
    <w:unhideWhenUsed/>
    <w:qFormat/>
    <w:pPr>
      <w:spacing w:before="240" w:after="120"/>
      <w:outlineLvl w:val="1"/>
    </w:pPr>
    <w:rPr>
      <w:b/>
      <w:bCs/>
      <w:sz w:val="22"/>
      <w:szCs w:val="22"/>
    </w:rPr>
  </w:style>
  <w:style w:type="paragraph" w:styleId="Ttol3">
    <w:name w:val="heading 3"/>
    <w:uiPriority w:val="9"/>
    <w:semiHidden/>
    <w:unhideWhenUsed/>
    <w:qFormat/>
    <w:pPr>
      <w:spacing w:before="200" w:after="80"/>
      <w:outlineLvl w:val="2"/>
    </w:pPr>
    <w:rPr>
      <w:b/>
      <w:bCs/>
      <w:i/>
      <w:iCs/>
    </w:rPr>
  </w:style>
  <w:style w:type="paragraph" w:styleId="Ttol4">
    <w:name w:val="heading 4"/>
    <w:uiPriority w:val="9"/>
    <w:semiHidden/>
    <w:unhideWhenUsed/>
    <w:qFormat/>
    <w:pPr>
      <w:outlineLvl w:val="3"/>
    </w:pPr>
    <w:rPr>
      <w:i/>
      <w:iCs/>
      <w:color w:val="2E74B5"/>
    </w:rPr>
  </w:style>
  <w:style w:type="paragraph" w:styleId="Ttol5">
    <w:name w:val="heading 5"/>
    <w:uiPriority w:val="9"/>
    <w:semiHidden/>
    <w:unhideWhenUsed/>
    <w:qFormat/>
    <w:pPr>
      <w:outlineLvl w:val="4"/>
    </w:pPr>
    <w:rPr>
      <w:color w:val="2E74B5"/>
    </w:rPr>
  </w:style>
  <w:style w:type="paragraph" w:styleId="Ttol6">
    <w:name w:val="heading 6"/>
    <w:uiPriority w:val="9"/>
    <w:semiHidden/>
    <w:unhideWhenUsed/>
    <w:qFormat/>
    <w:pPr>
      <w:outlineLvl w:val="5"/>
    </w:pPr>
    <w:rPr>
      <w:color w:val="1F4D78"/>
    </w:rPr>
  </w:style>
  <w:style w:type="character" w:default="1" w:styleId="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tol">
    <w:name w:val="Title"/>
    <w:uiPriority w:val="10"/>
    <w:qFormat/>
    <w:rPr>
      <w:sz w:val="56"/>
      <w:szCs w:val="56"/>
    </w:rPr>
  </w:style>
  <w:style w:type="paragraph" w:customStyle="1" w:styleId="Textennegreta1">
    <w:name w:val="Text en negreta1"/>
    <w:qFormat/>
    <w:rPr>
      <w:b/>
      <w:bCs/>
    </w:rPr>
  </w:style>
  <w:style w:type="paragraph" w:styleId="Pargrafdellista">
    <w:name w:val="List Paragraph"/>
    <w:qFormat/>
  </w:style>
  <w:style w:type="character" w:styleId="Enlla">
    <w:name w:val="Hyperlink"/>
    <w:uiPriority w:val="99"/>
    <w:unhideWhenUsed/>
    <w:rPr>
      <w:color w:val="0563C1"/>
      <w:u w:val="single"/>
    </w:rPr>
  </w:style>
  <w:style w:type="character" w:styleId="Refernciadenotaapeudepgina">
    <w:name w:val="footnote reference"/>
    <w:uiPriority w:val="99"/>
    <w:semiHidden/>
    <w:unhideWhenUsed/>
    <w:rPr>
      <w:vertAlign w:val="superscript"/>
    </w:rPr>
  </w:style>
  <w:style w:type="paragraph" w:styleId="Textdenotaapeudepgina">
    <w:name w:val="footnote text"/>
    <w:link w:val="TextdenotaapeudepginaCar"/>
    <w:uiPriority w:val="99"/>
    <w:semiHidden/>
    <w:unhideWhenUsed/>
  </w:style>
  <w:style w:type="character" w:customStyle="1" w:styleId="TextdenotaapeudepginaCar">
    <w:name w:val="Text de nota a peu de pàgina Car"/>
    <w:link w:val="Textdenotaapeudepgina"/>
    <w:uiPriority w:val="99"/>
    <w:semiHidden/>
    <w:unhideWhenUsed/>
    <w:rPr>
      <w:sz w:val="20"/>
      <w:szCs w:val="20"/>
    </w:rPr>
  </w:style>
  <w:style w:type="table" w:styleId="Taulaambquadrcula1clara">
    <w:name w:val="Grid Table 1 Light"/>
    <w:basedOn w:val="Taulanormal"/>
    <w:uiPriority w:val="46"/>
    <w:rsid w:val="00E7232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alera">
    <w:name w:val="header"/>
    <w:basedOn w:val="Normal"/>
    <w:link w:val="CapaleraCar"/>
    <w:uiPriority w:val="99"/>
    <w:unhideWhenUsed/>
    <w:rsid w:val="00B11BCD"/>
    <w:pPr>
      <w:tabs>
        <w:tab w:val="center" w:pos="4252"/>
        <w:tab w:val="right" w:pos="8504"/>
      </w:tabs>
    </w:pPr>
  </w:style>
  <w:style w:type="character" w:customStyle="1" w:styleId="CapaleraCar">
    <w:name w:val="Capçalera Car"/>
    <w:basedOn w:val="Lletraperdefectedelpargraf"/>
    <w:link w:val="Capalera"/>
    <w:uiPriority w:val="99"/>
    <w:rsid w:val="00B11BCD"/>
  </w:style>
  <w:style w:type="paragraph" w:styleId="Peu">
    <w:name w:val="footer"/>
    <w:basedOn w:val="Normal"/>
    <w:link w:val="PeuCar"/>
    <w:uiPriority w:val="99"/>
    <w:unhideWhenUsed/>
    <w:rsid w:val="00B11BCD"/>
    <w:pPr>
      <w:tabs>
        <w:tab w:val="center" w:pos="4252"/>
        <w:tab w:val="right" w:pos="8504"/>
      </w:tabs>
    </w:pPr>
  </w:style>
  <w:style w:type="character" w:customStyle="1" w:styleId="PeuCar">
    <w:name w:val="Peu Car"/>
    <w:basedOn w:val="Lletraperdefectedelpargraf"/>
    <w:link w:val="Peu"/>
    <w:uiPriority w:val="99"/>
    <w:rsid w:val="00B11BCD"/>
  </w:style>
  <w:style w:type="character" w:styleId="Refernciadecomentari">
    <w:name w:val="annotation reference"/>
    <w:basedOn w:val="Lletraperdefectedelpargraf"/>
    <w:uiPriority w:val="99"/>
    <w:semiHidden/>
    <w:unhideWhenUsed/>
    <w:rsid w:val="000F01D1"/>
    <w:rPr>
      <w:sz w:val="16"/>
      <w:szCs w:val="16"/>
    </w:rPr>
  </w:style>
  <w:style w:type="paragraph" w:styleId="Textdecomentari">
    <w:name w:val="annotation text"/>
    <w:basedOn w:val="Normal"/>
    <w:link w:val="TextdecomentariCar"/>
    <w:uiPriority w:val="99"/>
    <w:unhideWhenUsed/>
    <w:rsid w:val="000F01D1"/>
  </w:style>
  <w:style w:type="character" w:customStyle="1" w:styleId="TextdecomentariCar">
    <w:name w:val="Text de comentari Car"/>
    <w:basedOn w:val="Lletraperdefectedelpargraf"/>
    <w:link w:val="Textdecomentari"/>
    <w:uiPriority w:val="99"/>
    <w:rsid w:val="000F01D1"/>
  </w:style>
  <w:style w:type="paragraph" w:styleId="Temadelcomentari">
    <w:name w:val="annotation subject"/>
    <w:basedOn w:val="Textdecomentari"/>
    <w:next w:val="Textdecomentari"/>
    <w:link w:val="TemadelcomentariCar"/>
    <w:uiPriority w:val="99"/>
    <w:semiHidden/>
    <w:unhideWhenUsed/>
    <w:rsid w:val="000F01D1"/>
    <w:rPr>
      <w:b/>
      <w:bCs/>
    </w:rPr>
  </w:style>
  <w:style w:type="character" w:customStyle="1" w:styleId="TemadelcomentariCar">
    <w:name w:val="Tema del comentari Car"/>
    <w:basedOn w:val="TextdecomentariCar"/>
    <w:link w:val="Temadelcomentari"/>
    <w:uiPriority w:val="99"/>
    <w:semiHidden/>
    <w:rsid w:val="000F01D1"/>
    <w:rPr>
      <w:b/>
      <w:bCs/>
    </w:rPr>
  </w:style>
  <w:style w:type="character" w:styleId="Mencisenseresoldre">
    <w:name w:val="Unresolved Mention"/>
    <w:basedOn w:val="Lletraperdefectedelpargraf"/>
    <w:uiPriority w:val="99"/>
    <w:semiHidden/>
    <w:unhideWhenUsed/>
    <w:rsid w:val="009F38D5"/>
    <w:rPr>
      <w:color w:val="605E5C"/>
      <w:shd w:val="clear" w:color="auto" w:fill="E1DFDD"/>
    </w:rPr>
  </w:style>
  <w:style w:type="paragraph" w:styleId="Revisi">
    <w:name w:val="Revision"/>
    <w:hidden/>
    <w:uiPriority w:val="99"/>
    <w:semiHidden/>
    <w:rsid w:val="00AF451E"/>
  </w:style>
  <w:style w:type="paragraph" w:styleId="Bibliografia">
    <w:name w:val="Bibliography"/>
    <w:basedOn w:val="Normal"/>
    <w:next w:val="Normal"/>
    <w:uiPriority w:val="37"/>
    <w:unhideWhenUsed/>
    <w:rsid w:val="00F463D1"/>
    <w:pPr>
      <w:ind w:left="720" w:hanging="720"/>
    </w:pPr>
  </w:style>
  <w:style w:type="character" w:styleId="Nmerodelnia">
    <w:name w:val="line number"/>
    <w:basedOn w:val="Lletraperdefectedelpargraf"/>
    <w:uiPriority w:val="99"/>
    <w:semiHidden/>
    <w:unhideWhenUsed/>
    <w:rsid w:val="00CF4B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227589">
      <w:bodyDiv w:val="1"/>
      <w:marLeft w:val="0"/>
      <w:marRight w:val="0"/>
      <w:marTop w:val="0"/>
      <w:marBottom w:val="0"/>
      <w:divBdr>
        <w:top w:val="none" w:sz="0" w:space="0" w:color="auto"/>
        <w:left w:val="none" w:sz="0" w:space="0" w:color="auto"/>
        <w:bottom w:val="none" w:sz="0" w:space="0" w:color="auto"/>
        <w:right w:val="none" w:sz="0" w:space="0" w:color="auto"/>
      </w:divBdr>
      <w:divsChild>
        <w:div w:id="1663896153">
          <w:marLeft w:val="0"/>
          <w:marRight w:val="0"/>
          <w:marTop w:val="0"/>
          <w:marBottom w:val="0"/>
          <w:divBdr>
            <w:top w:val="none" w:sz="0" w:space="0" w:color="auto"/>
            <w:left w:val="none" w:sz="0" w:space="0" w:color="auto"/>
            <w:bottom w:val="none" w:sz="0" w:space="0" w:color="auto"/>
            <w:right w:val="none" w:sz="0" w:space="0" w:color="auto"/>
          </w:divBdr>
        </w:div>
      </w:divsChild>
    </w:div>
    <w:div w:id="874271881">
      <w:bodyDiv w:val="1"/>
      <w:marLeft w:val="0"/>
      <w:marRight w:val="0"/>
      <w:marTop w:val="0"/>
      <w:marBottom w:val="0"/>
      <w:divBdr>
        <w:top w:val="none" w:sz="0" w:space="0" w:color="auto"/>
        <w:left w:val="none" w:sz="0" w:space="0" w:color="auto"/>
        <w:bottom w:val="none" w:sz="0" w:space="0" w:color="auto"/>
        <w:right w:val="none" w:sz="0" w:space="0" w:color="auto"/>
      </w:divBdr>
      <w:divsChild>
        <w:div w:id="1019235441">
          <w:marLeft w:val="0"/>
          <w:marRight w:val="0"/>
          <w:marTop w:val="0"/>
          <w:marBottom w:val="0"/>
          <w:divBdr>
            <w:top w:val="none" w:sz="0" w:space="0" w:color="auto"/>
            <w:left w:val="none" w:sz="0" w:space="0" w:color="auto"/>
            <w:bottom w:val="none" w:sz="0" w:space="0" w:color="auto"/>
            <w:right w:val="none" w:sz="0" w:space="0" w:color="auto"/>
          </w:divBdr>
        </w:div>
      </w:divsChild>
    </w:div>
    <w:div w:id="917248824">
      <w:bodyDiv w:val="1"/>
      <w:marLeft w:val="0"/>
      <w:marRight w:val="0"/>
      <w:marTop w:val="0"/>
      <w:marBottom w:val="0"/>
      <w:divBdr>
        <w:top w:val="none" w:sz="0" w:space="0" w:color="auto"/>
        <w:left w:val="none" w:sz="0" w:space="0" w:color="auto"/>
        <w:bottom w:val="none" w:sz="0" w:space="0" w:color="auto"/>
        <w:right w:val="none" w:sz="0" w:space="0" w:color="auto"/>
      </w:divBdr>
      <w:divsChild>
        <w:div w:id="2023776801">
          <w:marLeft w:val="0"/>
          <w:marRight w:val="0"/>
          <w:marTop w:val="0"/>
          <w:marBottom w:val="0"/>
          <w:divBdr>
            <w:top w:val="none" w:sz="0" w:space="0" w:color="auto"/>
            <w:left w:val="none" w:sz="0" w:space="0" w:color="auto"/>
            <w:bottom w:val="none" w:sz="0" w:space="0" w:color="auto"/>
            <w:right w:val="none" w:sz="0" w:space="0" w:color="auto"/>
          </w:divBdr>
        </w:div>
        <w:div w:id="831139845">
          <w:marLeft w:val="0"/>
          <w:marRight w:val="0"/>
          <w:marTop w:val="0"/>
          <w:marBottom w:val="0"/>
          <w:divBdr>
            <w:top w:val="none" w:sz="0" w:space="0" w:color="auto"/>
            <w:left w:val="none" w:sz="0" w:space="0" w:color="auto"/>
            <w:bottom w:val="none" w:sz="0" w:space="0" w:color="auto"/>
            <w:right w:val="none" w:sz="0" w:space="0" w:color="auto"/>
          </w:divBdr>
        </w:div>
        <w:div w:id="1239949239">
          <w:marLeft w:val="0"/>
          <w:marRight w:val="0"/>
          <w:marTop w:val="0"/>
          <w:marBottom w:val="0"/>
          <w:divBdr>
            <w:top w:val="none" w:sz="0" w:space="0" w:color="auto"/>
            <w:left w:val="none" w:sz="0" w:space="0" w:color="auto"/>
            <w:bottom w:val="none" w:sz="0" w:space="0" w:color="auto"/>
            <w:right w:val="none" w:sz="0" w:space="0" w:color="auto"/>
          </w:divBdr>
        </w:div>
        <w:div w:id="790974979">
          <w:marLeft w:val="0"/>
          <w:marRight w:val="0"/>
          <w:marTop w:val="0"/>
          <w:marBottom w:val="0"/>
          <w:divBdr>
            <w:top w:val="none" w:sz="0" w:space="0" w:color="auto"/>
            <w:left w:val="none" w:sz="0" w:space="0" w:color="auto"/>
            <w:bottom w:val="none" w:sz="0" w:space="0" w:color="auto"/>
            <w:right w:val="none" w:sz="0" w:space="0" w:color="auto"/>
          </w:divBdr>
        </w:div>
        <w:div w:id="1454858626">
          <w:marLeft w:val="0"/>
          <w:marRight w:val="0"/>
          <w:marTop w:val="0"/>
          <w:marBottom w:val="0"/>
          <w:divBdr>
            <w:top w:val="none" w:sz="0" w:space="0" w:color="auto"/>
            <w:left w:val="none" w:sz="0" w:space="0" w:color="auto"/>
            <w:bottom w:val="none" w:sz="0" w:space="0" w:color="auto"/>
            <w:right w:val="none" w:sz="0" w:space="0" w:color="auto"/>
          </w:divBdr>
        </w:div>
        <w:div w:id="1778401044">
          <w:marLeft w:val="0"/>
          <w:marRight w:val="0"/>
          <w:marTop w:val="0"/>
          <w:marBottom w:val="0"/>
          <w:divBdr>
            <w:top w:val="none" w:sz="0" w:space="0" w:color="auto"/>
            <w:left w:val="none" w:sz="0" w:space="0" w:color="auto"/>
            <w:bottom w:val="none" w:sz="0" w:space="0" w:color="auto"/>
            <w:right w:val="none" w:sz="0" w:space="0" w:color="auto"/>
          </w:divBdr>
        </w:div>
        <w:div w:id="2081319994">
          <w:marLeft w:val="0"/>
          <w:marRight w:val="0"/>
          <w:marTop w:val="0"/>
          <w:marBottom w:val="0"/>
          <w:divBdr>
            <w:top w:val="none" w:sz="0" w:space="0" w:color="auto"/>
            <w:left w:val="none" w:sz="0" w:space="0" w:color="auto"/>
            <w:bottom w:val="none" w:sz="0" w:space="0" w:color="auto"/>
            <w:right w:val="none" w:sz="0" w:space="0" w:color="auto"/>
          </w:divBdr>
        </w:div>
        <w:div w:id="56250627">
          <w:marLeft w:val="0"/>
          <w:marRight w:val="0"/>
          <w:marTop w:val="0"/>
          <w:marBottom w:val="0"/>
          <w:divBdr>
            <w:top w:val="none" w:sz="0" w:space="0" w:color="auto"/>
            <w:left w:val="none" w:sz="0" w:space="0" w:color="auto"/>
            <w:bottom w:val="none" w:sz="0" w:space="0" w:color="auto"/>
            <w:right w:val="none" w:sz="0" w:space="0" w:color="auto"/>
          </w:divBdr>
        </w:div>
        <w:div w:id="2073499512">
          <w:marLeft w:val="0"/>
          <w:marRight w:val="0"/>
          <w:marTop w:val="0"/>
          <w:marBottom w:val="0"/>
          <w:divBdr>
            <w:top w:val="none" w:sz="0" w:space="0" w:color="auto"/>
            <w:left w:val="none" w:sz="0" w:space="0" w:color="auto"/>
            <w:bottom w:val="none" w:sz="0" w:space="0" w:color="auto"/>
            <w:right w:val="none" w:sz="0" w:space="0" w:color="auto"/>
          </w:divBdr>
        </w:div>
        <w:div w:id="1741520350">
          <w:marLeft w:val="0"/>
          <w:marRight w:val="0"/>
          <w:marTop w:val="0"/>
          <w:marBottom w:val="0"/>
          <w:divBdr>
            <w:top w:val="none" w:sz="0" w:space="0" w:color="auto"/>
            <w:left w:val="none" w:sz="0" w:space="0" w:color="auto"/>
            <w:bottom w:val="none" w:sz="0" w:space="0" w:color="auto"/>
            <w:right w:val="none" w:sz="0" w:space="0" w:color="auto"/>
          </w:divBdr>
        </w:div>
        <w:div w:id="1555040138">
          <w:marLeft w:val="0"/>
          <w:marRight w:val="0"/>
          <w:marTop w:val="0"/>
          <w:marBottom w:val="0"/>
          <w:divBdr>
            <w:top w:val="none" w:sz="0" w:space="0" w:color="auto"/>
            <w:left w:val="none" w:sz="0" w:space="0" w:color="auto"/>
            <w:bottom w:val="none" w:sz="0" w:space="0" w:color="auto"/>
            <w:right w:val="none" w:sz="0" w:space="0" w:color="auto"/>
          </w:divBdr>
        </w:div>
      </w:divsChild>
    </w:div>
    <w:div w:id="939144652">
      <w:bodyDiv w:val="1"/>
      <w:marLeft w:val="0"/>
      <w:marRight w:val="0"/>
      <w:marTop w:val="0"/>
      <w:marBottom w:val="0"/>
      <w:divBdr>
        <w:top w:val="none" w:sz="0" w:space="0" w:color="auto"/>
        <w:left w:val="none" w:sz="0" w:space="0" w:color="auto"/>
        <w:bottom w:val="none" w:sz="0" w:space="0" w:color="auto"/>
        <w:right w:val="none" w:sz="0" w:space="0" w:color="auto"/>
      </w:divBdr>
      <w:divsChild>
        <w:div w:id="791747146">
          <w:marLeft w:val="0"/>
          <w:marRight w:val="0"/>
          <w:marTop w:val="0"/>
          <w:marBottom w:val="0"/>
          <w:divBdr>
            <w:top w:val="none" w:sz="0" w:space="0" w:color="auto"/>
            <w:left w:val="none" w:sz="0" w:space="0" w:color="auto"/>
            <w:bottom w:val="none" w:sz="0" w:space="0" w:color="auto"/>
            <w:right w:val="none" w:sz="0" w:space="0" w:color="auto"/>
          </w:divBdr>
        </w:div>
        <w:div w:id="443228119">
          <w:marLeft w:val="0"/>
          <w:marRight w:val="0"/>
          <w:marTop w:val="0"/>
          <w:marBottom w:val="0"/>
          <w:divBdr>
            <w:top w:val="none" w:sz="0" w:space="0" w:color="auto"/>
            <w:left w:val="none" w:sz="0" w:space="0" w:color="auto"/>
            <w:bottom w:val="none" w:sz="0" w:space="0" w:color="auto"/>
            <w:right w:val="none" w:sz="0" w:space="0" w:color="auto"/>
          </w:divBdr>
        </w:div>
        <w:div w:id="12152113">
          <w:marLeft w:val="0"/>
          <w:marRight w:val="0"/>
          <w:marTop w:val="0"/>
          <w:marBottom w:val="0"/>
          <w:divBdr>
            <w:top w:val="none" w:sz="0" w:space="0" w:color="auto"/>
            <w:left w:val="none" w:sz="0" w:space="0" w:color="auto"/>
            <w:bottom w:val="none" w:sz="0" w:space="0" w:color="auto"/>
            <w:right w:val="none" w:sz="0" w:space="0" w:color="auto"/>
          </w:divBdr>
        </w:div>
        <w:div w:id="538204414">
          <w:marLeft w:val="0"/>
          <w:marRight w:val="0"/>
          <w:marTop w:val="0"/>
          <w:marBottom w:val="0"/>
          <w:divBdr>
            <w:top w:val="none" w:sz="0" w:space="0" w:color="auto"/>
            <w:left w:val="none" w:sz="0" w:space="0" w:color="auto"/>
            <w:bottom w:val="none" w:sz="0" w:space="0" w:color="auto"/>
            <w:right w:val="none" w:sz="0" w:space="0" w:color="auto"/>
          </w:divBdr>
        </w:div>
        <w:div w:id="801315128">
          <w:marLeft w:val="0"/>
          <w:marRight w:val="0"/>
          <w:marTop w:val="0"/>
          <w:marBottom w:val="0"/>
          <w:divBdr>
            <w:top w:val="none" w:sz="0" w:space="0" w:color="auto"/>
            <w:left w:val="none" w:sz="0" w:space="0" w:color="auto"/>
            <w:bottom w:val="none" w:sz="0" w:space="0" w:color="auto"/>
            <w:right w:val="none" w:sz="0" w:space="0" w:color="auto"/>
          </w:divBdr>
        </w:div>
        <w:div w:id="280722597">
          <w:marLeft w:val="0"/>
          <w:marRight w:val="0"/>
          <w:marTop w:val="0"/>
          <w:marBottom w:val="0"/>
          <w:divBdr>
            <w:top w:val="none" w:sz="0" w:space="0" w:color="auto"/>
            <w:left w:val="none" w:sz="0" w:space="0" w:color="auto"/>
            <w:bottom w:val="none" w:sz="0" w:space="0" w:color="auto"/>
            <w:right w:val="none" w:sz="0" w:space="0" w:color="auto"/>
          </w:divBdr>
        </w:div>
        <w:div w:id="89089182">
          <w:marLeft w:val="0"/>
          <w:marRight w:val="0"/>
          <w:marTop w:val="0"/>
          <w:marBottom w:val="0"/>
          <w:divBdr>
            <w:top w:val="none" w:sz="0" w:space="0" w:color="auto"/>
            <w:left w:val="none" w:sz="0" w:space="0" w:color="auto"/>
            <w:bottom w:val="none" w:sz="0" w:space="0" w:color="auto"/>
            <w:right w:val="none" w:sz="0" w:space="0" w:color="auto"/>
          </w:divBdr>
        </w:div>
        <w:div w:id="564992004">
          <w:marLeft w:val="0"/>
          <w:marRight w:val="0"/>
          <w:marTop w:val="0"/>
          <w:marBottom w:val="0"/>
          <w:divBdr>
            <w:top w:val="none" w:sz="0" w:space="0" w:color="auto"/>
            <w:left w:val="none" w:sz="0" w:space="0" w:color="auto"/>
            <w:bottom w:val="none" w:sz="0" w:space="0" w:color="auto"/>
            <w:right w:val="none" w:sz="0" w:space="0" w:color="auto"/>
          </w:divBdr>
        </w:div>
        <w:div w:id="1496064852">
          <w:marLeft w:val="0"/>
          <w:marRight w:val="0"/>
          <w:marTop w:val="0"/>
          <w:marBottom w:val="0"/>
          <w:divBdr>
            <w:top w:val="none" w:sz="0" w:space="0" w:color="auto"/>
            <w:left w:val="none" w:sz="0" w:space="0" w:color="auto"/>
            <w:bottom w:val="none" w:sz="0" w:space="0" w:color="auto"/>
            <w:right w:val="none" w:sz="0" w:space="0" w:color="auto"/>
          </w:divBdr>
        </w:div>
        <w:div w:id="1889879801">
          <w:marLeft w:val="0"/>
          <w:marRight w:val="0"/>
          <w:marTop w:val="0"/>
          <w:marBottom w:val="0"/>
          <w:divBdr>
            <w:top w:val="none" w:sz="0" w:space="0" w:color="auto"/>
            <w:left w:val="none" w:sz="0" w:space="0" w:color="auto"/>
            <w:bottom w:val="none" w:sz="0" w:space="0" w:color="auto"/>
            <w:right w:val="none" w:sz="0" w:space="0" w:color="auto"/>
          </w:divBdr>
        </w:div>
        <w:div w:id="1444416965">
          <w:marLeft w:val="0"/>
          <w:marRight w:val="0"/>
          <w:marTop w:val="0"/>
          <w:marBottom w:val="0"/>
          <w:divBdr>
            <w:top w:val="none" w:sz="0" w:space="0" w:color="auto"/>
            <w:left w:val="none" w:sz="0" w:space="0" w:color="auto"/>
            <w:bottom w:val="none" w:sz="0" w:space="0" w:color="auto"/>
            <w:right w:val="none" w:sz="0" w:space="0" w:color="auto"/>
          </w:divBdr>
        </w:div>
      </w:divsChild>
    </w:div>
    <w:div w:id="953629847">
      <w:bodyDiv w:val="1"/>
      <w:marLeft w:val="0"/>
      <w:marRight w:val="0"/>
      <w:marTop w:val="0"/>
      <w:marBottom w:val="0"/>
      <w:divBdr>
        <w:top w:val="none" w:sz="0" w:space="0" w:color="auto"/>
        <w:left w:val="none" w:sz="0" w:space="0" w:color="auto"/>
        <w:bottom w:val="none" w:sz="0" w:space="0" w:color="auto"/>
        <w:right w:val="none" w:sz="0" w:space="0" w:color="auto"/>
      </w:divBdr>
      <w:divsChild>
        <w:div w:id="1249197268">
          <w:marLeft w:val="0"/>
          <w:marRight w:val="0"/>
          <w:marTop w:val="0"/>
          <w:marBottom w:val="0"/>
          <w:divBdr>
            <w:top w:val="none" w:sz="0" w:space="0" w:color="auto"/>
            <w:left w:val="none" w:sz="0" w:space="0" w:color="auto"/>
            <w:bottom w:val="none" w:sz="0" w:space="0" w:color="auto"/>
            <w:right w:val="none" w:sz="0" w:space="0" w:color="auto"/>
          </w:divBdr>
        </w:div>
      </w:divsChild>
    </w:div>
    <w:div w:id="961305177">
      <w:bodyDiv w:val="1"/>
      <w:marLeft w:val="0"/>
      <w:marRight w:val="0"/>
      <w:marTop w:val="0"/>
      <w:marBottom w:val="0"/>
      <w:divBdr>
        <w:top w:val="none" w:sz="0" w:space="0" w:color="auto"/>
        <w:left w:val="none" w:sz="0" w:space="0" w:color="auto"/>
        <w:bottom w:val="none" w:sz="0" w:space="0" w:color="auto"/>
        <w:right w:val="none" w:sz="0" w:space="0" w:color="auto"/>
      </w:divBdr>
      <w:divsChild>
        <w:div w:id="214513599">
          <w:marLeft w:val="0"/>
          <w:marRight w:val="0"/>
          <w:marTop w:val="0"/>
          <w:marBottom w:val="0"/>
          <w:divBdr>
            <w:top w:val="none" w:sz="0" w:space="0" w:color="auto"/>
            <w:left w:val="none" w:sz="0" w:space="0" w:color="auto"/>
            <w:bottom w:val="none" w:sz="0" w:space="0" w:color="auto"/>
            <w:right w:val="none" w:sz="0" w:space="0" w:color="auto"/>
          </w:divBdr>
        </w:div>
      </w:divsChild>
    </w:div>
    <w:div w:id="972098444">
      <w:bodyDiv w:val="1"/>
      <w:marLeft w:val="0"/>
      <w:marRight w:val="0"/>
      <w:marTop w:val="0"/>
      <w:marBottom w:val="0"/>
      <w:divBdr>
        <w:top w:val="none" w:sz="0" w:space="0" w:color="auto"/>
        <w:left w:val="none" w:sz="0" w:space="0" w:color="auto"/>
        <w:bottom w:val="none" w:sz="0" w:space="0" w:color="auto"/>
        <w:right w:val="none" w:sz="0" w:space="0" w:color="auto"/>
      </w:divBdr>
      <w:divsChild>
        <w:div w:id="958492498">
          <w:marLeft w:val="0"/>
          <w:marRight w:val="0"/>
          <w:marTop w:val="0"/>
          <w:marBottom w:val="0"/>
          <w:divBdr>
            <w:top w:val="none" w:sz="0" w:space="0" w:color="auto"/>
            <w:left w:val="none" w:sz="0" w:space="0" w:color="auto"/>
            <w:bottom w:val="none" w:sz="0" w:space="0" w:color="auto"/>
            <w:right w:val="none" w:sz="0" w:space="0" w:color="auto"/>
          </w:divBdr>
        </w:div>
      </w:divsChild>
    </w:div>
    <w:div w:id="1148546231">
      <w:bodyDiv w:val="1"/>
      <w:marLeft w:val="0"/>
      <w:marRight w:val="0"/>
      <w:marTop w:val="0"/>
      <w:marBottom w:val="0"/>
      <w:divBdr>
        <w:top w:val="none" w:sz="0" w:space="0" w:color="auto"/>
        <w:left w:val="none" w:sz="0" w:space="0" w:color="auto"/>
        <w:bottom w:val="none" w:sz="0" w:space="0" w:color="auto"/>
        <w:right w:val="none" w:sz="0" w:space="0" w:color="auto"/>
      </w:divBdr>
      <w:divsChild>
        <w:div w:id="2095514673">
          <w:marLeft w:val="0"/>
          <w:marRight w:val="0"/>
          <w:marTop w:val="0"/>
          <w:marBottom w:val="0"/>
          <w:divBdr>
            <w:top w:val="none" w:sz="0" w:space="0" w:color="auto"/>
            <w:left w:val="none" w:sz="0" w:space="0" w:color="auto"/>
            <w:bottom w:val="none" w:sz="0" w:space="0" w:color="auto"/>
            <w:right w:val="none" w:sz="0" w:space="0" w:color="auto"/>
          </w:divBdr>
        </w:div>
      </w:divsChild>
    </w:div>
    <w:div w:id="1172839421">
      <w:bodyDiv w:val="1"/>
      <w:marLeft w:val="0"/>
      <w:marRight w:val="0"/>
      <w:marTop w:val="0"/>
      <w:marBottom w:val="0"/>
      <w:divBdr>
        <w:top w:val="none" w:sz="0" w:space="0" w:color="auto"/>
        <w:left w:val="none" w:sz="0" w:space="0" w:color="auto"/>
        <w:bottom w:val="none" w:sz="0" w:space="0" w:color="auto"/>
        <w:right w:val="none" w:sz="0" w:space="0" w:color="auto"/>
      </w:divBdr>
      <w:divsChild>
        <w:div w:id="45690288">
          <w:marLeft w:val="0"/>
          <w:marRight w:val="0"/>
          <w:marTop w:val="0"/>
          <w:marBottom w:val="0"/>
          <w:divBdr>
            <w:top w:val="none" w:sz="0" w:space="0" w:color="auto"/>
            <w:left w:val="none" w:sz="0" w:space="0" w:color="auto"/>
            <w:bottom w:val="none" w:sz="0" w:space="0" w:color="auto"/>
            <w:right w:val="none" w:sz="0" w:space="0" w:color="auto"/>
          </w:divBdr>
        </w:div>
      </w:divsChild>
    </w:div>
    <w:div w:id="1303972274">
      <w:bodyDiv w:val="1"/>
      <w:marLeft w:val="0"/>
      <w:marRight w:val="0"/>
      <w:marTop w:val="0"/>
      <w:marBottom w:val="0"/>
      <w:divBdr>
        <w:top w:val="none" w:sz="0" w:space="0" w:color="auto"/>
        <w:left w:val="none" w:sz="0" w:space="0" w:color="auto"/>
        <w:bottom w:val="none" w:sz="0" w:space="0" w:color="auto"/>
        <w:right w:val="none" w:sz="0" w:space="0" w:color="auto"/>
      </w:divBdr>
      <w:divsChild>
        <w:div w:id="881869627">
          <w:marLeft w:val="0"/>
          <w:marRight w:val="0"/>
          <w:marTop w:val="0"/>
          <w:marBottom w:val="0"/>
          <w:divBdr>
            <w:top w:val="none" w:sz="0" w:space="0" w:color="auto"/>
            <w:left w:val="none" w:sz="0" w:space="0" w:color="auto"/>
            <w:bottom w:val="none" w:sz="0" w:space="0" w:color="auto"/>
            <w:right w:val="none" w:sz="0" w:space="0" w:color="auto"/>
          </w:divBdr>
        </w:div>
      </w:divsChild>
    </w:div>
    <w:div w:id="1398938264">
      <w:bodyDiv w:val="1"/>
      <w:marLeft w:val="0"/>
      <w:marRight w:val="0"/>
      <w:marTop w:val="0"/>
      <w:marBottom w:val="0"/>
      <w:divBdr>
        <w:top w:val="none" w:sz="0" w:space="0" w:color="auto"/>
        <w:left w:val="none" w:sz="0" w:space="0" w:color="auto"/>
        <w:bottom w:val="none" w:sz="0" w:space="0" w:color="auto"/>
        <w:right w:val="none" w:sz="0" w:space="0" w:color="auto"/>
      </w:divBdr>
      <w:divsChild>
        <w:div w:id="1536700808">
          <w:marLeft w:val="0"/>
          <w:marRight w:val="0"/>
          <w:marTop w:val="0"/>
          <w:marBottom w:val="0"/>
          <w:divBdr>
            <w:top w:val="none" w:sz="0" w:space="0" w:color="auto"/>
            <w:left w:val="none" w:sz="0" w:space="0" w:color="auto"/>
            <w:bottom w:val="none" w:sz="0" w:space="0" w:color="auto"/>
            <w:right w:val="none" w:sz="0" w:space="0" w:color="auto"/>
          </w:divBdr>
        </w:div>
      </w:divsChild>
    </w:div>
    <w:div w:id="1408765630">
      <w:bodyDiv w:val="1"/>
      <w:marLeft w:val="0"/>
      <w:marRight w:val="0"/>
      <w:marTop w:val="0"/>
      <w:marBottom w:val="0"/>
      <w:divBdr>
        <w:top w:val="none" w:sz="0" w:space="0" w:color="auto"/>
        <w:left w:val="none" w:sz="0" w:space="0" w:color="auto"/>
        <w:bottom w:val="none" w:sz="0" w:space="0" w:color="auto"/>
        <w:right w:val="none" w:sz="0" w:space="0" w:color="auto"/>
      </w:divBdr>
    </w:div>
    <w:div w:id="1454010753">
      <w:bodyDiv w:val="1"/>
      <w:marLeft w:val="0"/>
      <w:marRight w:val="0"/>
      <w:marTop w:val="0"/>
      <w:marBottom w:val="0"/>
      <w:divBdr>
        <w:top w:val="none" w:sz="0" w:space="0" w:color="auto"/>
        <w:left w:val="none" w:sz="0" w:space="0" w:color="auto"/>
        <w:bottom w:val="none" w:sz="0" w:space="0" w:color="auto"/>
        <w:right w:val="none" w:sz="0" w:space="0" w:color="auto"/>
      </w:divBdr>
      <w:divsChild>
        <w:div w:id="1778057935">
          <w:marLeft w:val="0"/>
          <w:marRight w:val="0"/>
          <w:marTop w:val="0"/>
          <w:marBottom w:val="0"/>
          <w:divBdr>
            <w:top w:val="none" w:sz="0" w:space="0" w:color="auto"/>
            <w:left w:val="none" w:sz="0" w:space="0" w:color="auto"/>
            <w:bottom w:val="none" w:sz="0" w:space="0" w:color="auto"/>
            <w:right w:val="none" w:sz="0" w:space="0" w:color="auto"/>
          </w:divBdr>
        </w:div>
      </w:divsChild>
    </w:div>
    <w:div w:id="1566527150">
      <w:bodyDiv w:val="1"/>
      <w:marLeft w:val="0"/>
      <w:marRight w:val="0"/>
      <w:marTop w:val="0"/>
      <w:marBottom w:val="0"/>
      <w:divBdr>
        <w:top w:val="none" w:sz="0" w:space="0" w:color="auto"/>
        <w:left w:val="none" w:sz="0" w:space="0" w:color="auto"/>
        <w:bottom w:val="none" w:sz="0" w:space="0" w:color="auto"/>
        <w:right w:val="none" w:sz="0" w:space="0" w:color="auto"/>
      </w:divBdr>
      <w:divsChild>
        <w:div w:id="98375270">
          <w:marLeft w:val="0"/>
          <w:marRight w:val="0"/>
          <w:marTop w:val="0"/>
          <w:marBottom w:val="0"/>
          <w:divBdr>
            <w:top w:val="none" w:sz="0" w:space="0" w:color="auto"/>
            <w:left w:val="none" w:sz="0" w:space="0" w:color="auto"/>
            <w:bottom w:val="none" w:sz="0" w:space="0" w:color="auto"/>
            <w:right w:val="none" w:sz="0" w:space="0" w:color="auto"/>
          </w:divBdr>
        </w:div>
      </w:divsChild>
    </w:div>
    <w:div w:id="1624456167">
      <w:bodyDiv w:val="1"/>
      <w:marLeft w:val="0"/>
      <w:marRight w:val="0"/>
      <w:marTop w:val="0"/>
      <w:marBottom w:val="0"/>
      <w:divBdr>
        <w:top w:val="none" w:sz="0" w:space="0" w:color="auto"/>
        <w:left w:val="none" w:sz="0" w:space="0" w:color="auto"/>
        <w:bottom w:val="none" w:sz="0" w:space="0" w:color="auto"/>
        <w:right w:val="none" w:sz="0" w:space="0" w:color="auto"/>
      </w:divBdr>
      <w:divsChild>
        <w:div w:id="923494890">
          <w:marLeft w:val="0"/>
          <w:marRight w:val="0"/>
          <w:marTop w:val="0"/>
          <w:marBottom w:val="0"/>
          <w:divBdr>
            <w:top w:val="none" w:sz="0" w:space="0" w:color="auto"/>
            <w:left w:val="none" w:sz="0" w:space="0" w:color="auto"/>
            <w:bottom w:val="none" w:sz="0" w:space="0" w:color="auto"/>
            <w:right w:val="none" w:sz="0" w:space="0" w:color="auto"/>
          </w:divBdr>
        </w:div>
      </w:divsChild>
    </w:div>
    <w:div w:id="1714694882">
      <w:bodyDiv w:val="1"/>
      <w:marLeft w:val="0"/>
      <w:marRight w:val="0"/>
      <w:marTop w:val="0"/>
      <w:marBottom w:val="0"/>
      <w:divBdr>
        <w:top w:val="none" w:sz="0" w:space="0" w:color="auto"/>
        <w:left w:val="none" w:sz="0" w:space="0" w:color="auto"/>
        <w:bottom w:val="none" w:sz="0" w:space="0" w:color="auto"/>
        <w:right w:val="none" w:sz="0" w:space="0" w:color="auto"/>
      </w:divBdr>
      <w:divsChild>
        <w:div w:id="2128114328">
          <w:marLeft w:val="0"/>
          <w:marRight w:val="0"/>
          <w:marTop w:val="0"/>
          <w:marBottom w:val="0"/>
          <w:divBdr>
            <w:top w:val="none" w:sz="0" w:space="0" w:color="auto"/>
            <w:left w:val="none" w:sz="0" w:space="0" w:color="auto"/>
            <w:bottom w:val="none" w:sz="0" w:space="0" w:color="auto"/>
            <w:right w:val="none" w:sz="0" w:space="0" w:color="auto"/>
          </w:divBdr>
        </w:div>
      </w:divsChild>
    </w:div>
    <w:div w:id="1760129308">
      <w:bodyDiv w:val="1"/>
      <w:marLeft w:val="0"/>
      <w:marRight w:val="0"/>
      <w:marTop w:val="0"/>
      <w:marBottom w:val="0"/>
      <w:divBdr>
        <w:top w:val="none" w:sz="0" w:space="0" w:color="auto"/>
        <w:left w:val="none" w:sz="0" w:space="0" w:color="auto"/>
        <w:bottom w:val="none" w:sz="0" w:space="0" w:color="auto"/>
        <w:right w:val="none" w:sz="0" w:space="0" w:color="auto"/>
      </w:divBdr>
    </w:div>
    <w:div w:id="1824617699">
      <w:bodyDiv w:val="1"/>
      <w:marLeft w:val="0"/>
      <w:marRight w:val="0"/>
      <w:marTop w:val="0"/>
      <w:marBottom w:val="0"/>
      <w:divBdr>
        <w:top w:val="none" w:sz="0" w:space="0" w:color="auto"/>
        <w:left w:val="none" w:sz="0" w:space="0" w:color="auto"/>
        <w:bottom w:val="none" w:sz="0" w:space="0" w:color="auto"/>
        <w:right w:val="none" w:sz="0" w:space="0" w:color="auto"/>
      </w:divBdr>
      <w:divsChild>
        <w:div w:id="675228988">
          <w:marLeft w:val="0"/>
          <w:marRight w:val="0"/>
          <w:marTop w:val="0"/>
          <w:marBottom w:val="0"/>
          <w:divBdr>
            <w:top w:val="none" w:sz="0" w:space="0" w:color="auto"/>
            <w:left w:val="none" w:sz="0" w:space="0" w:color="auto"/>
            <w:bottom w:val="none" w:sz="0" w:space="0" w:color="auto"/>
            <w:right w:val="none" w:sz="0" w:space="0" w:color="auto"/>
          </w:divBdr>
        </w:div>
      </w:divsChild>
    </w:div>
    <w:div w:id="1947730093">
      <w:bodyDiv w:val="1"/>
      <w:marLeft w:val="0"/>
      <w:marRight w:val="0"/>
      <w:marTop w:val="0"/>
      <w:marBottom w:val="0"/>
      <w:divBdr>
        <w:top w:val="none" w:sz="0" w:space="0" w:color="auto"/>
        <w:left w:val="none" w:sz="0" w:space="0" w:color="auto"/>
        <w:bottom w:val="none" w:sz="0" w:space="0" w:color="auto"/>
        <w:right w:val="none" w:sz="0" w:space="0" w:color="auto"/>
      </w:divBdr>
      <w:divsChild>
        <w:div w:id="8212394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Tema de l'Office">
  <a:themeElements>
    <a:clrScheme name="Oficina">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icina">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ici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FFA64-E72B-440F-B86E-38398D921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1</Pages>
  <Words>19735</Words>
  <Characters>112493</Characters>
  <Application>Microsoft Office Word</Application>
  <DocSecurity>0</DocSecurity>
  <Lines>937</Lines>
  <Paragraphs>263</Paragraphs>
  <ScaleCrop>false</ScaleCrop>
  <Company/>
  <LinksUpToDate>false</LinksUpToDate>
  <CharactersWithSpaces>131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Anicet R. Blanch</cp:lastModifiedBy>
  <cp:revision>82</cp:revision>
  <dcterms:created xsi:type="dcterms:W3CDTF">2026-06-04T09:59:00Z</dcterms:created>
  <dcterms:modified xsi:type="dcterms:W3CDTF">2026-06-08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bFB1dZyc"/&gt;&lt;style id="http://www.zotero.org/styles/elsevier-harvard" hasBibliography="1" bibliographyStyleHasBeenSet="1"/&gt;&lt;prefs&gt;&lt;pref name="fieldType" value="Field"/&gt;&lt;/prefs&gt;&lt;/data&gt;</vt:lpwstr>
  </property>
</Properties>
</file>